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D86206" w14:textId="77777777" w:rsidR="00D452AE" w:rsidRDefault="0060199F" w:rsidP="00EB05A2">
      <w:pPr>
        <w:pStyle w:val="Title"/>
      </w:pPr>
      <w:r>
        <w:t>Supplementary Material</w:t>
      </w:r>
    </w:p>
    <w:p w14:paraId="427E9FB5" w14:textId="45522EC0" w:rsidR="00EB05A2" w:rsidRDefault="00EB05A2" w:rsidP="00D452AE">
      <w:pPr>
        <w:pStyle w:val="Heading1"/>
      </w:pPr>
      <w:r w:rsidRPr="004C2431">
        <w:t xml:space="preserve">Climate-driven </w:t>
      </w:r>
      <w:r>
        <w:t xml:space="preserve">changes </w:t>
      </w:r>
      <w:r w:rsidRPr="004C2431">
        <w:t>in zoonotic risk of arenaviral hemorrhagic fevers in South America</w:t>
      </w:r>
      <w:r>
        <w:t xml:space="preserve"> </w:t>
      </w:r>
    </w:p>
    <w:p w14:paraId="128F4186" w14:textId="77777777" w:rsidR="00D452AE" w:rsidRDefault="00D452AE" w:rsidP="00D452AE">
      <w:pPr>
        <w:pStyle w:val="Heading1"/>
      </w:pPr>
    </w:p>
    <w:p w14:paraId="27BB05DC" w14:textId="77777777" w:rsidR="00D452AE" w:rsidRDefault="00D452AE" w:rsidP="00D452AE">
      <w:pPr>
        <w:pStyle w:val="Heading1"/>
      </w:pPr>
    </w:p>
    <w:p w14:paraId="3BA5653E" w14:textId="1CD16276" w:rsidR="0060199F" w:rsidRDefault="00AF507E" w:rsidP="00D452AE">
      <w:pPr>
        <w:pStyle w:val="Heading2"/>
      </w:pPr>
      <w:r>
        <w:t xml:space="preserve">Pranav S. </w:t>
      </w:r>
      <w:r w:rsidR="0060199F">
        <w:t>Kulkarni</w:t>
      </w:r>
      <w:r w:rsidR="0060199F" w:rsidRPr="0060199F">
        <w:rPr>
          <w:vertAlign w:val="superscript"/>
        </w:rPr>
        <w:t xml:space="preserve"> 1</w:t>
      </w:r>
      <w:r w:rsidR="0060199F">
        <w:t>,</w:t>
      </w:r>
      <w:r>
        <w:t xml:space="preserve"> Nuri Y.</w:t>
      </w:r>
      <w:r w:rsidR="0060199F">
        <w:t xml:space="preserve"> Flores-Perez</w:t>
      </w:r>
      <w:r w:rsidR="0060199F" w:rsidRPr="0060199F">
        <w:rPr>
          <w:vertAlign w:val="superscript"/>
        </w:rPr>
        <w:t xml:space="preserve"> 1</w:t>
      </w:r>
      <w:r w:rsidR="0060199F">
        <w:t>,</w:t>
      </w:r>
      <w:r>
        <w:t xml:space="preserve"> Marcela</w:t>
      </w:r>
      <w:r w:rsidR="0060199F">
        <w:t xml:space="preserve"> </w:t>
      </w:r>
      <w:proofErr w:type="spellStart"/>
      <w:r w:rsidR="0060199F">
        <w:t>Uhart</w:t>
      </w:r>
      <w:proofErr w:type="spellEnd"/>
      <w:r w:rsidR="0060199F">
        <w:t xml:space="preserve"> </w:t>
      </w:r>
      <w:r w:rsidR="0060199F" w:rsidRPr="0060199F">
        <w:rPr>
          <w:vertAlign w:val="superscript"/>
        </w:rPr>
        <w:t>2,3</w:t>
      </w:r>
      <w:r w:rsidR="0060199F">
        <w:t>,</w:t>
      </w:r>
      <w:r>
        <w:t xml:space="preserve"> Brian</w:t>
      </w:r>
      <w:r w:rsidR="0060199F">
        <w:t xml:space="preserve"> Bird </w:t>
      </w:r>
      <w:r w:rsidR="0060199F" w:rsidRPr="0060199F">
        <w:rPr>
          <w:vertAlign w:val="superscript"/>
        </w:rPr>
        <w:t>2</w:t>
      </w:r>
      <w:r w:rsidR="0060199F">
        <w:t>,</w:t>
      </w:r>
      <w:r>
        <w:t xml:space="preserve"> Christine K.</w:t>
      </w:r>
      <w:r w:rsidR="0060199F">
        <w:t xml:space="preserve"> Johnson </w:t>
      </w:r>
      <w:r w:rsidR="0060199F" w:rsidRPr="0060199F">
        <w:rPr>
          <w:vertAlign w:val="superscript"/>
        </w:rPr>
        <w:t>2</w:t>
      </w:r>
      <w:r w:rsidR="0060199F">
        <w:t>,</w:t>
      </w:r>
      <w:r>
        <w:t xml:space="preserve"> Pranav S.</w:t>
      </w:r>
      <w:r w:rsidR="0060199F">
        <w:t xml:space="preserve"> Pandit</w:t>
      </w:r>
      <w:r>
        <w:t xml:space="preserve"> </w:t>
      </w:r>
      <w:r w:rsidR="0060199F" w:rsidRPr="0060199F">
        <w:rPr>
          <w:vertAlign w:val="superscript"/>
        </w:rPr>
        <w:t>1</w:t>
      </w:r>
      <w:r w:rsidR="0060199F">
        <w:t>.</w:t>
      </w:r>
    </w:p>
    <w:p w14:paraId="57B0521F" w14:textId="73A1016A" w:rsidR="0060199F" w:rsidRDefault="0060199F" w:rsidP="0060199F">
      <w:r w:rsidRPr="0060199F">
        <w:rPr>
          <w:vertAlign w:val="superscript"/>
        </w:rPr>
        <w:t>1</w:t>
      </w:r>
      <w:r>
        <w:t xml:space="preserve"> Department of Population Health and Reproduction, School of Veterinary Medicine, University of California, Davis</w:t>
      </w:r>
    </w:p>
    <w:p w14:paraId="24F9F3A0" w14:textId="5345BCBB" w:rsidR="0060199F" w:rsidRDefault="0060199F" w:rsidP="0060199F">
      <w:r w:rsidRPr="0060199F">
        <w:rPr>
          <w:vertAlign w:val="superscript"/>
        </w:rPr>
        <w:t>2</w:t>
      </w:r>
      <w:r>
        <w:t xml:space="preserve"> One Health Institute, School of Veterinary Medicine, University of California, Davis</w:t>
      </w:r>
    </w:p>
    <w:p w14:paraId="776157E2" w14:textId="52AA128D" w:rsidR="0060199F" w:rsidRPr="0060199F" w:rsidRDefault="0060199F" w:rsidP="0060199F">
      <w:r w:rsidRPr="0060199F">
        <w:rPr>
          <w:vertAlign w:val="superscript"/>
        </w:rPr>
        <w:t>3</w:t>
      </w:r>
      <w:r>
        <w:t xml:space="preserve"> Karen C. Drayer Wildlife Center, School of Veterinary Medicine, University of California, Davis</w:t>
      </w:r>
    </w:p>
    <w:p w14:paraId="3B013BB9" w14:textId="77777777" w:rsidR="0060199F" w:rsidRDefault="0060199F"/>
    <w:p w14:paraId="3D4A38E1" w14:textId="579F1613" w:rsidR="00B37B27" w:rsidRDefault="00B37B27">
      <w:pPr>
        <w:overflowPunct/>
        <w:autoSpaceDE/>
        <w:autoSpaceDN/>
        <w:adjustRightInd/>
        <w:spacing w:before="0" w:after="0"/>
        <w:textAlignment w:val="auto"/>
      </w:pPr>
      <w:r>
        <w:br w:type="page"/>
      </w:r>
    </w:p>
    <w:p w14:paraId="3EEB751D" w14:textId="395CEF04" w:rsidR="0060199F" w:rsidRDefault="0060199F" w:rsidP="00D452AE">
      <w:pPr>
        <w:pStyle w:val="Heading1"/>
      </w:pPr>
      <w:r>
        <w:lastRenderedPageBreak/>
        <w:t xml:space="preserve">Section A. </w:t>
      </w:r>
      <w:r w:rsidRPr="0060199F">
        <w:t>Force of infection for New World Arenaviruses (NWA) in South America</w:t>
      </w:r>
    </w:p>
    <w:p w14:paraId="440D0D2E" w14:textId="77777777" w:rsidR="0060199F" w:rsidRPr="0060199F" w:rsidRDefault="0060199F" w:rsidP="0060199F">
      <w:pPr>
        <w:rPr>
          <w:iCs/>
        </w:rPr>
      </w:pPr>
    </w:p>
    <w:p w14:paraId="43BF7E98" w14:textId="3FBAE886" w:rsidR="0060199F" w:rsidRPr="0060199F" w:rsidRDefault="00AE7E64" w:rsidP="00D452AE">
      <w:pPr>
        <w:pStyle w:val="Heading2"/>
      </w:pPr>
      <w:r>
        <w:t xml:space="preserve">1.1 </w:t>
      </w:r>
      <w:r w:rsidR="0060199F" w:rsidRPr="0060199F">
        <w:t>Deriving the model for Force of infection</w:t>
      </w:r>
    </w:p>
    <w:p w14:paraId="246861BD" w14:textId="77777777" w:rsidR="0060199F" w:rsidRPr="0060199F" w:rsidRDefault="0060199F" w:rsidP="0060199F">
      <w:pPr>
        <w:rPr>
          <w:iCs/>
        </w:rPr>
      </w:pPr>
      <w:r w:rsidRPr="0060199F">
        <w:rPr>
          <w:iCs/>
        </w:rPr>
        <w:t xml:space="preserve">The impact of climate change on the transmission risks for humans was studied by deriving the estimated rate of successful contact between susceptible humans and infectious rodents that resulted in transmission. This was termed as density dependent Force </w:t>
      </w:r>
      <w:proofErr w:type="gramStart"/>
      <w:r w:rsidRPr="0060199F">
        <w:rPr>
          <w:iCs/>
        </w:rPr>
        <w:t>Of</w:t>
      </w:r>
      <w:proofErr w:type="gramEnd"/>
      <w:r w:rsidRPr="0060199F">
        <w:rPr>
          <w:iCs/>
        </w:rPr>
        <w:t xml:space="preserve"> Infection (FOI). The exact mechanistic model for deriving the FOI for each of the geospatial coordinates and its connection with Species Distribution Models (SDMs) of rodent reservoirs of NWA is given by Equation S1:</w:t>
      </w:r>
    </w:p>
    <w:p w14:paraId="537A654D" w14:textId="7733C81F" w:rsidR="0060199F" w:rsidRPr="0060199F" w:rsidRDefault="0060199F" w:rsidP="0060199F">
      <w:pPr>
        <w:rPr>
          <w:iCs/>
        </w:rPr>
      </w:pPr>
      <m:oMath>
        <m:r>
          <w:rPr>
            <w:rFonts w:ascii="Cambria Math" w:hAnsi="Cambria Math"/>
          </w:rPr>
          <m:t>FOI=β</m:t>
        </m:r>
        <m:f>
          <m:fPr>
            <m:ctrlPr>
              <w:rPr>
                <w:rFonts w:ascii="Cambria Math" w:hAnsi="Cambria Math"/>
                <w:i/>
                <w:iCs/>
              </w:rPr>
            </m:ctrlPr>
          </m:fPr>
          <m:num>
            <m:r>
              <w:rPr>
                <w:rFonts w:ascii="Cambria Math" w:hAnsi="Cambria Math"/>
              </w:rPr>
              <m:t>H × R</m:t>
            </m:r>
          </m:num>
          <m:den>
            <m:r>
              <w:rPr>
                <w:rFonts w:ascii="Cambria Math" w:hAnsi="Cambria Math"/>
              </w:rPr>
              <m:t>(H+R)</m:t>
            </m:r>
          </m:den>
        </m:f>
        <m:r>
          <w:rPr>
            <w:rFonts w:ascii="Cambria Math" w:hAnsi="Cambria Math"/>
          </w:rPr>
          <m:t xml:space="preserve"> </m:t>
        </m:r>
      </m:oMath>
      <w:r w:rsidRPr="0060199F">
        <w:rPr>
          <w:iCs/>
        </w:rPr>
        <w:tab/>
      </w:r>
      <w:r w:rsidRPr="0060199F">
        <w:rPr>
          <w:iCs/>
        </w:rPr>
        <w:tab/>
        <w:t>Eq. S1</w:t>
      </w:r>
      <w:r w:rsidR="0020686A">
        <w:rPr>
          <w:iCs/>
        </w:rPr>
        <w:t>.1</w:t>
      </w:r>
    </w:p>
    <w:p w14:paraId="198D2C6B" w14:textId="6C74B247" w:rsidR="0060199F" w:rsidRPr="0060199F" w:rsidRDefault="0060199F" w:rsidP="0060199F">
      <w:r w:rsidRPr="37B76996">
        <w:t xml:space="preserve">Where, </w:t>
      </w:r>
      <m:oMath>
        <m:r>
          <w:rPr>
            <w:rFonts w:ascii="Cambria Math" w:hAnsi="Cambria Math"/>
          </w:rPr>
          <m:t>FOI</m:t>
        </m:r>
      </m:oMath>
      <w:r w:rsidRPr="37B76996">
        <w:t xml:space="preserve"> is the force of infection defined as the contact between susceptible humans and infectious rodents resulting in successful transmission of infection, </w:t>
      </w:r>
      <m:oMath>
        <m:r>
          <w:rPr>
            <w:rFonts w:ascii="Cambria Math" w:hAnsi="Cambria Math"/>
          </w:rPr>
          <m:t>H</m:t>
        </m:r>
      </m:oMath>
      <w:r w:rsidRPr="37B76996">
        <w:t xml:space="preserve"> is the population of susceptible humans set at 0.95 times that of total human population in the same geospatial coordinates of SDMs (author’s expertise and from study performed on Lassa Fever in Nigeria </w:t>
      </w:r>
      <w:r w:rsidRPr="0060199F">
        <w:rPr>
          <w:iCs/>
        </w:rPr>
        <w:fldChar w:fldCharType="begin"/>
      </w:r>
      <w:r w:rsidR="0020686A">
        <w:rPr>
          <w:iCs/>
        </w:rPr>
        <w:instrText xml:space="preserve"> ADDIN ZOTERO_ITEM CSL_CITATION {"citationID":"6BEXwHBz","properties":{"formattedCitation":"\\super 1\\nosupersub{}","plainCitation":"1","noteIndex":0},"citationItems":[{"id":740,"uris":["http://zotero.org/groups/5467322/items/CTP95NUF"],"itemData":{"id":740,"type":"article-journal","container-title":"Heliyon","DOI":"10.1016/j.heliyon.2021.e07760","ISSN":"2405-8440","issue":"8","journalAbbreviation":"Heliyon","language":"English","note":"publisher: Elsevier\nPMID: 34430743","source":"www.cell.com","title":"A seasonal model to assess intervention strategies for preventing periodic recurrence of Lassa fever","URL":"https://www.cell.com/heliyon/abstract/S2405-8440(21)01863-6","volume":"7","author":[{"family":"Barua","given":"Saumen"},{"family":"Dénes","given":"Attila"},{"family":"Ibrahim","given":"Mahmoud A."}],"accessed":{"date-parts":[["2024",11,25]]},"issued":{"date-parts":[["2021",8,1]]}}}],"schema":"https://github.com/citation-style-language/schema/raw/master/csl-citation.json"} </w:instrText>
      </w:r>
      <w:r w:rsidRPr="0060199F">
        <w:rPr>
          <w:iCs/>
        </w:rPr>
        <w:fldChar w:fldCharType="separate"/>
      </w:r>
      <w:r w:rsidRPr="37B76996">
        <w:rPr>
          <w:vertAlign w:val="superscript"/>
        </w:rPr>
        <w:t>1</w:t>
      </w:r>
      <w:r w:rsidRPr="0060199F">
        <w:fldChar w:fldCharType="end"/>
      </w:r>
      <w:r w:rsidRPr="37B76996">
        <w:t xml:space="preserve">) and </w:t>
      </w:r>
      <m:oMath>
        <m:r>
          <w:rPr>
            <w:rFonts w:ascii="Cambria Math" w:hAnsi="Cambria Math"/>
          </w:rPr>
          <m:t>R</m:t>
        </m:r>
      </m:oMath>
      <w:r w:rsidRPr="37B76996">
        <w:t xml:space="preserve"> is the proportion of infectious rodent population based on the binomial sampling between 1 and 15 rodents per grid cell</w:t>
      </w:r>
      <w:r w:rsidR="1B1EF873" w:rsidRPr="37B76996">
        <w:t>,</w:t>
      </w:r>
      <w:r w:rsidRPr="37B76996">
        <w:t xml:space="preserve"> adjusted with the probability of presence of rodents in the given geospatial coordinates based of the SDMs. The denominator </w:t>
      </w:r>
      <m:oMath>
        <m:d>
          <m:dPr>
            <m:ctrlPr>
              <w:rPr>
                <w:rFonts w:ascii="Cambria Math" w:hAnsi="Cambria Math"/>
                <w:i/>
                <w:iCs/>
              </w:rPr>
            </m:ctrlPr>
          </m:dPr>
          <m:e>
            <m:r>
              <w:rPr>
                <w:rFonts w:ascii="Cambria Math" w:hAnsi="Cambria Math"/>
              </w:rPr>
              <m:t>H+R</m:t>
            </m:r>
          </m:e>
        </m:d>
      </m:oMath>
      <w:r w:rsidRPr="37B76996">
        <w:t xml:space="preserve"> represents the total density of the interacting populations of human hosts and rodent reservoirs. </w:t>
      </w:r>
      <m:oMath>
        <m:r>
          <w:rPr>
            <w:rFonts w:ascii="Cambria Math" w:hAnsi="Cambria Math"/>
          </w:rPr>
          <m:t>β</m:t>
        </m:r>
      </m:oMath>
      <w:r w:rsidRPr="37B76996">
        <w:t xml:space="preserve"> is the transmission rate parameter derived from review of analogous viral transmission dynamics studies as seen in Table S</w:t>
      </w:r>
      <w:r w:rsidR="00A70F4F" w:rsidRPr="37B76996">
        <w:t>1.</w:t>
      </w:r>
      <w:r w:rsidRPr="37B76996">
        <w:t xml:space="preserve">1. Two extreme average value of </w:t>
      </w:r>
      <m:oMath>
        <m:r>
          <w:rPr>
            <w:rFonts w:ascii="Cambria Math" w:hAnsi="Cambria Math"/>
          </w:rPr>
          <m:t>β</m:t>
        </m:r>
      </m:oMath>
      <w:r w:rsidRPr="37B76996">
        <w:t xml:space="preserve"> or contact rate per week were tested, namely </w:t>
      </w:r>
      <m:oMath>
        <m:r>
          <w:rPr>
            <w:rFonts w:ascii="Cambria Math" w:hAnsi="Cambria Math"/>
          </w:rPr>
          <m:t>β=0.00286</m:t>
        </m:r>
      </m:oMath>
      <w:r w:rsidRPr="37B76996">
        <w:t xml:space="preserve"> and </w:t>
      </w:r>
      <m:oMath>
        <m:r>
          <w:rPr>
            <w:rFonts w:ascii="Cambria Math" w:hAnsi="Cambria Math"/>
          </w:rPr>
          <m:t>β=0.0227</m:t>
        </m:r>
      </m:oMath>
      <w:r w:rsidRPr="37B76996">
        <w:t>. Of these two, since the FOI scaled linearly due to density dependence (</w:t>
      </w:r>
      <m:oMath>
        <m:r>
          <w:rPr>
            <w:rFonts w:ascii="Cambria Math" w:hAnsi="Cambria Math"/>
          </w:rPr>
          <m:t>FOI ∝ β)</m:t>
        </m:r>
      </m:oMath>
      <w:r w:rsidRPr="37B76996">
        <w:t xml:space="preserve"> with change in </w:t>
      </w:r>
      <m:oMath>
        <m:r>
          <w:rPr>
            <w:rFonts w:ascii="Cambria Math" w:hAnsi="Cambria Math"/>
          </w:rPr>
          <m:t>β</m:t>
        </m:r>
      </m:oMath>
      <w:r w:rsidRPr="37B76996">
        <w:t>, the highest value of 2% (</w:t>
      </w:r>
      <m:oMath>
        <m:r>
          <w:rPr>
            <w:rFonts w:ascii="Cambria Math" w:hAnsi="Cambria Math"/>
          </w:rPr>
          <m:t>β=0.0227</m:t>
        </m:r>
      </m:oMath>
      <w:r w:rsidRPr="37B76996">
        <w:t xml:space="preserve">) was selected for deriving the hotspots for potential outbreaks. </w:t>
      </w:r>
      <m:oMath>
        <m:r>
          <w:rPr>
            <w:rFonts w:ascii="Cambria Math" w:hAnsi="Cambria Math"/>
          </w:rPr>
          <m:t>R</m:t>
        </m:r>
      </m:oMath>
      <w:r w:rsidRPr="37B76996">
        <w:t xml:space="preserve"> was the proportion of infectious rodents which was taken to be 0.645, adapted from study on Argentine Hemorrhagic Fever (AHF) caused by Junin virus from reservoir </w:t>
      </w:r>
      <w:r w:rsidRPr="37B76996">
        <w:rPr>
          <w:i/>
          <w:iCs/>
        </w:rPr>
        <w:t>Calomys musculinus</w:t>
      </w:r>
      <w:r w:rsidRPr="37B76996">
        <w:t xml:space="preserve"> which estimated a prevalence rate of seropositive rodents between 0.2% to 10.9% </w:t>
      </w:r>
      <w:r w:rsidRPr="0060199F">
        <w:rPr>
          <w:iCs/>
        </w:rPr>
        <w:fldChar w:fldCharType="begin"/>
      </w:r>
      <w:r w:rsidR="0020686A">
        <w:rPr>
          <w:iCs/>
        </w:rPr>
        <w:instrText xml:space="preserve"> ADDIN ZOTERO_ITEM CSL_CITATION {"citationID":"TscjicxA","properties":{"formattedCitation":"\\super 2\\nosupersub{}","plainCitation":"2","noteIndex":0},"citationItems":[{"id":738,"uris":["http://zotero.org/groups/5467322/items/3LEN9E37"],"itemData":{"id":738,"type":"chapter","abstract":"Several arenaviruses cause hemorrhagic fever (HF) disease in humans and have a vast impact on public health in their endemic regions. In addition, evidence indicates that the worldwide-distributed arenavirus lymphocytic choriomeningitis virus (LCMV) is a neglected human pathogen. Current medical countermeasures to treat human pathogenic arenaviruses are very limited. Progress in arenavirus molecular genetics has made it possible to manipulate the arenavirus genome, which has contributed to significant progress in understanding arenavirus molecular and cell biology, as well as arenavirus-host interactions underlying arenavirus-induced disease in humans. Likewise, these advances in arenavirus biology might facilitate the development of novel vaccines and antiviral drugs to combat human pathogenic arenaviruses.","container-title":"Encyclopedia of Virology (Fourth Edition)","event-place":"Oxford","ISBN":"978-0-12-814516-6","note":"DOI: 10.1016/B978-0-12-814515-9.00014-X","page":"507-517","publisher":"Academic Press","publisher-place":"Oxford","source":"ScienceDirect","title":"Human Pathogenic Arenaviruses (&lt;i&gt;Arenaviridae&lt;/i&gt;)","URL":"https://www.sciencedirect.com/science/article/pii/B978012814515900014X","author":[{"family":"Radoshitzky","given":"Sheli R."},{"family":"Torre","given":"Juan C.","non-dropping-particle":"de la"}],"editor":[{"family":"Bamford","given":"Dennis H."},{"family":"Zuckerman","given":"Mark"}],"accessed":{"date-parts":[["2024",11,25]]},"issued":{"date-parts":[["2019",1,1]]}}}],"schema":"https://github.com/citation-style-language/schema/raw/master/csl-citation.json"} </w:instrText>
      </w:r>
      <w:r w:rsidRPr="0060199F">
        <w:rPr>
          <w:iCs/>
        </w:rPr>
        <w:fldChar w:fldCharType="separate"/>
      </w:r>
      <w:r w:rsidRPr="37B76996">
        <w:rPr>
          <w:vertAlign w:val="superscript"/>
        </w:rPr>
        <w:t>2</w:t>
      </w:r>
      <w:r w:rsidRPr="0060199F">
        <w:fldChar w:fldCharType="end"/>
      </w:r>
      <w:r w:rsidRPr="37B76996">
        <w:t xml:space="preserve">. Same infectious rate of rodents was applied to Guanarito virus and Machupo virus and their respective rodent reservoirs as well as to the other two reservoirs of </w:t>
      </w:r>
      <w:proofErr w:type="spellStart"/>
      <w:r w:rsidRPr="37B76996">
        <w:t>Junin</w:t>
      </w:r>
      <w:proofErr w:type="spellEnd"/>
      <w:r w:rsidRPr="37B76996">
        <w:t xml:space="preserve"> virus since no studies were found estimating the prevalence to date. Given these assumed inputs, the number of susceptible humans and infectious rodents in each geospatial coordinate grid cell was given by Equations S</w:t>
      </w:r>
      <w:r w:rsidR="00C60F45" w:rsidRPr="37B76996">
        <w:t>1.2</w:t>
      </w:r>
      <w:r w:rsidRPr="37B76996">
        <w:t xml:space="preserve"> and S</w:t>
      </w:r>
      <w:r w:rsidR="00C60F45" w:rsidRPr="37B76996">
        <w:t>1.</w:t>
      </w:r>
      <w:r w:rsidRPr="37B76996">
        <w:t>3:</w:t>
      </w:r>
    </w:p>
    <w:p w14:paraId="57EDB87F" w14:textId="2B8BF03A" w:rsidR="0060199F" w:rsidRPr="0060199F" w:rsidRDefault="0060199F" w:rsidP="0060199F">
      <w:pPr>
        <w:rPr>
          <w:iCs/>
        </w:rPr>
      </w:pPr>
      <m:oMath>
        <m:r>
          <w:rPr>
            <w:rFonts w:ascii="Cambria Math" w:hAnsi="Cambria Math"/>
          </w:rPr>
          <m:t>H=h ×pS=0.95</m:t>
        </m:r>
        <m:r>
          <w:rPr>
            <w:rFonts w:ascii="Cambria Math" w:hAnsi="Cambria Math"/>
          </w:rPr>
          <m:t>h</m:t>
        </m:r>
      </m:oMath>
      <w:r w:rsidRPr="0060199F">
        <w:rPr>
          <w:iCs/>
        </w:rPr>
        <w:tab/>
      </w:r>
      <w:r w:rsidRPr="0060199F">
        <w:rPr>
          <w:iCs/>
        </w:rPr>
        <w:tab/>
        <w:t>Eq. S</w:t>
      </w:r>
      <w:r w:rsidR="0020686A">
        <w:rPr>
          <w:iCs/>
        </w:rPr>
        <w:t>1.2</w:t>
      </w:r>
    </w:p>
    <w:p w14:paraId="55CBBFBF" w14:textId="42FF577A" w:rsidR="0060199F" w:rsidRPr="0060199F" w:rsidRDefault="0060199F" w:rsidP="0060199F">
      <w:pPr>
        <w:rPr>
          <w:iCs/>
        </w:rPr>
      </w:pPr>
      <m:oMath>
        <m:r>
          <w:rPr>
            <w:rFonts w:ascii="Cambria Math" w:hAnsi="Cambria Math"/>
          </w:rPr>
          <m:t>R=pI ×r=0.645r,  r ~ Binom</m:t>
        </m:r>
        <m:d>
          <m:dPr>
            <m:ctrlPr>
              <w:rPr>
                <w:rFonts w:ascii="Cambria Math" w:hAnsi="Cambria Math"/>
                <w:i/>
                <w:iCs/>
              </w:rPr>
            </m:ctrlPr>
          </m:dPr>
          <m:e>
            <m:r>
              <w:rPr>
                <w:rFonts w:ascii="Cambria Math" w:hAnsi="Cambria Math"/>
              </w:rPr>
              <m:t>15, N, p=pSDM</m:t>
            </m:r>
          </m:e>
        </m:d>
      </m:oMath>
      <w:r w:rsidRPr="0060199F">
        <w:rPr>
          <w:iCs/>
        </w:rPr>
        <w:t xml:space="preserve"> </w:t>
      </w:r>
      <w:r w:rsidRPr="0060199F">
        <w:rPr>
          <w:iCs/>
        </w:rPr>
        <w:tab/>
      </w:r>
      <m:oMath>
        <m:r>
          <w:rPr>
            <w:rFonts w:ascii="Cambria Math" w:hAnsi="Cambria Math"/>
          </w:rPr>
          <m:t>pI=0.645</m:t>
        </m:r>
      </m:oMath>
      <w:r w:rsidRPr="0060199F">
        <w:rPr>
          <w:iCs/>
        </w:rPr>
        <w:tab/>
      </w:r>
      <w:r w:rsidRPr="0060199F">
        <w:rPr>
          <w:iCs/>
        </w:rPr>
        <w:tab/>
        <w:t>Eq. S</w:t>
      </w:r>
      <w:r w:rsidR="0020686A">
        <w:rPr>
          <w:iCs/>
        </w:rPr>
        <w:t>1.3</w:t>
      </w:r>
    </w:p>
    <w:p w14:paraId="0487D38A" w14:textId="1462719F" w:rsidR="0060199F" w:rsidRPr="0060199F" w:rsidRDefault="0060199F" w:rsidP="0060199F">
      <w:pPr>
        <w:rPr>
          <w:iCs/>
        </w:rPr>
      </w:pPr>
      <w:r w:rsidRPr="0060199F">
        <w:rPr>
          <w:iCs/>
        </w:rPr>
        <w:t xml:space="preserve">Where, </w:t>
      </w:r>
      <m:oMath>
        <m:r>
          <w:rPr>
            <w:rFonts w:ascii="Cambria Math" w:hAnsi="Cambria Math"/>
          </w:rPr>
          <m:t>h</m:t>
        </m:r>
      </m:oMath>
      <w:r w:rsidRPr="0060199F">
        <w:rPr>
          <w:iCs/>
        </w:rPr>
        <w:t xml:space="preserve"> is the human population in each geospatial grid cell of the SDM map, </w:t>
      </w:r>
      <m:oMath>
        <m:r>
          <w:rPr>
            <w:rFonts w:ascii="Cambria Math" w:hAnsi="Cambria Math"/>
          </w:rPr>
          <m:t>pS</m:t>
        </m:r>
      </m:oMath>
      <w:r w:rsidRPr="0060199F">
        <w:rPr>
          <w:iCs/>
        </w:rPr>
        <w:t xml:space="preserve"> is the proportion of susceptible humans from </w:t>
      </w:r>
      <m:oMath>
        <m:r>
          <w:rPr>
            <w:rFonts w:ascii="Cambria Math" w:hAnsi="Cambria Math"/>
          </w:rPr>
          <m:t>h</m:t>
        </m:r>
      </m:oMath>
      <w:r w:rsidRPr="0060199F">
        <w:rPr>
          <w:iCs/>
        </w:rPr>
        <w:t xml:space="preserve">, </w:t>
      </w:r>
      <m:oMath>
        <m:r>
          <w:rPr>
            <w:rFonts w:ascii="Cambria Math" w:hAnsi="Cambria Math"/>
          </w:rPr>
          <m:t>r</m:t>
        </m:r>
      </m:oMath>
      <w:r w:rsidRPr="0060199F">
        <w:rPr>
          <w:iCs/>
        </w:rPr>
        <w:t xml:space="preserve"> is the estimated number of rodents in </w:t>
      </w:r>
      <m:oMath>
        <m:r>
          <w:rPr>
            <w:rFonts w:ascii="Cambria Math" w:hAnsi="Cambria Math"/>
          </w:rPr>
          <m:t>N</m:t>
        </m:r>
      </m:oMath>
      <w:r w:rsidRPr="0060199F">
        <w:rPr>
          <w:iCs/>
        </w:rPr>
        <w:t xml:space="preserve"> grid cell sampled from binomial distribution with average number of rodents assumed to be 15 modulated by the probability of presence of rodents (</w:t>
      </w:r>
      <m:oMath>
        <m:r>
          <w:rPr>
            <w:rFonts w:ascii="Cambria Math" w:hAnsi="Cambria Math"/>
          </w:rPr>
          <m:t>pSDM</m:t>
        </m:r>
      </m:oMath>
      <w:r w:rsidRPr="0060199F">
        <w:rPr>
          <w:iCs/>
        </w:rPr>
        <w:t xml:space="preserve">) and </w:t>
      </w:r>
      <m:oMath>
        <m:r>
          <w:rPr>
            <w:rFonts w:ascii="Cambria Math" w:hAnsi="Cambria Math"/>
          </w:rPr>
          <m:t>pI</m:t>
        </m:r>
      </m:oMath>
      <w:r w:rsidRPr="0060199F">
        <w:rPr>
          <w:iCs/>
        </w:rPr>
        <w:t xml:space="preserve"> was the proportion of rodents that were assumed to be infectious.</w:t>
      </w:r>
    </w:p>
    <w:p w14:paraId="69CAFDBE" w14:textId="58CBC9D2" w:rsidR="0060199F" w:rsidRDefault="0060199F" w:rsidP="0060199F">
      <w:pPr>
        <w:pStyle w:val="Caption1"/>
      </w:pPr>
      <w:r w:rsidRPr="0060199F">
        <w:t>Table S1.</w:t>
      </w:r>
      <w:r w:rsidR="0020686A">
        <w:t>1</w:t>
      </w:r>
      <w:r w:rsidRPr="0060199F">
        <w:t xml:space="preserve"> Source literature used to determine the transmission rate parameter for Force </w:t>
      </w:r>
      <w:proofErr w:type="gramStart"/>
      <w:r w:rsidRPr="0060199F">
        <w:t>Of</w:t>
      </w:r>
      <w:proofErr w:type="gramEnd"/>
      <w:r w:rsidRPr="0060199F">
        <w:t xml:space="preserve"> Infection (FOI) estimation</w:t>
      </w:r>
    </w:p>
    <w:p w14:paraId="16086E28" w14:textId="77777777" w:rsidR="00E520AF" w:rsidRPr="0060199F" w:rsidRDefault="00E520AF" w:rsidP="0060199F">
      <w:pPr>
        <w:pStyle w:val="Caption1"/>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348"/>
        <w:gridCol w:w="1531"/>
        <w:gridCol w:w="811"/>
        <w:gridCol w:w="1080"/>
        <w:gridCol w:w="990"/>
        <w:gridCol w:w="721"/>
        <w:gridCol w:w="1889"/>
      </w:tblGrid>
      <w:tr w:rsidR="00643ABC" w:rsidRPr="003E05A2" w14:paraId="26DFA831" w14:textId="77777777" w:rsidTr="00643ABC">
        <w:trPr>
          <w:trHeight w:val="20"/>
        </w:trPr>
        <w:tc>
          <w:tcPr>
            <w:tcW w:w="529" w:type="pct"/>
            <w:tcBorders>
              <w:top w:val="single" w:sz="4" w:space="0" w:color="auto"/>
              <w:bottom w:val="single" w:sz="4" w:space="0" w:color="auto"/>
            </w:tcBorders>
            <w:vAlign w:val="center"/>
            <w:hideMark/>
          </w:tcPr>
          <w:p w14:paraId="2B754D19" w14:textId="77777777" w:rsidR="0060199F" w:rsidRPr="003E05A2" w:rsidRDefault="0060199F" w:rsidP="003E05A2">
            <w:pPr>
              <w:spacing w:before="0" w:after="0"/>
              <w:rPr>
                <w:rFonts w:cs="Arial"/>
                <w:b/>
                <w:bCs/>
                <w:iCs/>
                <w:sz w:val="20"/>
                <w:szCs w:val="20"/>
              </w:rPr>
            </w:pPr>
            <w:r w:rsidRPr="003E05A2">
              <w:rPr>
                <w:rFonts w:cs="Arial"/>
                <w:b/>
                <w:bCs/>
                <w:iCs/>
                <w:sz w:val="20"/>
                <w:szCs w:val="20"/>
              </w:rPr>
              <w:t>Value [95% CI]</w:t>
            </w:r>
          </w:p>
        </w:tc>
        <w:tc>
          <w:tcPr>
            <w:tcW w:w="720" w:type="pct"/>
            <w:tcBorders>
              <w:top w:val="single" w:sz="4" w:space="0" w:color="auto"/>
              <w:bottom w:val="single" w:sz="4" w:space="0" w:color="auto"/>
            </w:tcBorders>
            <w:vAlign w:val="center"/>
            <w:hideMark/>
          </w:tcPr>
          <w:p w14:paraId="4E1B8136" w14:textId="77777777" w:rsidR="0060199F" w:rsidRPr="003E05A2" w:rsidRDefault="0060199F" w:rsidP="003E05A2">
            <w:pPr>
              <w:spacing w:before="0" w:after="0"/>
              <w:rPr>
                <w:rFonts w:cs="Arial"/>
                <w:b/>
                <w:bCs/>
                <w:iCs/>
                <w:sz w:val="20"/>
                <w:szCs w:val="20"/>
              </w:rPr>
            </w:pPr>
            <w:r w:rsidRPr="003E05A2">
              <w:rPr>
                <w:rFonts w:cs="Arial"/>
                <w:b/>
                <w:bCs/>
                <w:iCs/>
                <w:sz w:val="20"/>
                <w:szCs w:val="20"/>
              </w:rPr>
              <w:t>Subcategory</w:t>
            </w:r>
          </w:p>
        </w:tc>
        <w:tc>
          <w:tcPr>
            <w:tcW w:w="818" w:type="pct"/>
            <w:tcBorders>
              <w:top w:val="single" w:sz="4" w:space="0" w:color="auto"/>
              <w:bottom w:val="single" w:sz="4" w:space="0" w:color="auto"/>
            </w:tcBorders>
            <w:vAlign w:val="center"/>
            <w:hideMark/>
          </w:tcPr>
          <w:p w14:paraId="1038D940" w14:textId="77777777" w:rsidR="0060199F" w:rsidRPr="003E05A2" w:rsidRDefault="0060199F" w:rsidP="003E05A2">
            <w:pPr>
              <w:spacing w:before="0" w:after="0"/>
              <w:rPr>
                <w:rFonts w:cs="Arial"/>
                <w:b/>
                <w:bCs/>
                <w:iCs/>
                <w:sz w:val="20"/>
                <w:szCs w:val="20"/>
              </w:rPr>
            </w:pPr>
            <w:r w:rsidRPr="003E05A2">
              <w:rPr>
                <w:rFonts w:cs="Arial"/>
                <w:b/>
                <w:bCs/>
                <w:iCs/>
                <w:sz w:val="20"/>
                <w:szCs w:val="20"/>
              </w:rPr>
              <w:t>Transmission           Route (unit)</w:t>
            </w:r>
          </w:p>
        </w:tc>
        <w:tc>
          <w:tcPr>
            <w:tcW w:w="433" w:type="pct"/>
            <w:tcBorders>
              <w:top w:val="single" w:sz="4" w:space="0" w:color="auto"/>
              <w:bottom w:val="single" w:sz="4" w:space="0" w:color="auto"/>
            </w:tcBorders>
            <w:vAlign w:val="center"/>
            <w:hideMark/>
          </w:tcPr>
          <w:p w14:paraId="6FF31D8D" w14:textId="77777777" w:rsidR="0060199F" w:rsidRPr="003E05A2" w:rsidRDefault="0060199F" w:rsidP="003E05A2">
            <w:pPr>
              <w:spacing w:before="0" w:after="0"/>
              <w:rPr>
                <w:rFonts w:cs="Arial"/>
                <w:b/>
                <w:bCs/>
                <w:iCs/>
                <w:sz w:val="20"/>
                <w:szCs w:val="20"/>
              </w:rPr>
            </w:pPr>
            <w:r w:rsidRPr="003E05A2">
              <w:rPr>
                <w:rFonts w:cs="Arial"/>
                <w:b/>
                <w:bCs/>
                <w:iCs/>
                <w:sz w:val="20"/>
                <w:szCs w:val="20"/>
              </w:rPr>
              <w:t>Virus</w:t>
            </w:r>
          </w:p>
        </w:tc>
        <w:tc>
          <w:tcPr>
            <w:tcW w:w="577" w:type="pct"/>
            <w:tcBorders>
              <w:top w:val="single" w:sz="4" w:space="0" w:color="auto"/>
              <w:bottom w:val="single" w:sz="4" w:space="0" w:color="auto"/>
            </w:tcBorders>
            <w:vAlign w:val="center"/>
            <w:hideMark/>
          </w:tcPr>
          <w:p w14:paraId="5CC197FE" w14:textId="77777777" w:rsidR="0060199F" w:rsidRPr="003E05A2" w:rsidRDefault="0060199F" w:rsidP="003E05A2">
            <w:pPr>
              <w:spacing w:before="0" w:after="0"/>
              <w:rPr>
                <w:rFonts w:cs="Arial"/>
                <w:b/>
                <w:bCs/>
                <w:iCs/>
                <w:sz w:val="20"/>
                <w:szCs w:val="20"/>
              </w:rPr>
            </w:pPr>
            <w:r w:rsidRPr="003E05A2">
              <w:rPr>
                <w:rFonts w:cs="Arial"/>
                <w:b/>
                <w:bCs/>
                <w:iCs/>
                <w:sz w:val="20"/>
                <w:szCs w:val="20"/>
              </w:rPr>
              <w:t>Region</w:t>
            </w:r>
          </w:p>
        </w:tc>
        <w:tc>
          <w:tcPr>
            <w:tcW w:w="529" w:type="pct"/>
            <w:tcBorders>
              <w:top w:val="single" w:sz="4" w:space="0" w:color="auto"/>
              <w:bottom w:val="single" w:sz="4" w:space="0" w:color="auto"/>
            </w:tcBorders>
            <w:vAlign w:val="center"/>
            <w:hideMark/>
          </w:tcPr>
          <w:p w14:paraId="09F0C92A" w14:textId="77777777" w:rsidR="0060199F" w:rsidRPr="003E05A2" w:rsidRDefault="0060199F" w:rsidP="003E05A2">
            <w:pPr>
              <w:spacing w:before="0" w:after="0"/>
              <w:rPr>
                <w:rFonts w:cs="Arial"/>
                <w:b/>
                <w:bCs/>
                <w:iCs/>
                <w:sz w:val="20"/>
                <w:szCs w:val="20"/>
              </w:rPr>
            </w:pPr>
            <w:r w:rsidRPr="003E05A2">
              <w:rPr>
                <w:rFonts w:cs="Arial"/>
                <w:b/>
                <w:bCs/>
                <w:iCs/>
                <w:sz w:val="20"/>
                <w:szCs w:val="20"/>
              </w:rPr>
              <w:t xml:space="preserve">Estimated or </w:t>
            </w:r>
            <w:proofErr w:type="gramStart"/>
            <w:r w:rsidRPr="003E05A2">
              <w:rPr>
                <w:rFonts w:cs="Arial"/>
                <w:b/>
                <w:bCs/>
                <w:iCs/>
                <w:sz w:val="20"/>
                <w:szCs w:val="20"/>
              </w:rPr>
              <w:t>Derived</w:t>
            </w:r>
            <w:proofErr w:type="gramEnd"/>
          </w:p>
        </w:tc>
        <w:tc>
          <w:tcPr>
            <w:tcW w:w="385" w:type="pct"/>
            <w:tcBorders>
              <w:top w:val="single" w:sz="4" w:space="0" w:color="auto"/>
              <w:bottom w:val="single" w:sz="4" w:space="0" w:color="auto"/>
            </w:tcBorders>
            <w:vAlign w:val="center"/>
            <w:hideMark/>
          </w:tcPr>
          <w:p w14:paraId="7561F438" w14:textId="77777777" w:rsidR="0060199F" w:rsidRPr="003E05A2" w:rsidRDefault="0060199F" w:rsidP="003E05A2">
            <w:pPr>
              <w:spacing w:before="0" w:after="0"/>
              <w:rPr>
                <w:rFonts w:cs="Arial"/>
                <w:b/>
                <w:bCs/>
                <w:iCs/>
                <w:sz w:val="20"/>
                <w:szCs w:val="20"/>
              </w:rPr>
            </w:pPr>
            <w:r w:rsidRPr="003E05A2">
              <w:rPr>
                <w:rFonts w:cs="Arial"/>
                <w:b/>
                <w:bCs/>
                <w:iCs/>
                <w:sz w:val="20"/>
                <w:szCs w:val="20"/>
              </w:rPr>
              <w:t>Year</w:t>
            </w:r>
          </w:p>
        </w:tc>
        <w:tc>
          <w:tcPr>
            <w:tcW w:w="1010" w:type="pct"/>
            <w:tcBorders>
              <w:top w:val="single" w:sz="4" w:space="0" w:color="auto"/>
              <w:bottom w:val="single" w:sz="4" w:space="0" w:color="auto"/>
            </w:tcBorders>
            <w:vAlign w:val="center"/>
            <w:hideMark/>
          </w:tcPr>
          <w:p w14:paraId="49E30FBD" w14:textId="77777777" w:rsidR="0060199F" w:rsidRPr="003E05A2" w:rsidRDefault="0060199F" w:rsidP="003E05A2">
            <w:pPr>
              <w:spacing w:before="0" w:after="0"/>
              <w:rPr>
                <w:rFonts w:cs="Arial"/>
                <w:b/>
                <w:bCs/>
                <w:iCs/>
                <w:sz w:val="20"/>
                <w:szCs w:val="20"/>
              </w:rPr>
            </w:pPr>
            <w:r w:rsidRPr="003E05A2">
              <w:rPr>
                <w:rFonts w:cs="Arial"/>
                <w:b/>
                <w:bCs/>
                <w:iCs/>
                <w:sz w:val="20"/>
                <w:szCs w:val="20"/>
              </w:rPr>
              <w:t>Value Description</w:t>
            </w:r>
          </w:p>
        </w:tc>
      </w:tr>
      <w:tr w:rsidR="00643ABC" w:rsidRPr="003E05A2" w14:paraId="6D96E062" w14:textId="77777777" w:rsidTr="00643ABC">
        <w:trPr>
          <w:trHeight w:val="20"/>
        </w:trPr>
        <w:tc>
          <w:tcPr>
            <w:tcW w:w="529" w:type="pct"/>
            <w:tcBorders>
              <w:top w:val="single" w:sz="4" w:space="0" w:color="auto"/>
            </w:tcBorders>
            <w:vAlign w:val="center"/>
            <w:hideMark/>
          </w:tcPr>
          <w:p w14:paraId="6D44342B" w14:textId="77777777" w:rsidR="0060199F" w:rsidRPr="003E05A2" w:rsidRDefault="0060199F" w:rsidP="003E05A2">
            <w:pPr>
              <w:spacing w:before="0" w:after="0"/>
              <w:rPr>
                <w:rFonts w:cs="Arial"/>
                <w:iCs/>
                <w:sz w:val="20"/>
                <w:szCs w:val="20"/>
              </w:rPr>
            </w:pPr>
            <w:r w:rsidRPr="003E05A2">
              <w:rPr>
                <w:rFonts w:cs="Arial"/>
                <w:iCs/>
                <w:sz w:val="20"/>
                <w:szCs w:val="20"/>
              </w:rPr>
              <w:lastRenderedPageBreak/>
              <w:t xml:space="preserve">0.0024 </w:t>
            </w:r>
            <w:r w:rsidRPr="003E05A2">
              <w:rPr>
                <w:rFonts w:cs="Arial"/>
                <w:iCs/>
                <w:sz w:val="20"/>
                <w:szCs w:val="20"/>
              </w:rPr>
              <w:fldChar w:fldCharType="begin"/>
            </w:r>
            <w:r w:rsidRPr="003E05A2">
              <w:rPr>
                <w:rFonts w:cs="Arial"/>
                <w:iCs/>
                <w:sz w:val="20"/>
                <w:szCs w:val="20"/>
              </w:rPr>
              <w:instrText xml:space="preserve"> ADDIN ZOTERO_ITEM CSL_CITATION {"citationID":"qqTN3gGl","properties":{"formattedCitation":"\\super 3\\nosupersub{}","plainCitation":"3","noteIndex":0},"citationItems":[{"id":743,"uris":["http://zotero.org/groups/5467322/items/3QW2LC9N"],"itemData":{"id":743,"type":"article-journal","abstract":"We developed a compartmental model for hantavirus infection in deer mice (Peromyscus maniculatus) with the goal of comparing relative importance of direct and indirect transmission in sylvan and peridomestic environments. A direct transmission occurs when the infection is mediated by the contact of an infected and an uninfected mouse, while an indirect transmission occurs when the infection is mediated by the contact of an uninfected mouse with, for instance, infected soil. Based on population dynamics data and estimates of hantavirus decay in the two types of environments, our model predicts that direct transmission dominates in the sylvan environment, while both pathways are important in peridomestic environments. The model allows us to compute a basic reproduction number R0, which indicates whether the virus will be endemic or eradicated from the mouse population, in both an autonomous and a time-periodic model. Our analysis can be used to evaluate various eradication strategies.","container-title":"Bulletin of Mathematical Biology","DOI":"10.1007/s11538-009-9460-4","ISSN":"1522-9602","issue":"3","journalAbbreviation":"Bull. Math. Biol.","language":"en","page":"541-564","source":"Springer Link","title":"Hantavirus Transmission in Sylvan and Peridomestic Environments","volume":"72","author":[{"family":"Gedeon","given":"Tomáš"},{"family":"Bodelón","given":"Clara"},{"family":"Kuenzi","given":"Amy"}],"issued":{"date-parts":[["2010",4,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3</w:t>
            </w:r>
            <w:r w:rsidRPr="003E05A2">
              <w:rPr>
                <w:rFonts w:cs="Arial"/>
                <w:sz w:val="20"/>
                <w:szCs w:val="20"/>
              </w:rPr>
              <w:fldChar w:fldCharType="end"/>
            </w:r>
          </w:p>
        </w:tc>
        <w:tc>
          <w:tcPr>
            <w:tcW w:w="720" w:type="pct"/>
            <w:tcBorders>
              <w:top w:val="single" w:sz="4" w:space="0" w:color="auto"/>
            </w:tcBorders>
            <w:vAlign w:val="center"/>
            <w:hideMark/>
          </w:tcPr>
          <w:p w14:paraId="6C9243B0" w14:textId="77777777" w:rsidR="0060199F" w:rsidRPr="003E05A2" w:rsidRDefault="0060199F" w:rsidP="003E05A2">
            <w:pPr>
              <w:spacing w:before="0" w:after="0"/>
              <w:rPr>
                <w:rFonts w:cs="Arial"/>
                <w:iCs/>
                <w:sz w:val="20"/>
                <w:szCs w:val="20"/>
              </w:rPr>
            </w:pPr>
            <w:r w:rsidRPr="003E05A2">
              <w:rPr>
                <w:rFonts w:cs="Arial"/>
                <w:iCs/>
                <w:sz w:val="20"/>
                <w:szCs w:val="20"/>
              </w:rPr>
              <w:t>Peridomestic areas</w:t>
            </w:r>
          </w:p>
        </w:tc>
        <w:tc>
          <w:tcPr>
            <w:tcW w:w="818" w:type="pct"/>
            <w:vMerge w:val="restart"/>
            <w:tcBorders>
              <w:top w:val="single" w:sz="4" w:space="0" w:color="auto"/>
            </w:tcBorders>
            <w:vAlign w:val="center"/>
            <w:hideMark/>
          </w:tcPr>
          <w:p w14:paraId="423BB0B2" w14:textId="77777777" w:rsidR="0060199F" w:rsidRPr="003E05A2" w:rsidRDefault="0060199F" w:rsidP="003E05A2">
            <w:pPr>
              <w:spacing w:before="0" w:after="0"/>
              <w:rPr>
                <w:rFonts w:cs="Arial"/>
                <w:iCs/>
                <w:sz w:val="20"/>
                <w:szCs w:val="20"/>
              </w:rPr>
            </w:pPr>
            <w:r w:rsidRPr="003E05A2">
              <w:rPr>
                <w:rFonts w:cs="Arial"/>
                <w:iCs/>
                <w:sz w:val="20"/>
                <w:szCs w:val="20"/>
              </w:rPr>
              <w:t>Deer mouse (</w:t>
            </w:r>
            <w:r w:rsidRPr="003E05A2">
              <w:rPr>
                <w:rFonts w:cs="Arial"/>
                <w:i/>
                <w:iCs/>
                <w:sz w:val="20"/>
                <w:szCs w:val="20"/>
              </w:rPr>
              <w:t>Peromyscus maniculatus</w:t>
            </w:r>
            <w:r w:rsidRPr="003E05A2">
              <w:rPr>
                <w:rFonts w:cs="Arial"/>
                <w:iCs/>
                <w:sz w:val="20"/>
                <w:szCs w:val="20"/>
              </w:rPr>
              <w:t>) to deer mouse (per month)</w:t>
            </w:r>
          </w:p>
        </w:tc>
        <w:tc>
          <w:tcPr>
            <w:tcW w:w="433" w:type="pct"/>
            <w:vMerge w:val="restart"/>
            <w:tcBorders>
              <w:top w:val="single" w:sz="4" w:space="0" w:color="auto"/>
            </w:tcBorders>
            <w:vAlign w:val="center"/>
            <w:hideMark/>
          </w:tcPr>
          <w:p w14:paraId="06F67CF3" w14:textId="77777777" w:rsidR="0060199F" w:rsidRPr="003E05A2" w:rsidRDefault="0060199F" w:rsidP="003E05A2">
            <w:pPr>
              <w:spacing w:before="0" w:after="0"/>
              <w:rPr>
                <w:rFonts w:cs="Arial"/>
                <w:iCs/>
                <w:sz w:val="20"/>
                <w:szCs w:val="20"/>
              </w:rPr>
            </w:pPr>
            <w:r w:rsidRPr="003E05A2">
              <w:rPr>
                <w:rFonts w:cs="Arial"/>
                <w:iCs/>
                <w:sz w:val="20"/>
                <w:szCs w:val="20"/>
              </w:rPr>
              <w:t>Hantavirus</w:t>
            </w:r>
          </w:p>
        </w:tc>
        <w:tc>
          <w:tcPr>
            <w:tcW w:w="577" w:type="pct"/>
            <w:vMerge w:val="restart"/>
            <w:tcBorders>
              <w:top w:val="single" w:sz="4" w:space="0" w:color="auto"/>
            </w:tcBorders>
            <w:vAlign w:val="center"/>
            <w:hideMark/>
          </w:tcPr>
          <w:p w14:paraId="3924396A" w14:textId="77777777" w:rsidR="0060199F" w:rsidRPr="003E05A2" w:rsidRDefault="0060199F" w:rsidP="003E05A2">
            <w:pPr>
              <w:spacing w:before="0" w:after="0"/>
              <w:rPr>
                <w:rFonts w:cs="Arial"/>
                <w:iCs/>
                <w:sz w:val="20"/>
                <w:szCs w:val="20"/>
              </w:rPr>
            </w:pPr>
            <w:r w:rsidRPr="003E05A2">
              <w:rPr>
                <w:rFonts w:cs="Arial"/>
                <w:iCs/>
                <w:sz w:val="20"/>
                <w:szCs w:val="20"/>
              </w:rPr>
              <w:t>Montana, United States</w:t>
            </w:r>
          </w:p>
        </w:tc>
        <w:tc>
          <w:tcPr>
            <w:tcW w:w="529" w:type="pct"/>
            <w:vMerge w:val="restart"/>
            <w:tcBorders>
              <w:top w:val="single" w:sz="4" w:space="0" w:color="auto"/>
            </w:tcBorders>
            <w:vAlign w:val="center"/>
            <w:hideMark/>
          </w:tcPr>
          <w:p w14:paraId="3DBB67C2"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tcBorders>
              <w:top w:val="single" w:sz="4" w:space="0" w:color="auto"/>
            </w:tcBorders>
            <w:vAlign w:val="center"/>
            <w:hideMark/>
          </w:tcPr>
          <w:p w14:paraId="5988458E" w14:textId="77777777" w:rsidR="0060199F" w:rsidRPr="003E05A2" w:rsidRDefault="0060199F" w:rsidP="003E05A2">
            <w:pPr>
              <w:spacing w:before="0" w:after="0"/>
              <w:rPr>
                <w:rFonts w:cs="Arial"/>
                <w:iCs/>
                <w:sz w:val="20"/>
                <w:szCs w:val="20"/>
              </w:rPr>
            </w:pPr>
            <w:r w:rsidRPr="003E05A2">
              <w:rPr>
                <w:rFonts w:cs="Arial"/>
                <w:iCs/>
                <w:sz w:val="20"/>
                <w:szCs w:val="20"/>
              </w:rPr>
              <w:t>2009</w:t>
            </w:r>
          </w:p>
        </w:tc>
        <w:tc>
          <w:tcPr>
            <w:tcW w:w="1010" w:type="pct"/>
            <w:vMerge w:val="restart"/>
            <w:tcBorders>
              <w:top w:val="single" w:sz="4" w:space="0" w:color="auto"/>
            </w:tcBorders>
            <w:vAlign w:val="center"/>
            <w:hideMark/>
          </w:tcPr>
          <w:p w14:paraId="5BE14EBF" w14:textId="77777777" w:rsidR="0060199F" w:rsidRPr="003E05A2" w:rsidRDefault="0060199F" w:rsidP="003E05A2">
            <w:pPr>
              <w:spacing w:before="0" w:after="0"/>
              <w:rPr>
                <w:rFonts w:cs="Arial"/>
                <w:iCs/>
                <w:sz w:val="20"/>
                <w:szCs w:val="20"/>
              </w:rPr>
            </w:pPr>
            <w:r w:rsidRPr="003E05A2">
              <w:rPr>
                <w:rFonts w:cs="Arial"/>
                <w:iCs/>
                <w:sz w:val="20"/>
                <w:szCs w:val="20"/>
              </w:rPr>
              <w:t>Direct transmission rate from an infected mouse to a susceptible one. Derived from the direct transmission rates that produced a prevalence of 15% based on the study's model. Rates were different between peridomestic and sylvan areas studied.</w:t>
            </w:r>
          </w:p>
        </w:tc>
      </w:tr>
      <w:tr w:rsidR="00643ABC" w:rsidRPr="003E05A2" w14:paraId="45BDF3AE" w14:textId="77777777" w:rsidTr="00643ABC">
        <w:trPr>
          <w:trHeight w:val="20"/>
        </w:trPr>
        <w:tc>
          <w:tcPr>
            <w:tcW w:w="529" w:type="pct"/>
            <w:vAlign w:val="center"/>
            <w:hideMark/>
          </w:tcPr>
          <w:p w14:paraId="502AF820" w14:textId="77777777" w:rsidR="0060199F" w:rsidRPr="003E05A2" w:rsidRDefault="0060199F" w:rsidP="003E05A2">
            <w:pPr>
              <w:spacing w:before="0" w:after="0"/>
              <w:rPr>
                <w:rFonts w:cs="Arial"/>
                <w:iCs/>
                <w:sz w:val="20"/>
                <w:szCs w:val="20"/>
              </w:rPr>
            </w:pPr>
            <w:r w:rsidRPr="003E05A2">
              <w:rPr>
                <w:rFonts w:cs="Arial"/>
                <w:iCs/>
                <w:sz w:val="20"/>
                <w:szCs w:val="20"/>
              </w:rPr>
              <w:t xml:space="preserve">0.0052 </w:t>
            </w:r>
            <w:r w:rsidRPr="003E05A2">
              <w:rPr>
                <w:rFonts w:cs="Arial"/>
                <w:iCs/>
                <w:sz w:val="20"/>
                <w:szCs w:val="20"/>
              </w:rPr>
              <w:fldChar w:fldCharType="begin"/>
            </w:r>
            <w:r w:rsidRPr="003E05A2">
              <w:rPr>
                <w:rFonts w:cs="Arial"/>
                <w:iCs/>
                <w:sz w:val="20"/>
                <w:szCs w:val="20"/>
              </w:rPr>
              <w:instrText xml:space="preserve"> ADDIN ZOTERO_ITEM CSL_CITATION {"citationID":"Hp0PkTGP","properties":{"formattedCitation":"\\super 3\\nosupersub{}","plainCitation":"3","noteIndex":0},"citationItems":[{"id":743,"uris":["http://zotero.org/groups/5467322/items/3QW2LC9N"],"itemData":{"id":743,"type":"article-journal","abstract":"We developed a compartmental model for hantavirus infection in deer mice (Peromyscus maniculatus) with the goal of comparing relative importance of direct and indirect transmission in sylvan and peridomestic environments. A direct transmission occurs when the infection is mediated by the contact of an infected and an uninfected mouse, while an indirect transmission occurs when the infection is mediated by the contact of an uninfected mouse with, for instance, infected soil. Based on population dynamics data and estimates of hantavirus decay in the two types of environments, our model predicts that direct transmission dominates in the sylvan environment, while both pathways are important in peridomestic environments. The model allows us to compute a basic reproduction number R0, which indicates whether the virus will be endemic or eradicated from the mouse population, in both an autonomous and a time-periodic model. Our analysis can be used to evaluate various eradication strategies.","container-title":"Bulletin of Mathematical Biology","DOI":"10.1007/s11538-009-9460-4","ISSN":"1522-9602","issue":"3","journalAbbreviation":"Bull. Math. Biol.","language":"en","page":"541-564","source":"Springer Link","title":"Hantavirus Transmission in Sylvan and Peridomestic Environments","volume":"72","author":[{"family":"Gedeon","given":"Tomáš"},{"family":"Bodelón","given":"Clara"},{"family":"Kuenzi","given":"Amy"}],"issued":{"date-parts":[["2010",4,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3</w:t>
            </w:r>
            <w:r w:rsidRPr="003E05A2">
              <w:rPr>
                <w:rFonts w:cs="Arial"/>
                <w:sz w:val="20"/>
                <w:szCs w:val="20"/>
              </w:rPr>
              <w:fldChar w:fldCharType="end"/>
            </w:r>
          </w:p>
        </w:tc>
        <w:tc>
          <w:tcPr>
            <w:tcW w:w="720" w:type="pct"/>
            <w:vAlign w:val="center"/>
            <w:hideMark/>
          </w:tcPr>
          <w:p w14:paraId="1B7DCC74" w14:textId="77777777" w:rsidR="0060199F" w:rsidRPr="003E05A2" w:rsidRDefault="0060199F" w:rsidP="003E05A2">
            <w:pPr>
              <w:spacing w:before="0" w:after="0"/>
              <w:rPr>
                <w:rFonts w:cs="Arial"/>
                <w:iCs/>
                <w:sz w:val="20"/>
                <w:szCs w:val="20"/>
              </w:rPr>
            </w:pPr>
            <w:r w:rsidRPr="003E05A2">
              <w:rPr>
                <w:rFonts w:cs="Arial"/>
                <w:iCs/>
                <w:sz w:val="20"/>
                <w:szCs w:val="20"/>
              </w:rPr>
              <w:t>Sylvan areas</w:t>
            </w:r>
          </w:p>
        </w:tc>
        <w:tc>
          <w:tcPr>
            <w:tcW w:w="818" w:type="pct"/>
            <w:vMerge/>
            <w:vAlign w:val="center"/>
            <w:hideMark/>
          </w:tcPr>
          <w:p w14:paraId="4419360A" w14:textId="77777777" w:rsidR="0060199F" w:rsidRPr="003E05A2" w:rsidRDefault="0060199F" w:rsidP="003E05A2">
            <w:pPr>
              <w:spacing w:before="0" w:after="0"/>
              <w:rPr>
                <w:rFonts w:cs="Arial"/>
                <w:iCs/>
                <w:sz w:val="20"/>
                <w:szCs w:val="20"/>
              </w:rPr>
            </w:pPr>
          </w:p>
        </w:tc>
        <w:tc>
          <w:tcPr>
            <w:tcW w:w="433" w:type="pct"/>
            <w:vMerge/>
            <w:vAlign w:val="center"/>
            <w:hideMark/>
          </w:tcPr>
          <w:p w14:paraId="163AE471" w14:textId="77777777" w:rsidR="0060199F" w:rsidRPr="003E05A2" w:rsidRDefault="0060199F" w:rsidP="003E05A2">
            <w:pPr>
              <w:spacing w:before="0" w:after="0"/>
              <w:rPr>
                <w:rFonts w:cs="Arial"/>
                <w:iCs/>
                <w:sz w:val="20"/>
                <w:szCs w:val="20"/>
              </w:rPr>
            </w:pPr>
          </w:p>
        </w:tc>
        <w:tc>
          <w:tcPr>
            <w:tcW w:w="577" w:type="pct"/>
            <w:vMerge/>
            <w:vAlign w:val="center"/>
            <w:hideMark/>
          </w:tcPr>
          <w:p w14:paraId="6C5A8F7A" w14:textId="77777777" w:rsidR="0060199F" w:rsidRPr="003E05A2" w:rsidRDefault="0060199F" w:rsidP="003E05A2">
            <w:pPr>
              <w:spacing w:before="0" w:after="0"/>
              <w:rPr>
                <w:rFonts w:cs="Arial"/>
                <w:iCs/>
                <w:sz w:val="20"/>
                <w:szCs w:val="20"/>
              </w:rPr>
            </w:pPr>
          </w:p>
        </w:tc>
        <w:tc>
          <w:tcPr>
            <w:tcW w:w="529" w:type="pct"/>
            <w:vMerge/>
            <w:vAlign w:val="center"/>
            <w:hideMark/>
          </w:tcPr>
          <w:p w14:paraId="693F1FA6" w14:textId="77777777" w:rsidR="0060199F" w:rsidRPr="003E05A2" w:rsidRDefault="0060199F" w:rsidP="003E05A2">
            <w:pPr>
              <w:spacing w:before="0" w:after="0"/>
              <w:rPr>
                <w:rFonts w:cs="Arial"/>
                <w:iCs/>
                <w:sz w:val="20"/>
                <w:szCs w:val="20"/>
              </w:rPr>
            </w:pPr>
          </w:p>
        </w:tc>
        <w:tc>
          <w:tcPr>
            <w:tcW w:w="385" w:type="pct"/>
            <w:vMerge/>
            <w:vAlign w:val="center"/>
            <w:hideMark/>
          </w:tcPr>
          <w:p w14:paraId="35AE0589" w14:textId="77777777" w:rsidR="0060199F" w:rsidRPr="003E05A2" w:rsidRDefault="0060199F" w:rsidP="003E05A2">
            <w:pPr>
              <w:spacing w:before="0" w:after="0"/>
              <w:rPr>
                <w:rFonts w:cs="Arial"/>
                <w:iCs/>
                <w:sz w:val="20"/>
                <w:szCs w:val="20"/>
              </w:rPr>
            </w:pPr>
          </w:p>
        </w:tc>
        <w:tc>
          <w:tcPr>
            <w:tcW w:w="1010" w:type="pct"/>
            <w:vMerge/>
            <w:vAlign w:val="center"/>
            <w:hideMark/>
          </w:tcPr>
          <w:p w14:paraId="701737A0" w14:textId="77777777" w:rsidR="0060199F" w:rsidRPr="003E05A2" w:rsidRDefault="0060199F" w:rsidP="003E05A2">
            <w:pPr>
              <w:spacing w:before="0" w:after="0"/>
              <w:rPr>
                <w:rFonts w:cs="Arial"/>
                <w:iCs/>
                <w:sz w:val="20"/>
                <w:szCs w:val="20"/>
              </w:rPr>
            </w:pPr>
          </w:p>
        </w:tc>
      </w:tr>
      <w:tr w:rsidR="00643ABC" w:rsidRPr="003E05A2" w14:paraId="46A131E7" w14:textId="77777777" w:rsidTr="00643ABC">
        <w:trPr>
          <w:trHeight w:val="20"/>
        </w:trPr>
        <w:tc>
          <w:tcPr>
            <w:tcW w:w="529" w:type="pct"/>
            <w:vAlign w:val="center"/>
            <w:hideMark/>
          </w:tcPr>
          <w:p w14:paraId="233A2C1C" w14:textId="77777777" w:rsidR="0060199F" w:rsidRPr="003E05A2" w:rsidRDefault="0060199F" w:rsidP="003E05A2">
            <w:pPr>
              <w:spacing w:before="0" w:after="0"/>
              <w:rPr>
                <w:rFonts w:cs="Arial"/>
                <w:iCs/>
                <w:sz w:val="20"/>
                <w:szCs w:val="20"/>
              </w:rPr>
            </w:pPr>
            <w:r w:rsidRPr="003E05A2">
              <w:rPr>
                <w:rFonts w:cs="Arial"/>
                <w:iCs/>
                <w:sz w:val="20"/>
                <w:szCs w:val="20"/>
              </w:rPr>
              <w:t xml:space="preserve">0.43 [.38-.48] </w:t>
            </w:r>
            <w:r w:rsidRPr="003E05A2">
              <w:rPr>
                <w:rFonts w:cs="Arial"/>
                <w:iCs/>
                <w:sz w:val="20"/>
                <w:szCs w:val="20"/>
              </w:rPr>
              <w:fldChar w:fldCharType="begin"/>
            </w:r>
            <w:r w:rsidRPr="003E05A2">
              <w:rPr>
                <w:rFonts w:cs="Arial"/>
                <w:iCs/>
                <w:sz w:val="20"/>
                <w:szCs w:val="20"/>
              </w:rPr>
              <w:instrText xml:space="preserve"> ADDIN ZOTERO_ITEM CSL_CITATION {"citationID":"a7RBGW6Y","properties":{"formattedCitation":"\\super 4\\nosupersub{}","plainCitation":"4","noteIndex":0},"citationItems":[{"id":745,"uris":["http://zotero.org/groups/5467322/items/PB9SHGCI"],"itemData":{"id":745,"type":"article-journal","abstract":"Lassa virus causes hemorrhagic fever in West Africa. Previously, we demonstrated by PCR screening that only the multimammate mouse, Mastomys natalensis, hosts Lassa virus in Guinea. In the present study, we used the same specimen collection from 17 villages in Coastal, Upper, and Forest Guinea to investigate the Lassa virus serology in the rodent population. The aim was to determine the dynamics of antibody development in M. natalensis and to detect potential spillover infections in other rodent species. Immunoglobulin G (IgG) antibody screening was performed using the indirect immunofluorescence assay with the Guinean Lassa virus strain Bantou 289 as antigen. The overall seroprevalence was 8% (129/1551) with the following rodents testing positive: 109 M. natalensis, seven Mastomys erythroleucus, four Lemniscomys striatus, four Praomys daltoni, three Mus minutoides, and two Praomys rostratus. Nearly all of them (122/129) originated from Bantou, Tanganya, and Gbetaya, where Lassa virus is highly endemic in M. natalensis. The antibody seroprevalence in M. natalensis from this high-endemic area (27%; 108/396) depended on the village, habitat, host age, and host abundance. A main positive factor was age; the maximum seroprevalence reached 50% in older animals. Our data fit with a model implicating that most M. natalensis rodents become horizontally infected, clear the virus within a period significantly shorter than their life span, and develop antibodies. In addition, the detection of antibodies in other species trapped in the habitats of M. natalensis suggests spillover infections.","container-title":"Vector-Borne and Zoonotic Diseases","DOI":"10.1089/vbz.2013.1484","ISSN":"1530-3667","issue":"9","note":"publisher: Mary Ann Liebert, Inc., publishers","page":"665-674","source":"liebertpub.com (Atypon)","title":"Lassa Serology in Natural Populations of Rodents and Horizontal Transmission","volume":"14","author":[{"family":"Fichet-Calvet","given":"Elisabeth"},{"family":"Becker-Ziaja","given":"Beate"},{"family":"Koivogui","given":"Lamine"},{"family":"Günther","given":"Stephan"}],"issued":{"date-parts":[["2014",9]]}}}],"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4</w:t>
            </w:r>
            <w:r w:rsidRPr="003E05A2">
              <w:rPr>
                <w:rFonts w:cs="Arial"/>
                <w:sz w:val="20"/>
                <w:szCs w:val="20"/>
              </w:rPr>
              <w:fldChar w:fldCharType="end"/>
            </w:r>
          </w:p>
        </w:tc>
        <w:tc>
          <w:tcPr>
            <w:tcW w:w="720" w:type="pct"/>
            <w:vAlign w:val="center"/>
            <w:hideMark/>
          </w:tcPr>
          <w:p w14:paraId="09BAF61B"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64802BAB"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rat (per month)</w:t>
            </w:r>
          </w:p>
        </w:tc>
        <w:tc>
          <w:tcPr>
            <w:tcW w:w="433" w:type="pct"/>
            <w:vAlign w:val="center"/>
            <w:hideMark/>
          </w:tcPr>
          <w:p w14:paraId="2418325D"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4F50DB32" w14:textId="77777777" w:rsidR="0060199F" w:rsidRPr="003E05A2" w:rsidRDefault="0060199F" w:rsidP="003E05A2">
            <w:pPr>
              <w:spacing w:before="0" w:after="0"/>
              <w:rPr>
                <w:rFonts w:cs="Arial"/>
                <w:iCs/>
                <w:sz w:val="20"/>
                <w:szCs w:val="20"/>
              </w:rPr>
            </w:pPr>
            <w:r w:rsidRPr="003E05A2">
              <w:rPr>
                <w:rFonts w:cs="Arial"/>
                <w:iCs/>
                <w:sz w:val="20"/>
                <w:szCs w:val="20"/>
              </w:rPr>
              <w:t>Guinea and Mali</w:t>
            </w:r>
          </w:p>
        </w:tc>
        <w:tc>
          <w:tcPr>
            <w:tcW w:w="529" w:type="pct"/>
            <w:vAlign w:val="center"/>
            <w:hideMark/>
          </w:tcPr>
          <w:p w14:paraId="6BF5FCF4"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Align w:val="center"/>
            <w:hideMark/>
          </w:tcPr>
          <w:p w14:paraId="56F61D24" w14:textId="77777777" w:rsidR="0060199F" w:rsidRPr="003E05A2" w:rsidRDefault="0060199F" w:rsidP="003E05A2">
            <w:pPr>
              <w:spacing w:before="0" w:after="0"/>
              <w:rPr>
                <w:rFonts w:cs="Arial"/>
                <w:iCs/>
                <w:sz w:val="20"/>
                <w:szCs w:val="20"/>
              </w:rPr>
            </w:pPr>
            <w:r w:rsidRPr="003E05A2">
              <w:rPr>
                <w:rFonts w:cs="Arial"/>
                <w:iCs/>
                <w:sz w:val="20"/>
                <w:szCs w:val="20"/>
              </w:rPr>
              <w:t>2014</w:t>
            </w:r>
          </w:p>
        </w:tc>
        <w:tc>
          <w:tcPr>
            <w:tcW w:w="1010" w:type="pct"/>
            <w:vAlign w:val="center"/>
            <w:hideMark/>
          </w:tcPr>
          <w:p w14:paraId="3AC8DBB3" w14:textId="77777777" w:rsidR="0060199F" w:rsidRPr="003E05A2" w:rsidRDefault="0060199F" w:rsidP="003E05A2">
            <w:pPr>
              <w:spacing w:before="0" w:after="0"/>
              <w:rPr>
                <w:rFonts w:cs="Arial"/>
                <w:iCs/>
                <w:sz w:val="20"/>
                <w:szCs w:val="20"/>
              </w:rPr>
            </w:pPr>
            <w:r w:rsidRPr="003E05A2">
              <w:rPr>
                <w:rFonts w:cs="Arial"/>
                <w:iCs/>
                <w:sz w:val="20"/>
                <w:szCs w:val="20"/>
              </w:rPr>
              <w:t>Infection rate. LASV RNA and antibody prevalences among captured rodents were combined to estimate the overall infection rate.</w:t>
            </w:r>
          </w:p>
        </w:tc>
      </w:tr>
      <w:tr w:rsidR="00643ABC" w:rsidRPr="003E05A2" w14:paraId="2F89750C" w14:textId="77777777" w:rsidTr="00643ABC">
        <w:trPr>
          <w:trHeight w:val="20"/>
        </w:trPr>
        <w:tc>
          <w:tcPr>
            <w:tcW w:w="529" w:type="pct"/>
            <w:vAlign w:val="center"/>
            <w:hideMark/>
          </w:tcPr>
          <w:p w14:paraId="31043686" w14:textId="77777777" w:rsidR="0060199F" w:rsidRPr="003E05A2" w:rsidRDefault="0060199F" w:rsidP="003E05A2">
            <w:pPr>
              <w:spacing w:before="0" w:after="0"/>
              <w:rPr>
                <w:rFonts w:cs="Arial"/>
                <w:iCs/>
                <w:sz w:val="20"/>
                <w:szCs w:val="20"/>
              </w:rPr>
            </w:pPr>
            <w:r w:rsidRPr="003E05A2">
              <w:rPr>
                <w:rFonts w:cs="Arial"/>
                <w:iCs/>
                <w:sz w:val="20"/>
                <w:szCs w:val="20"/>
              </w:rPr>
              <w:t xml:space="preserve">0.8 </w:t>
            </w:r>
            <w:r w:rsidRPr="003E05A2">
              <w:rPr>
                <w:rFonts w:cs="Arial"/>
                <w:iCs/>
                <w:sz w:val="20"/>
                <w:szCs w:val="20"/>
              </w:rPr>
              <w:fldChar w:fldCharType="begin"/>
            </w:r>
            <w:r w:rsidRPr="003E05A2">
              <w:rPr>
                <w:rFonts w:cs="Arial"/>
                <w:iCs/>
                <w:sz w:val="20"/>
                <w:szCs w:val="20"/>
              </w:rPr>
              <w:instrText xml:space="preserve"> ADDIN ZOTERO_ITEM CSL_CITATION {"citationID":"DzWT55ld","properties":{"formattedCitation":"\\super 5\\nosupersub{}","plainCitation":"5","noteIndex":0},"citationItems":[{"id":747,"uris":["http://zotero.org/groups/5467322/items/KAQRAAHX"],"itemData":{"id":747,"type":"article-journal","abstract":"Lassa virus that causes the Lassa fever is on the list of potential bio-weapons agents. It was recently imported into Germany, the Netherlands, the United Kingdom and the United States as a consequence of the rapid growth of international traffic. A model with five mutually exclusive compartments related to Lassa fever is presented and the basic reproduction number analyzed. A sensitivity analysis of the deterministic model is performed. This is done in order to determine the relative importance of the model parameters to the disease transmission. The result of the sensitivity analysis shows that the most sensitive parameter is the human immigration, followed by human recovery rate, then person to person contact. This suggests that control strategies should target human immigration, effective drugs for treatment and education to reduced person to person contact.","container-title":"AIP Conference Proceedings","DOI":"10.1063/1.4915683","ISSN":"0094-243X","issue":"1","journalAbbreviation":"AIP Conference Proceedings","page":"050050","source":"Silverchair","title":"Sensitivity analysis in a Lassa fever deterministic mathematical model","volume":"1660","author":[{"family":"Abdullahi","given":"Mohammed Baba"},{"family":"Doko","given":"Umar Chado"},{"family":"Mamuda","given":"Mamman"}],"issued":{"date-parts":[["2015",5,1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5</w:t>
            </w:r>
            <w:r w:rsidRPr="003E05A2">
              <w:rPr>
                <w:rFonts w:cs="Arial"/>
                <w:sz w:val="20"/>
                <w:szCs w:val="20"/>
              </w:rPr>
              <w:fldChar w:fldCharType="end"/>
            </w:r>
          </w:p>
        </w:tc>
        <w:tc>
          <w:tcPr>
            <w:tcW w:w="720" w:type="pct"/>
            <w:vAlign w:val="center"/>
            <w:hideMark/>
          </w:tcPr>
          <w:p w14:paraId="09AC70B9"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376D2BF8"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
                <w:iCs/>
                <w:sz w:val="20"/>
                <w:szCs w:val="20"/>
              </w:rPr>
              <w:t>)</w:t>
            </w:r>
            <w:r w:rsidRPr="003E05A2">
              <w:rPr>
                <w:rFonts w:cs="Arial"/>
                <w:iCs/>
                <w:sz w:val="20"/>
                <w:szCs w:val="20"/>
              </w:rPr>
              <w:t xml:space="preserve"> to human (per day)</w:t>
            </w:r>
          </w:p>
        </w:tc>
        <w:tc>
          <w:tcPr>
            <w:tcW w:w="433" w:type="pct"/>
            <w:vAlign w:val="center"/>
            <w:hideMark/>
          </w:tcPr>
          <w:p w14:paraId="723C9CDC"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1A5AA6F9"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22C46C76"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6481A1B6" w14:textId="77777777" w:rsidR="0060199F" w:rsidRPr="003E05A2" w:rsidRDefault="0060199F" w:rsidP="003E05A2">
            <w:pPr>
              <w:spacing w:before="0" w:after="0"/>
              <w:rPr>
                <w:rFonts w:cs="Arial"/>
                <w:iCs/>
                <w:sz w:val="20"/>
                <w:szCs w:val="20"/>
              </w:rPr>
            </w:pPr>
            <w:r w:rsidRPr="003E05A2">
              <w:rPr>
                <w:rFonts w:cs="Arial"/>
                <w:iCs/>
                <w:sz w:val="20"/>
                <w:szCs w:val="20"/>
              </w:rPr>
              <w:t>2015</w:t>
            </w:r>
          </w:p>
        </w:tc>
        <w:tc>
          <w:tcPr>
            <w:tcW w:w="1010" w:type="pct"/>
            <w:vAlign w:val="center"/>
            <w:hideMark/>
          </w:tcPr>
          <w:p w14:paraId="5C25C1D2" w14:textId="77777777" w:rsidR="0060199F" w:rsidRPr="003E05A2" w:rsidRDefault="0060199F" w:rsidP="003E05A2">
            <w:pPr>
              <w:spacing w:before="0" w:after="0"/>
              <w:rPr>
                <w:rFonts w:cs="Arial"/>
                <w:iCs/>
                <w:sz w:val="20"/>
                <w:szCs w:val="20"/>
              </w:rPr>
            </w:pPr>
            <w:r w:rsidRPr="003E05A2">
              <w:rPr>
                <w:rFonts w:cs="Arial"/>
                <w:iCs/>
                <w:sz w:val="20"/>
                <w:szCs w:val="20"/>
              </w:rPr>
              <w:t>Infection rate of humans from contact with rat excreta.</w:t>
            </w:r>
          </w:p>
        </w:tc>
      </w:tr>
      <w:tr w:rsidR="00643ABC" w:rsidRPr="003E05A2" w14:paraId="07372939" w14:textId="77777777" w:rsidTr="00643ABC">
        <w:trPr>
          <w:trHeight w:val="20"/>
        </w:trPr>
        <w:tc>
          <w:tcPr>
            <w:tcW w:w="529" w:type="pct"/>
            <w:vAlign w:val="center"/>
            <w:hideMark/>
          </w:tcPr>
          <w:p w14:paraId="475C2C71" w14:textId="77777777" w:rsidR="0060199F" w:rsidRPr="003E05A2" w:rsidRDefault="0060199F" w:rsidP="003E05A2">
            <w:pPr>
              <w:spacing w:before="0" w:after="0"/>
              <w:rPr>
                <w:rFonts w:cs="Arial"/>
                <w:iCs/>
                <w:sz w:val="20"/>
                <w:szCs w:val="20"/>
              </w:rPr>
            </w:pPr>
            <w:r w:rsidRPr="003E05A2">
              <w:rPr>
                <w:rFonts w:cs="Arial"/>
                <w:iCs/>
                <w:sz w:val="20"/>
                <w:szCs w:val="20"/>
              </w:rPr>
              <w:t xml:space="preserve">0.6 </w:t>
            </w:r>
            <w:r w:rsidRPr="003E05A2">
              <w:rPr>
                <w:rFonts w:cs="Arial"/>
                <w:iCs/>
                <w:sz w:val="20"/>
                <w:szCs w:val="20"/>
              </w:rPr>
              <w:fldChar w:fldCharType="begin"/>
            </w:r>
            <w:r w:rsidRPr="003E05A2">
              <w:rPr>
                <w:rFonts w:cs="Arial"/>
                <w:iCs/>
                <w:sz w:val="20"/>
                <w:szCs w:val="20"/>
              </w:rPr>
              <w:instrText xml:space="preserve"> ADDIN ZOTERO_ITEM CSL_CITATION {"citationID":"GwY14Kn9","properties":{"formattedCitation":"\\super 6\\nosupersub{}","plainCitation":"6","noteIndex":0},"citationItems":[{"id":749,"uris":["http://zotero.org/groups/5467322/items/3YYH4J3C"],"itemData":{"id":749,"type":"article-journal","abstract":"A new mathematical model for Lassa fever is presented with focus on two populations: Humans and rodents. Maximum principle theorem is used to establish the positivity and the boundedness results of solutions. Conditions are derived for existence of disease free and endemic equilibria, and stabilities analysed. A threshold parameter R 0 (a i) exists and the disease can persist if and only if R 0 (a i) exceeds 1. Finally, numerical simulations of the model using a set of reasonable parameter values are carried out to investigate the effectiveness of diagnostic factors. This study suggests that early diagnostic (early treatment) of infected humans, maintaining hygienic environment, use of new needle when taking injection and control of the rodent carrying the virus are the best strategies against the spread of the disease.","DOI":"10.12732/ijdea.v16i1.4703","page":"67-91","source":"ResearchGate","title":"MATHEMATICAL MODEL FOR LASSA FEVER TRANSMISSION DYNAMICS WITH VARIABLE HUMAN AND RESERVOIR POPULATION","volume":"16","author":[{"family":"Obabiyi","given":"O.s"},{"family":"Onifade","given":"Akindele"}],"issued":{"date-parts":[["2017",1,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6</w:t>
            </w:r>
            <w:r w:rsidRPr="003E05A2">
              <w:rPr>
                <w:rFonts w:cs="Arial"/>
                <w:sz w:val="20"/>
                <w:szCs w:val="20"/>
              </w:rPr>
              <w:fldChar w:fldCharType="end"/>
            </w:r>
          </w:p>
        </w:tc>
        <w:tc>
          <w:tcPr>
            <w:tcW w:w="720" w:type="pct"/>
            <w:vAlign w:val="center"/>
            <w:hideMark/>
          </w:tcPr>
          <w:p w14:paraId="3621D826"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4B6DEF43"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no unit described)</w:t>
            </w:r>
          </w:p>
        </w:tc>
        <w:tc>
          <w:tcPr>
            <w:tcW w:w="433" w:type="pct"/>
            <w:vAlign w:val="center"/>
            <w:hideMark/>
          </w:tcPr>
          <w:p w14:paraId="5380C5CA"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0E30B82B"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7E15FEAB"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2CD7D70A" w14:textId="77777777" w:rsidR="0060199F" w:rsidRPr="003E05A2" w:rsidRDefault="0060199F" w:rsidP="003E05A2">
            <w:pPr>
              <w:spacing w:before="0" w:after="0"/>
              <w:rPr>
                <w:rFonts w:cs="Arial"/>
                <w:iCs/>
                <w:sz w:val="20"/>
                <w:szCs w:val="20"/>
              </w:rPr>
            </w:pPr>
            <w:r w:rsidRPr="003E05A2">
              <w:rPr>
                <w:rFonts w:cs="Arial"/>
                <w:iCs/>
                <w:sz w:val="20"/>
                <w:szCs w:val="20"/>
              </w:rPr>
              <w:t>2017</w:t>
            </w:r>
          </w:p>
        </w:tc>
        <w:tc>
          <w:tcPr>
            <w:tcW w:w="1010" w:type="pct"/>
            <w:vAlign w:val="center"/>
            <w:hideMark/>
          </w:tcPr>
          <w:p w14:paraId="6F616A47" w14:textId="77777777" w:rsidR="0060199F" w:rsidRPr="003E05A2" w:rsidRDefault="0060199F" w:rsidP="003E05A2">
            <w:pPr>
              <w:spacing w:before="0" w:after="0"/>
              <w:rPr>
                <w:rFonts w:cs="Arial"/>
                <w:iCs/>
                <w:sz w:val="20"/>
                <w:szCs w:val="20"/>
              </w:rPr>
            </w:pPr>
            <w:r w:rsidRPr="003E05A2">
              <w:rPr>
                <w:rFonts w:cs="Arial"/>
                <w:iCs/>
                <w:sz w:val="20"/>
                <w:szCs w:val="20"/>
              </w:rPr>
              <w:t>Effective transmission rate in susceptible humans by infected rodents.</w:t>
            </w:r>
          </w:p>
        </w:tc>
      </w:tr>
      <w:tr w:rsidR="00643ABC" w:rsidRPr="003E05A2" w14:paraId="6407F2D5" w14:textId="77777777" w:rsidTr="00643ABC">
        <w:trPr>
          <w:trHeight w:val="20"/>
        </w:trPr>
        <w:tc>
          <w:tcPr>
            <w:tcW w:w="529" w:type="pct"/>
            <w:vMerge w:val="restart"/>
            <w:vAlign w:val="center"/>
            <w:hideMark/>
          </w:tcPr>
          <w:p w14:paraId="6A3513BF" w14:textId="77777777" w:rsidR="0060199F" w:rsidRPr="003E05A2" w:rsidRDefault="0060199F" w:rsidP="003E05A2">
            <w:pPr>
              <w:spacing w:before="0" w:after="0"/>
              <w:rPr>
                <w:rFonts w:cs="Arial"/>
                <w:iCs/>
                <w:sz w:val="20"/>
                <w:szCs w:val="20"/>
              </w:rPr>
            </w:pPr>
            <w:r w:rsidRPr="003E05A2">
              <w:rPr>
                <w:rFonts w:cs="Arial"/>
                <w:iCs/>
                <w:sz w:val="20"/>
                <w:szCs w:val="20"/>
              </w:rPr>
              <w:t xml:space="preserve">0.43 </w:t>
            </w:r>
            <w:r w:rsidRPr="003E05A2">
              <w:rPr>
                <w:rFonts w:cs="Arial"/>
                <w:iCs/>
                <w:sz w:val="20"/>
                <w:szCs w:val="20"/>
              </w:rPr>
              <w:fldChar w:fldCharType="begin"/>
            </w:r>
            <w:r w:rsidRPr="003E05A2">
              <w:rPr>
                <w:rFonts w:cs="Arial"/>
                <w:iCs/>
                <w:sz w:val="20"/>
                <w:szCs w:val="20"/>
              </w:rPr>
              <w:instrText xml:space="preserve"> ADDIN ZOTERO_ITEM CSL_CITATION {"citationID":"SfdF7wl5","properties":{"formattedCitation":"\\super 4,7\\nosupersub{}","plainCitation":"4,7","noteIndex":0},"citationItems":[{"id":745,"uris":["http://zotero.org/groups/5467322/items/PB9SHGCI"],"itemData":{"id":745,"type":"article-journal","abstract":"Lassa virus causes hemorrhagic fever in West Africa. Previously, we demonstrated by PCR screening that only the multimammate mouse, Mastomys natalensis, hosts Lassa virus in Guinea. In the present study, we used the same specimen collection from 17 villages in Coastal, Upper, and Forest Guinea to investigate the Lassa virus serology in the rodent population. The aim was to determine the dynamics of antibody development in M. natalensis and to detect potential spillover infections in other rodent species. Immunoglobulin G (IgG) antibody screening was performed using the indirect immunofluorescence assay with the Guinean Lassa virus strain Bantou 289 as antigen. The overall seroprevalence was 8% (129/1551) with the following rodents testing positive: 109 M. natalensis, seven Mastomys erythroleucus, four Lemniscomys striatus, four Praomys daltoni, three Mus minutoides, and two Praomys rostratus. Nearly all of them (122/129) originated from Bantou, Tanganya, and Gbetaya, where Lassa virus is highly endemic in M. natalensis. The antibody seroprevalence in M. natalensis from this high-endemic area (27%; 108/396) depended on the village, habitat, host age, and host abundance. A main positive factor was age; the maximum seroprevalence reached 50% in older animals. Our data fit with a model implicating that most M. natalensis rodents become horizontally infected, clear the virus within a period significantly shorter than their life span, and develop antibodies. In addition, the detection of antibodies in other species trapped in the habitats of M. natalensis suggests spillover infections.","container-title":"Vector-Borne and Zoonotic Diseases","DOI":"10.1089/vbz.2013.1484","ISSN":"1530-3667","issue":"9","note":"publisher: Mary Ann Liebert, Inc., publishers","page":"665-674","source":"liebertpub.com (Atypon)","title":"Lassa Serology in Natural Populations of Rodents and Horizontal Transmission","volume":"14","author":[{"family":"Fichet-Calvet","given":"Elisabeth"},{"family":"Becker-Ziaja","given":"Beate"},{"family":"Koivogui","given":"Lamine"},{"family":"Günther","given":"Stephan"}],"issued":{"date-parts":[["2014",9]]}}},{"id":752,"uris":["http://zotero.org/groups/5467322/items/UWNLS8AN"],"itemData":{"id":752,"type":"article-journal","abstract":"In this paper, a mathematical model of Lassa fever is formulated. The model includes quarantine as a control strategy and allows re-infection. The model is shown to be well posed. The disease free equilibrium is shown to be locally asymptotically stable whenever the basic reproduction number is less than unity and unstable otherwise. Numerical simulations have been used to show the impact of the control measure.Keywords: Quarantine, re-infection, immunity, reproduction number, stability.","container-title":"Bayero Journal of Pure and Applied Sciences","DOI":"10.4314/bajopas.v11i1.64S","ISSN":"2006-6996","issue":"1","language":"en","license":"Copyright (c)","note":"number: 1","page":"397-407","source":"www.ajol.info","title":"Effects of quarantine on transmission dynamics of Lassa fever","volume":"11","author":[{"family":"Abdulhamid","given":"Abdurrahman"},{"family":"Hussainia","given":"Nafiu"}],"issued":{"date-parts":[["2018"]]}}}],"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4,7</w:t>
            </w:r>
            <w:r w:rsidRPr="003E05A2">
              <w:rPr>
                <w:rFonts w:cs="Arial"/>
                <w:sz w:val="20"/>
                <w:szCs w:val="20"/>
              </w:rPr>
              <w:fldChar w:fldCharType="end"/>
            </w:r>
          </w:p>
        </w:tc>
        <w:tc>
          <w:tcPr>
            <w:tcW w:w="720" w:type="pct"/>
            <w:vMerge w:val="restart"/>
            <w:vAlign w:val="center"/>
            <w:hideMark/>
          </w:tcPr>
          <w:p w14:paraId="11436E64"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62EEAA4C"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no unit described)</w:t>
            </w:r>
          </w:p>
        </w:tc>
        <w:tc>
          <w:tcPr>
            <w:tcW w:w="433" w:type="pct"/>
            <w:vMerge w:val="restart"/>
            <w:vAlign w:val="center"/>
            <w:hideMark/>
          </w:tcPr>
          <w:p w14:paraId="790819BF"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46D0A30E"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4D0C34DD"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6854E7E3" w14:textId="77777777" w:rsidR="0060199F" w:rsidRPr="003E05A2" w:rsidRDefault="0060199F" w:rsidP="003E05A2">
            <w:pPr>
              <w:spacing w:before="0" w:after="0"/>
              <w:rPr>
                <w:rFonts w:cs="Arial"/>
                <w:iCs/>
                <w:sz w:val="20"/>
                <w:szCs w:val="20"/>
              </w:rPr>
            </w:pPr>
            <w:r w:rsidRPr="003E05A2">
              <w:rPr>
                <w:rFonts w:cs="Arial"/>
                <w:iCs/>
                <w:sz w:val="20"/>
                <w:szCs w:val="20"/>
              </w:rPr>
              <w:t>2018</w:t>
            </w:r>
          </w:p>
        </w:tc>
        <w:tc>
          <w:tcPr>
            <w:tcW w:w="1010" w:type="pct"/>
            <w:vMerge w:val="restart"/>
            <w:vAlign w:val="center"/>
            <w:hideMark/>
          </w:tcPr>
          <w:p w14:paraId="1C50D4FF"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rate from infected rodents to susceptible humans. </w:t>
            </w:r>
          </w:p>
        </w:tc>
      </w:tr>
      <w:tr w:rsidR="00643ABC" w:rsidRPr="003E05A2" w14:paraId="547802A8" w14:textId="77777777" w:rsidTr="00643ABC">
        <w:trPr>
          <w:trHeight w:val="20"/>
        </w:trPr>
        <w:tc>
          <w:tcPr>
            <w:tcW w:w="529" w:type="pct"/>
            <w:vMerge/>
            <w:vAlign w:val="center"/>
            <w:hideMark/>
          </w:tcPr>
          <w:p w14:paraId="1FFBB810" w14:textId="77777777" w:rsidR="0060199F" w:rsidRPr="003E05A2" w:rsidRDefault="0060199F" w:rsidP="003E05A2">
            <w:pPr>
              <w:spacing w:before="0" w:after="0"/>
              <w:rPr>
                <w:rFonts w:cs="Arial"/>
                <w:iCs/>
                <w:sz w:val="20"/>
                <w:szCs w:val="20"/>
              </w:rPr>
            </w:pPr>
          </w:p>
        </w:tc>
        <w:tc>
          <w:tcPr>
            <w:tcW w:w="720" w:type="pct"/>
            <w:vMerge/>
            <w:vAlign w:val="center"/>
            <w:hideMark/>
          </w:tcPr>
          <w:p w14:paraId="16D0F9C2" w14:textId="77777777" w:rsidR="0060199F" w:rsidRPr="003E05A2" w:rsidRDefault="0060199F" w:rsidP="003E05A2">
            <w:pPr>
              <w:spacing w:before="0" w:after="0"/>
              <w:rPr>
                <w:rFonts w:cs="Arial"/>
                <w:iCs/>
                <w:sz w:val="20"/>
                <w:szCs w:val="20"/>
              </w:rPr>
            </w:pPr>
          </w:p>
        </w:tc>
        <w:tc>
          <w:tcPr>
            <w:tcW w:w="818" w:type="pct"/>
            <w:vMerge/>
            <w:vAlign w:val="center"/>
            <w:hideMark/>
          </w:tcPr>
          <w:p w14:paraId="6A0A46F0" w14:textId="77777777" w:rsidR="0060199F" w:rsidRPr="003E05A2" w:rsidRDefault="0060199F" w:rsidP="003E05A2">
            <w:pPr>
              <w:spacing w:before="0" w:after="0"/>
              <w:rPr>
                <w:rFonts w:cs="Arial"/>
                <w:iCs/>
                <w:sz w:val="20"/>
                <w:szCs w:val="20"/>
              </w:rPr>
            </w:pPr>
          </w:p>
        </w:tc>
        <w:tc>
          <w:tcPr>
            <w:tcW w:w="433" w:type="pct"/>
            <w:vMerge/>
            <w:vAlign w:val="center"/>
            <w:hideMark/>
          </w:tcPr>
          <w:p w14:paraId="27505F9F" w14:textId="77777777" w:rsidR="0060199F" w:rsidRPr="003E05A2" w:rsidRDefault="0060199F" w:rsidP="003E05A2">
            <w:pPr>
              <w:spacing w:before="0" w:after="0"/>
              <w:rPr>
                <w:rFonts w:cs="Arial"/>
                <w:iCs/>
                <w:sz w:val="20"/>
                <w:szCs w:val="20"/>
              </w:rPr>
            </w:pPr>
          </w:p>
        </w:tc>
        <w:tc>
          <w:tcPr>
            <w:tcW w:w="577" w:type="pct"/>
            <w:vMerge/>
            <w:vAlign w:val="center"/>
            <w:hideMark/>
          </w:tcPr>
          <w:p w14:paraId="517128F5" w14:textId="77777777" w:rsidR="0060199F" w:rsidRPr="003E05A2" w:rsidRDefault="0060199F" w:rsidP="003E05A2">
            <w:pPr>
              <w:spacing w:before="0" w:after="0"/>
              <w:rPr>
                <w:rFonts w:cs="Arial"/>
                <w:iCs/>
                <w:sz w:val="20"/>
                <w:szCs w:val="20"/>
              </w:rPr>
            </w:pPr>
          </w:p>
        </w:tc>
        <w:tc>
          <w:tcPr>
            <w:tcW w:w="529" w:type="pct"/>
            <w:vAlign w:val="center"/>
            <w:hideMark/>
          </w:tcPr>
          <w:p w14:paraId="7D3D22CE"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2D6D36F1" w14:textId="77777777" w:rsidR="0060199F" w:rsidRPr="003E05A2" w:rsidRDefault="0060199F" w:rsidP="003E05A2">
            <w:pPr>
              <w:spacing w:before="0" w:after="0"/>
              <w:rPr>
                <w:rFonts w:cs="Arial"/>
                <w:iCs/>
                <w:sz w:val="20"/>
                <w:szCs w:val="20"/>
              </w:rPr>
            </w:pPr>
          </w:p>
        </w:tc>
        <w:tc>
          <w:tcPr>
            <w:tcW w:w="1010" w:type="pct"/>
            <w:vMerge/>
            <w:vAlign w:val="center"/>
            <w:hideMark/>
          </w:tcPr>
          <w:p w14:paraId="51E18A00" w14:textId="77777777" w:rsidR="0060199F" w:rsidRPr="003E05A2" w:rsidRDefault="0060199F" w:rsidP="003E05A2">
            <w:pPr>
              <w:spacing w:before="0" w:after="0"/>
              <w:rPr>
                <w:rFonts w:cs="Arial"/>
                <w:iCs/>
                <w:sz w:val="20"/>
                <w:szCs w:val="20"/>
              </w:rPr>
            </w:pPr>
          </w:p>
        </w:tc>
      </w:tr>
      <w:tr w:rsidR="00643ABC" w:rsidRPr="003E05A2" w14:paraId="7BDAA3EA" w14:textId="77777777" w:rsidTr="00643ABC">
        <w:trPr>
          <w:trHeight w:val="20"/>
        </w:trPr>
        <w:tc>
          <w:tcPr>
            <w:tcW w:w="529" w:type="pct"/>
            <w:vMerge w:val="restart"/>
            <w:vAlign w:val="center"/>
            <w:hideMark/>
          </w:tcPr>
          <w:p w14:paraId="1B0ACD03" w14:textId="77777777" w:rsidR="0060199F" w:rsidRPr="003E05A2" w:rsidRDefault="0060199F" w:rsidP="003E05A2">
            <w:pPr>
              <w:spacing w:before="0" w:after="0"/>
              <w:rPr>
                <w:rFonts w:cs="Arial"/>
                <w:iCs/>
                <w:sz w:val="20"/>
                <w:szCs w:val="20"/>
              </w:rPr>
            </w:pPr>
            <w:r w:rsidRPr="003E05A2">
              <w:rPr>
                <w:rFonts w:cs="Arial"/>
                <w:iCs/>
                <w:sz w:val="20"/>
                <w:szCs w:val="20"/>
              </w:rPr>
              <w:t xml:space="preserve">0.0024 </w:t>
            </w:r>
            <w:r w:rsidRPr="003E05A2">
              <w:rPr>
                <w:rFonts w:cs="Arial"/>
                <w:iCs/>
                <w:sz w:val="20"/>
                <w:szCs w:val="20"/>
              </w:rPr>
              <w:fldChar w:fldCharType="begin"/>
            </w:r>
            <w:r w:rsidRPr="003E05A2">
              <w:rPr>
                <w:rFonts w:cs="Arial"/>
                <w:iCs/>
                <w:sz w:val="20"/>
                <w:szCs w:val="20"/>
              </w:rPr>
              <w:instrText xml:space="preserve"> ADDIN ZOTERO_ITEM CSL_CITATION {"citationID":"NU7lOokH","properties":{"formattedCitation":"\\super 3,8\\nosupersub{}","plainCitation":"3,8","noteIndex":0},"citationItems":[{"id":743,"uris":["http://zotero.org/groups/5467322/items/3QW2LC9N"],"itemData":{"id":743,"type":"article-journal","abstract":"We developed a compartmental model for hantavirus infection in deer mice (Peromyscus maniculatus) with the goal of comparing relative importance of direct and indirect transmission in sylvan and peridomestic environments. A direct transmission occurs when the infection is mediated by the contact of an infected and an uninfected mouse, while an indirect transmission occurs when the infection is mediated by the contact of an uninfected mouse with, for instance, infected soil. Based on population dynamics data and estimates of hantavirus decay in the two types of environments, our model predicts that direct transmission dominates in the sylvan environment, while both pathways are important in peridomestic environments. The model allows us to compute a basic reproduction number R0, which indicates whether the virus will be endemic or eradicated from the mouse population, in both an autonomous and a time-periodic model. Our analysis can be used to evaluate various eradication strategies.","container-title":"Bulletin of Mathematical Biology","DOI":"10.1007/s11538-009-9460-4","ISSN":"1522-9602","issue":"3","journalAbbreviation":"Bull. Math. Biol.","language":"en","page":"541-564","source":"Springer Link","title":"Hantavirus Transmission in Sylvan and Peridomestic Environments","volume":"72","author":[{"family":"Gedeon","given":"Tomáš"},{"family":"Bodelón","given":"Clara"},{"family":"Kuenzi","given":"Amy"}],"issued":{"date-parts":[["2010",4,1]]}}},{"id":755,"uris":["http://zotero.org/groups/5467322/items/L49I3BID"],"itemData":{"id":755,"type":"article-journal","abstract":"We formulate and study a mathematical model for the propagation of hantavirus infection in the mouse population. This model includes seasonality, incubation period, direct transmission (contacts between individuals) and indirect transmission (through the environment). For the time-periodic model, the basic reproduction number R0 is deﬁned as the spectral radius of the next generation operator. Then, we show the virus is uniformly persistent when R0 &gt; 1 while tends to die out if R0 &lt; 1. When there is no seasonality, that is, all coe</w:instrText>
            </w:r>
            <w:r w:rsidRPr="003E05A2">
              <w:rPr>
                <w:rFonts w:ascii="Cambria Math" w:hAnsi="Cambria Math" w:cs="Cambria Math"/>
                <w:iCs/>
                <w:sz w:val="20"/>
                <w:szCs w:val="20"/>
              </w:rPr>
              <w:instrText>ﬃ</w:instrText>
            </w:r>
            <w:r w:rsidRPr="003E05A2">
              <w:rPr>
                <w:rFonts w:cs="Arial"/>
                <w:iCs/>
                <w:sz w:val="20"/>
                <w:szCs w:val="20"/>
              </w:rPr>
              <w:instrText xml:space="preserve">cients are constants, we obtain the explicit expression for the basic reproduction number R0, such that if R0 &lt; 1, then the virus-free equilibrium is globally asymptotically stable, but if R0 &gt; 1, the endemic equilibrium is globally attractive. Numerical simulations indicate that prolonging the incubation period may be helpful in the virus control. Some sensitivity analysis of R0 is performed.","container-title":"Mathematical Biosciences and Engineering","DOI":"10.3934/mbe.2019239","ISSN":"1551-0018","issue":"5","language":"en","page":"4758-4776","source":"DOI.org (Crossref)","title":"Threshold dynamics of a time-delayed hantavirus infection model in periodic environments","volume":"16","author":[{"family":"Liu","given":"Junli"},{"literal":"School of Science, Xi’an Polytechnic University, Xi’an, Shaanxi 710048, P.R. China"}],"issued":{"date-parts":[["2019"]]}}}],"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3,8</w:t>
            </w:r>
            <w:r w:rsidRPr="003E05A2">
              <w:rPr>
                <w:rFonts w:cs="Arial"/>
                <w:sz w:val="20"/>
                <w:szCs w:val="20"/>
              </w:rPr>
              <w:fldChar w:fldCharType="end"/>
            </w:r>
          </w:p>
        </w:tc>
        <w:tc>
          <w:tcPr>
            <w:tcW w:w="720" w:type="pct"/>
            <w:vMerge w:val="restart"/>
            <w:vAlign w:val="center"/>
            <w:hideMark/>
          </w:tcPr>
          <w:p w14:paraId="0867A7BD"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0B9AA141" w14:textId="77777777" w:rsidR="0060199F" w:rsidRPr="003E05A2" w:rsidRDefault="0060199F" w:rsidP="003E05A2">
            <w:pPr>
              <w:spacing w:before="0" w:after="0"/>
              <w:rPr>
                <w:rFonts w:cs="Arial"/>
                <w:iCs/>
                <w:sz w:val="20"/>
                <w:szCs w:val="20"/>
              </w:rPr>
            </w:pPr>
            <w:r w:rsidRPr="003E05A2">
              <w:rPr>
                <w:rFonts w:cs="Arial"/>
                <w:iCs/>
                <w:sz w:val="20"/>
                <w:szCs w:val="20"/>
              </w:rPr>
              <w:t>Deer mouse (</w:t>
            </w:r>
            <w:r w:rsidRPr="003E05A2">
              <w:rPr>
                <w:rFonts w:cs="Arial"/>
                <w:i/>
                <w:iCs/>
                <w:sz w:val="20"/>
                <w:szCs w:val="20"/>
              </w:rPr>
              <w:t>Peromyscus maniculatus</w:t>
            </w:r>
            <w:r w:rsidRPr="003E05A2">
              <w:rPr>
                <w:rFonts w:cs="Arial"/>
                <w:iCs/>
                <w:sz w:val="20"/>
                <w:szCs w:val="20"/>
              </w:rPr>
              <w:t>) to deer mouse (per month)</w:t>
            </w:r>
          </w:p>
        </w:tc>
        <w:tc>
          <w:tcPr>
            <w:tcW w:w="433" w:type="pct"/>
            <w:vMerge w:val="restart"/>
            <w:vAlign w:val="center"/>
            <w:hideMark/>
          </w:tcPr>
          <w:p w14:paraId="4628F8CE" w14:textId="77777777" w:rsidR="0060199F" w:rsidRPr="003E05A2" w:rsidRDefault="0060199F" w:rsidP="003E05A2">
            <w:pPr>
              <w:spacing w:before="0" w:after="0"/>
              <w:rPr>
                <w:rFonts w:cs="Arial"/>
                <w:iCs/>
                <w:sz w:val="20"/>
                <w:szCs w:val="20"/>
              </w:rPr>
            </w:pPr>
            <w:r w:rsidRPr="003E05A2">
              <w:rPr>
                <w:rFonts w:cs="Arial"/>
                <w:iCs/>
                <w:sz w:val="20"/>
                <w:szCs w:val="20"/>
              </w:rPr>
              <w:t>Hantavirus</w:t>
            </w:r>
          </w:p>
        </w:tc>
        <w:tc>
          <w:tcPr>
            <w:tcW w:w="577" w:type="pct"/>
            <w:vMerge w:val="restart"/>
            <w:vAlign w:val="center"/>
            <w:hideMark/>
          </w:tcPr>
          <w:p w14:paraId="2CDDC789"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533C9E4C"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5791A70B" w14:textId="77777777" w:rsidR="0060199F" w:rsidRPr="003E05A2" w:rsidRDefault="0060199F" w:rsidP="003E05A2">
            <w:pPr>
              <w:spacing w:before="0" w:after="0"/>
              <w:rPr>
                <w:rFonts w:cs="Arial"/>
                <w:iCs/>
                <w:sz w:val="20"/>
                <w:szCs w:val="20"/>
              </w:rPr>
            </w:pPr>
            <w:r w:rsidRPr="003E05A2">
              <w:rPr>
                <w:rFonts w:cs="Arial"/>
                <w:iCs/>
                <w:sz w:val="20"/>
                <w:szCs w:val="20"/>
              </w:rPr>
              <w:t>2019</w:t>
            </w:r>
          </w:p>
        </w:tc>
        <w:tc>
          <w:tcPr>
            <w:tcW w:w="1010" w:type="pct"/>
            <w:vMerge w:val="restart"/>
            <w:vAlign w:val="center"/>
            <w:hideMark/>
          </w:tcPr>
          <w:p w14:paraId="09C23E3F" w14:textId="77777777" w:rsidR="0060199F" w:rsidRPr="003E05A2" w:rsidRDefault="0060199F" w:rsidP="003E05A2">
            <w:pPr>
              <w:spacing w:before="0" w:after="0"/>
              <w:rPr>
                <w:rFonts w:cs="Arial"/>
                <w:iCs/>
                <w:sz w:val="20"/>
                <w:szCs w:val="20"/>
              </w:rPr>
            </w:pPr>
            <w:r w:rsidRPr="003E05A2">
              <w:rPr>
                <w:rFonts w:cs="Arial"/>
                <w:iCs/>
                <w:sz w:val="20"/>
                <w:szCs w:val="20"/>
              </w:rPr>
              <w:t>Direct transmission rate from an infected mouse to a susceptible one.</w:t>
            </w:r>
          </w:p>
        </w:tc>
      </w:tr>
      <w:tr w:rsidR="00643ABC" w:rsidRPr="003E05A2" w14:paraId="3DF30B33" w14:textId="77777777" w:rsidTr="00643ABC">
        <w:trPr>
          <w:trHeight w:val="20"/>
        </w:trPr>
        <w:tc>
          <w:tcPr>
            <w:tcW w:w="529" w:type="pct"/>
            <w:vMerge/>
            <w:vAlign w:val="center"/>
            <w:hideMark/>
          </w:tcPr>
          <w:p w14:paraId="0DCF4E95" w14:textId="77777777" w:rsidR="0060199F" w:rsidRPr="003E05A2" w:rsidRDefault="0060199F" w:rsidP="003E05A2">
            <w:pPr>
              <w:spacing w:before="0" w:after="0"/>
              <w:rPr>
                <w:rFonts w:cs="Arial"/>
                <w:iCs/>
                <w:sz w:val="20"/>
                <w:szCs w:val="20"/>
              </w:rPr>
            </w:pPr>
          </w:p>
        </w:tc>
        <w:tc>
          <w:tcPr>
            <w:tcW w:w="720" w:type="pct"/>
            <w:vMerge/>
            <w:vAlign w:val="center"/>
            <w:hideMark/>
          </w:tcPr>
          <w:p w14:paraId="6506664B" w14:textId="77777777" w:rsidR="0060199F" w:rsidRPr="003E05A2" w:rsidRDefault="0060199F" w:rsidP="003E05A2">
            <w:pPr>
              <w:spacing w:before="0" w:after="0"/>
              <w:rPr>
                <w:rFonts w:cs="Arial"/>
                <w:iCs/>
                <w:sz w:val="20"/>
                <w:szCs w:val="20"/>
              </w:rPr>
            </w:pPr>
          </w:p>
        </w:tc>
        <w:tc>
          <w:tcPr>
            <w:tcW w:w="818" w:type="pct"/>
            <w:vMerge/>
            <w:vAlign w:val="center"/>
            <w:hideMark/>
          </w:tcPr>
          <w:p w14:paraId="418F45FB" w14:textId="77777777" w:rsidR="0060199F" w:rsidRPr="003E05A2" w:rsidRDefault="0060199F" w:rsidP="003E05A2">
            <w:pPr>
              <w:spacing w:before="0" w:after="0"/>
              <w:rPr>
                <w:rFonts w:cs="Arial"/>
                <w:iCs/>
                <w:sz w:val="20"/>
                <w:szCs w:val="20"/>
              </w:rPr>
            </w:pPr>
          </w:p>
        </w:tc>
        <w:tc>
          <w:tcPr>
            <w:tcW w:w="433" w:type="pct"/>
            <w:vMerge/>
            <w:vAlign w:val="center"/>
            <w:hideMark/>
          </w:tcPr>
          <w:p w14:paraId="307C75E4" w14:textId="77777777" w:rsidR="0060199F" w:rsidRPr="003E05A2" w:rsidRDefault="0060199F" w:rsidP="003E05A2">
            <w:pPr>
              <w:spacing w:before="0" w:after="0"/>
              <w:rPr>
                <w:rFonts w:cs="Arial"/>
                <w:iCs/>
                <w:sz w:val="20"/>
                <w:szCs w:val="20"/>
              </w:rPr>
            </w:pPr>
          </w:p>
        </w:tc>
        <w:tc>
          <w:tcPr>
            <w:tcW w:w="577" w:type="pct"/>
            <w:vMerge/>
            <w:vAlign w:val="center"/>
            <w:hideMark/>
          </w:tcPr>
          <w:p w14:paraId="31C37F26" w14:textId="77777777" w:rsidR="0060199F" w:rsidRPr="003E05A2" w:rsidRDefault="0060199F" w:rsidP="003E05A2">
            <w:pPr>
              <w:spacing w:before="0" w:after="0"/>
              <w:rPr>
                <w:rFonts w:cs="Arial"/>
                <w:iCs/>
                <w:sz w:val="20"/>
                <w:szCs w:val="20"/>
              </w:rPr>
            </w:pPr>
          </w:p>
        </w:tc>
        <w:tc>
          <w:tcPr>
            <w:tcW w:w="529" w:type="pct"/>
            <w:vAlign w:val="center"/>
            <w:hideMark/>
          </w:tcPr>
          <w:p w14:paraId="33F1AE0C"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59AEC2A6" w14:textId="77777777" w:rsidR="0060199F" w:rsidRPr="003E05A2" w:rsidRDefault="0060199F" w:rsidP="003E05A2">
            <w:pPr>
              <w:spacing w:before="0" w:after="0"/>
              <w:rPr>
                <w:rFonts w:cs="Arial"/>
                <w:iCs/>
                <w:sz w:val="20"/>
                <w:szCs w:val="20"/>
              </w:rPr>
            </w:pPr>
          </w:p>
        </w:tc>
        <w:tc>
          <w:tcPr>
            <w:tcW w:w="1010" w:type="pct"/>
            <w:vMerge/>
            <w:vAlign w:val="center"/>
            <w:hideMark/>
          </w:tcPr>
          <w:p w14:paraId="206E2E4D" w14:textId="77777777" w:rsidR="0060199F" w:rsidRPr="003E05A2" w:rsidRDefault="0060199F" w:rsidP="003E05A2">
            <w:pPr>
              <w:spacing w:before="0" w:after="0"/>
              <w:rPr>
                <w:rFonts w:cs="Arial"/>
                <w:iCs/>
                <w:sz w:val="20"/>
                <w:szCs w:val="20"/>
              </w:rPr>
            </w:pPr>
          </w:p>
        </w:tc>
      </w:tr>
      <w:tr w:rsidR="00643ABC" w:rsidRPr="003E05A2" w14:paraId="3CA8AE89" w14:textId="77777777" w:rsidTr="00643ABC">
        <w:trPr>
          <w:trHeight w:val="20"/>
        </w:trPr>
        <w:tc>
          <w:tcPr>
            <w:tcW w:w="529" w:type="pct"/>
            <w:vAlign w:val="center"/>
            <w:hideMark/>
          </w:tcPr>
          <w:p w14:paraId="30018B74" w14:textId="394995EA" w:rsidR="0060199F" w:rsidRPr="003E05A2" w:rsidRDefault="0060199F" w:rsidP="003E05A2">
            <w:pPr>
              <w:spacing w:before="0" w:after="0"/>
              <w:rPr>
                <w:rFonts w:cs="Arial"/>
                <w:iCs/>
                <w:sz w:val="20"/>
                <w:szCs w:val="20"/>
              </w:rPr>
            </w:pPr>
            <w:r w:rsidRPr="003E05A2">
              <w:rPr>
                <w:rFonts w:cs="Arial"/>
                <w:iCs/>
                <w:sz w:val="20"/>
                <w:szCs w:val="20"/>
              </w:rPr>
              <w:t xml:space="preserve">1.0 [0.1-2.6] </w:t>
            </w:r>
            <w:r w:rsidRPr="003E05A2">
              <w:rPr>
                <w:rFonts w:cs="Arial"/>
                <w:iCs/>
                <w:sz w:val="20"/>
                <w:szCs w:val="20"/>
              </w:rPr>
              <w:fldChar w:fldCharType="begin"/>
            </w:r>
            <w:r w:rsidR="0020686A" w:rsidRPr="003E05A2">
              <w:rPr>
                <w:rFonts w:cs="Arial"/>
                <w:iCs/>
                <w:sz w:val="20"/>
                <w:szCs w:val="20"/>
              </w:rPr>
              <w:instrText xml:space="preserve"> ADDIN ZOTERO_ITEM CSL_CITATION {"citationID":"JAnUayVh","properties":{"formattedCitation":"\\super 9\\nosupersub{}","plainCitation":"9","noteIndex":0},"citationItems":[{"id":756,"uris":["http://zotero.org/groups/5467322/items/4G967AUH"],"itemData":{"id":756,"type":"webpage","title":"Density dependence and persistence of Morogoro arenavirus transmission in a fluctuating population of its reservoir host - Mariën - 2020 - Journal of Animal Ecology - Wiley Online Library","URL":"https://besjournals.onlinelibrary.wiley.com/doi/10.1111/1365-2656.13107","accessed":{"date-parts":[["2024",11,2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9</w:t>
            </w:r>
            <w:r w:rsidRPr="003E05A2">
              <w:rPr>
                <w:rFonts w:cs="Arial"/>
                <w:sz w:val="20"/>
                <w:szCs w:val="20"/>
              </w:rPr>
              <w:fldChar w:fldCharType="end"/>
            </w:r>
          </w:p>
        </w:tc>
        <w:tc>
          <w:tcPr>
            <w:tcW w:w="720" w:type="pct"/>
            <w:vAlign w:val="center"/>
            <w:hideMark/>
          </w:tcPr>
          <w:p w14:paraId="464FB882" w14:textId="77777777" w:rsidR="0060199F" w:rsidRPr="003E05A2" w:rsidRDefault="0060199F" w:rsidP="003E05A2">
            <w:pPr>
              <w:spacing w:before="0" w:after="0"/>
              <w:rPr>
                <w:rFonts w:cs="Arial"/>
                <w:iCs/>
                <w:sz w:val="20"/>
                <w:szCs w:val="20"/>
              </w:rPr>
            </w:pPr>
            <w:r w:rsidRPr="003E05A2">
              <w:rPr>
                <w:rFonts w:cs="Arial"/>
                <w:iCs/>
                <w:sz w:val="20"/>
                <w:szCs w:val="20"/>
              </w:rPr>
              <w:t>January to April (low-density, no-breeding period)</w:t>
            </w:r>
          </w:p>
        </w:tc>
        <w:tc>
          <w:tcPr>
            <w:tcW w:w="818" w:type="pct"/>
            <w:vMerge w:val="restart"/>
            <w:vAlign w:val="center"/>
            <w:hideMark/>
          </w:tcPr>
          <w:p w14:paraId="7B66251F"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rat (per day)</w:t>
            </w:r>
          </w:p>
        </w:tc>
        <w:tc>
          <w:tcPr>
            <w:tcW w:w="433" w:type="pct"/>
            <w:vMerge w:val="restart"/>
            <w:vAlign w:val="center"/>
            <w:hideMark/>
          </w:tcPr>
          <w:p w14:paraId="18AB048F" w14:textId="77777777" w:rsidR="0060199F" w:rsidRPr="003E05A2" w:rsidRDefault="0060199F" w:rsidP="003E05A2">
            <w:pPr>
              <w:spacing w:before="0" w:after="0"/>
              <w:rPr>
                <w:rFonts w:cs="Arial"/>
                <w:iCs/>
                <w:sz w:val="20"/>
                <w:szCs w:val="20"/>
              </w:rPr>
            </w:pPr>
            <w:proofErr w:type="spellStart"/>
            <w:r w:rsidRPr="003E05A2">
              <w:rPr>
                <w:rFonts w:cs="Arial"/>
                <w:iCs/>
                <w:sz w:val="20"/>
                <w:szCs w:val="20"/>
              </w:rPr>
              <w:t>Mongoro</w:t>
            </w:r>
            <w:proofErr w:type="spellEnd"/>
            <w:r w:rsidRPr="003E05A2">
              <w:rPr>
                <w:rFonts w:cs="Arial"/>
                <w:iCs/>
                <w:sz w:val="20"/>
                <w:szCs w:val="20"/>
              </w:rPr>
              <w:t xml:space="preserve"> virus</w:t>
            </w:r>
          </w:p>
        </w:tc>
        <w:tc>
          <w:tcPr>
            <w:tcW w:w="577" w:type="pct"/>
            <w:vMerge w:val="restart"/>
            <w:vAlign w:val="center"/>
            <w:hideMark/>
          </w:tcPr>
          <w:p w14:paraId="73DAA3CF" w14:textId="77777777" w:rsidR="0060199F" w:rsidRPr="003E05A2" w:rsidRDefault="0060199F" w:rsidP="003E05A2">
            <w:pPr>
              <w:spacing w:before="0" w:after="0"/>
              <w:rPr>
                <w:rFonts w:cs="Arial"/>
                <w:iCs/>
                <w:sz w:val="20"/>
                <w:szCs w:val="20"/>
              </w:rPr>
            </w:pPr>
            <w:r w:rsidRPr="003E05A2">
              <w:rPr>
                <w:rFonts w:cs="Arial"/>
                <w:iCs/>
                <w:sz w:val="20"/>
                <w:szCs w:val="20"/>
              </w:rPr>
              <w:t>Tanzania</w:t>
            </w:r>
          </w:p>
        </w:tc>
        <w:tc>
          <w:tcPr>
            <w:tcW w:w="529" w:type="pct"/>
            <w:vMerge w:val="restart"/>
            <w:vAlign w:val="center"/>
            <w:hideMark/>
          </w:tcPr>
          <w:p w14:paraId="25CB2F71"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vAlign w:val="center"/>
            <w:hideMark/>
          </w:tcPr>
          <w:p w14:paraId="7EE7C376" w14:textId="77777777" w:rsidR="0060199F" w:rsidRPr="003E05A2" w:rsidRDefault="0060199F" w:rsidP="003E05A2">
            <w:pPr>
              <w:spacing w:before="0" w:after="0"/>
              <w:rPr>
                <w:rFonts w:cs="Arial"/>
                <w:iCs/>
                <w:sz w:val="20"/>
                <w:szCs w:val="20"/>
              </w:rPr>
            </w:pPr>
            <w:r w:rsidRPr="003E05A2">
              <w:rPr>
                <w:rFonts w:cs="Arial"/>
                <w:iCs/>
                <w:sz w:val="20"/>
                <w:szCs w:val="20"/>
              </w:rPr>
              <w:t>2019</w:t>
            </w:r>
          </w:p>
        </w:tc>
        <w:tc>
          <w:tcPr>
            <w:tcW w:w="1010" w:type="pct"/>
            <w:vMerge w:val="restart"/>
            <w:vAlign w:val="center"/>
            <w:hideMark/>
          </w:tcPr>
          <w:p w14:paraId="1C4275AA"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w:t>
            </w:r>
            <w:proofErr w:type="spellStart"/>
            <w:r w:rsidRPr="003E05A2">
              <w:rPr>
                <w:rFonts w:cs="Arial"/>
                <w:iCs/>
                <w:sz w:val="20"/>
                <w:szCs w:val="20"/>
              </w:rPr>
              <w:t>coefficent</w:t>
            </w:r>
            <w:proofErr w:type="spellEnd"/>
            <w:r w:rsidRPr="003E05A2">
              <w:rPr>
                <w:rFonts w:cs="Arial"/>
                <w:iCs/>
                <w:sz w:val="20"/>
                <w:szCs w:val="20"/>
              </w:rPr>
              <w:t xml:space="preserve">. Derived from the best fit model assuming no horizontal transmission with 1% chronic carriers. Seasonality </w:t>
            </w:r>
            <w:r w:rsidRPr="003E05A2">
              <w:rPr>
                <w:rFonts w:cs="Arial"/>
                <w:iCs/>
                <w:sz w:val="20"/>
                <w:szCs w:val="20"/>
              </w:rPr>
              <w:lastRenderedPageBreak/>
              <w:t>influenced the value.</w:t>
            </w:r>
          </w:p>
        </w:tc>
      </w:tr>
      <w:tr w:rsidR="00643ABC" w:rsidRPr="003E05A2" w14:paraId="08F239E1" w14:textId="77777777" w:rsidTr="00643ABC">
        <w:trPr>
          <w:trHeight w:val="20"/>
        </w:trPr>
        <w:tc>
          <w:tcPr>
            <w:tcW w:w="529" w:type="pct"/>
            <w:vAlign w:val="center"/>
            <w:hideMark/>
          </w:tcPr>
          <w:p w14:paraId="2E3C84F4" w14:textId="3ACAF1E3" w:rsidR="0060199F" w:rsidRPr="003E05A2" w:rsidRDefault="0060199F" w:rsidP="003E05A2">
            <w:pPr>
              <w:spacing w:before="0" w:after="0"/>
              <w:rPr>
                <w:rFonts w:cs="Arial"/>
                <w:iCs/>
                <w:sz w:val="20"/>
                <w:szCs w:val="20"/>
              </w:rPr>
            </w:pPr>
            <w:r w:rsidRPr="003E05A2">
              <w:rPr>
                <w:rFonts w:cs="Arial"/>
                <w:iCs/>
                <w:sz w:val="20"/>
                <w:szCs w:val="20"/>
              </w:rPr>
              <w:t xml:space="preserve">4.7 [2.8-7.2] </w:t>
            </w:r>
            <w:r w:rsidRPr="003E05A2">
              <w:rPr>
                <w:rFonts w:cs="Arial"/>
                <w:iCs/>
                <w:sz w:val="20"/>
                <w:szCs w:val="20"/>
              </w:rPr>
              <w:fldChar w:fldCharType="begin"/>
            </w:r>
            <w:r w:rsidR="0020686A" w:rsidRPr="003E05A2">
              <w:rPr>
                <w:rFonts w:cs="Arial"/>
                <w:iCs/>
                <w:sz w:val="20"/>
                <w:szCs w:val="20"/>
              </w:rPr>
              <w:instrText xml:space="preserve"> ADDIN ZOTERO_ITEM CSL_CITATION {"citationID":"SxlYtOOt","properties":{"formattedCitation":"\\super 9\\nosupersub{}","plainCitation":"9","noteIndex":0},"citationItems":[{"id":756,"uris":["http://zotero.org/groups/5467322/items/4G967AUH"],"itemData":{"id":756,"type":"webpage","title":"Density dependence and persistence of Morogoro arenavirus transmission in a fluctuating population of its reservoir host - Mariën - 2020 - Journal of Animal Ecology - Wiley Online Library","URL":"https://besjournals.onlinelibrary.wiley.com/doi/10.1111/1365-2656.13107","accessed":{"date-parts":[["2024",11,2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9</w:t>
            </w:r>
            <w:r w:rsidRPr="003E05A2">
              <w:rPr>
                <w:rFonts w:cs="Arial"/>
                <w:sz w:val="20"/>
                <w:szCs w:val="20"/>
              </w:rPr>
              <w:fldChar w:fldCharType="end"/>
            </w:r>
          </w:p>
        </w:tc>
        <w:tc>
          <w:tcPr>
            <w:tcW w:w="720" w:type="pct"/>
            <w:vAlign w:val="center"/>
            <w:hideMark/>
          </w:tcPr>
          <w:p w14:paraId="62C54D8B" w14:textId="77777777" w:rsidR="0060199F" w:rsidRPr="003E05A2" w:rsidRDefault="0060199F" w:rsidP="003E05A2">
            <w:pPr>
              <w:spacing w:before="0" w:after="0"/>
              <w:rPr>
                <w:rFonts w:cs="Arial"/>
                <w:iCs/>
                <w:sz w:val="20"/>
                <w:szCs w:val="20"/>
              </w:rPr>
            </w:pPr>
            <w:r w:rsidRPr="003E05A2">
              <w:rPr>
                <w:rFonts w:cs="Arial"/>
                <w:iCs/>
                <w:sz w:val="20"/>
                <w:szCs w:val="20"/>
              </w:rPr>
              <w:t>April to July (low-density, breeding period)</w:t>
            </w:r>
          </w:p>
        </w:tc>
        <w:tc>
          <w:tcPr>
            <w:tcW w:w="818" w:type="pct"/>
            <w:vMerge/>
            <w:vAlign w:val="center"/>
            <w:hideMark/>
          </w:tcPr>
          <w:p w14:paraId="463CC395" w14:textId="77777777" w:rsidR="0060199F" w:rsidRPr="003E05A2" w:rsidRDefault="0060199F" w:rsidP="003E05A2">
            <w:pPr>
              <w:spacing w:before="0" w:after="0"/>
              <w:rPr>
                <w:rFonts w:cs="Arial"/>
                <w:iCs/>
                <w:sz w:val="20"/>
                <w:szCs w:val="20"/>
              </w:rPr>
            </w:pPr>
          </w:p>
        </w:tc>
        <w:tc>
          <w:tcPr>
            <w:tcW w:w="433" w:type="pct"/>
            <w:vMerge/>
            <w:vAlign w:val="center"/>
            <w:hideMark/>
          </w:tcPr>
          <w:p w14:paraId="24280F29" w14:textId="77777777" w:rsidR="0060199F" w:rsidRPr="003E05A2" w:rsidRDefault="0060199F" w:rsidP="003E05A2">
            <w:pPr>
              <w:spacing w:before="0" w:after="0"/>
              <w:rPr>
                <w:rFonts w:cs="Arial"/>
                <w:iCs/>
                <w:sz w:val="20"/>
                <w:szCs w:val="20"/>
              </w:rPr>
            </w:pPr>
          </w:p>
        </w:tc>
        <w:tc>
          <w:tcPr>
            <w:tcW w:w="577" w:type="pct"/>
            <w:vMerge/>
            <w:vAlign w:val="center"/>
            <w:hideMark/>
          </w:tcPr>
          <w:p w14:paraId="2FDA5E2E" w14:textId="77777777" w:rsidR="0060199F" w:rsidRPr="003E05A2" w:rsidRDefault="0060199F" w:rsidP="003E05A2">
            <w:pPr>
              <w:spacing w:before="0" w:after="0"/>
              <w:rPr>
                <w:rFonts w:cs="Arial"/>
                <w:iCs/>
                <w:sz w:val="20"/>
                <w:szCs w:val="20"/>
              </w:rPr>
            </w:pPr>
          </w:p>
        </w:tc>
        <w:tc>
          <w:tcPr>
            <w:tcW w:w="529" w:type="pct"/>
            <w:vMerge/>
            <w:vAlign w:val="center"/>
            <w:hideMark/>
          </w:tcPr>
          <w:p w14:paraId="675BCCB8" w14:textId="77777777" w:rsidR="0060199F" w:rsidRPr="003E05A2" w:rsidRDefault="0060199F" w:rsidP="003E05A2">
            <w:pPr>
              <w:spacing w:before="0" w:after="0"/>
              <w:rPr>
                <w:rFonts w:cs="Arial"/>
                <w:iCs/>
                <w:sz w:val="20"/>
                <w:szCs w:val="20"/>
              </w:rPr>
            </w:pPr>
          </w:p>
        </w:tc>
        <w:tc>
          <w:tcPr>
            <w:tcW w:w="385" w:type="pct"/>
            <w:vMerge/>
            <w:vAlign w:val="center"/>
            <w:hideMark/>
          </w:tcPr>
          <w:p w14:paraId="47C9B005" w14:textId="77777777" w:rsidR="0060199F" w:rsidRPr="003E05A2" w:rsidRDefault="0060199F" w:rsidP="003E05A2">
            <w:pPr>
              <w:spacing w:before="0" w:after="0"/>
              <w:rPr>
                <w:rFonts w:cs="Arial"/>
                <w:iCs/>
                <w:sz w:val="20"/>
                <w:szCs w:val="20"/>
              </w:rPr>
            </w:pPr>
          </w:p>
        </w:tc>
        <w:tc>
          <w:tcPr>
            <w:tcW w:w="1010" w:type="pct"/>
            <w:vMerge/>
            <w:vAlign w:val="center"/>
            <w:hideMark/>
          </w:tcPr>
          <w:p w14:paraId="1F728F5A" w14:textId="77777777" w:rsidR="0060199F" w:rsidRPr="003E05A2" w:rsidRDefault="0060199F" w:rsidP="003E05A2">
            <w:pPr>
              <w:spacing w:before="0" w:after="0"/>
              <w:rPr>
                <w:rFonts w:cs="Arial"/>
                <w:iCs/>
                <w:sz w:val="20"/>
                <w:szCs w:val="20"/>
              </w:rPr>
            </w:pPr>
          </w:p>
        </w:tc>
      </w:tr>
      <w:tr w:rsidR="00643ABC" w:rsidRPr="003E05A2" w14:paraId="7246A535" w14:textId="77777777" w:rsidTr="00643ABC">
        <w:trPr>
          <w:trHeight w:val="20"/>
        </w:trPr>
        <w:tc>
          <w:tcPr>
            <w:tcW w:w="529" w:type="pct"/>
            <w:vAlign w:val="center"/>
            <w:hideMark/>
          </w:tcPr>
          <w:p w14:paraId="4FA31978" w14:textId="75F9A7E4" w:rsidR="0060199F" w:rsidRPr="003E05A2" w:rsidRDefault="0060199F" w:rsidP="003E05A2">
            <w:pPr>
              <w:spacing w:before="0" w:after="0"/>
              <w:rPr>
                <w:rFonts w:cs="Arial"/>
                <w:iCs/>
                <w:sz w:val="20"/>
                <w:szCs w:val="20"/>
              </w:rPr>
            </w:pPr>
            <w:r w:rsidRPr="003E05A2">
              <w:rPr>
                <w:rFonts w:cs="Arial"/>
                <w:iCs/>
                <w:sz w:val="20"/>
                <w:szCs w:val="20"/>
              </w:rPr>
              <w:lastRenderedPageBreak/>
              <w:t xml:space="preserve">2.7 [1.4-3.9] </w:t>
            </w:r>
            <w:r w:rsidRPr="003E05A2">
              <w:rPr>
                <w:rFonts w:cs="Arial"/>
                <w:iCs/>
                <w:sz w:val="20"/>
                <w:szCs w:val="20"/>
              </w:rPr>
              <w:fldChar w:fldCharType="begin"/>
            </w:r>
            <w:r w:rsidR="0020686A" w:rsidRPr="003E05A2">
              <w:rPr>
                <w:rFonts w:cs="Arial"/>
                <w:iCs/>
                <w:sz w:val="20"/>
                <w:szCs w:val="20"/>
              </w:rPr>
              <w:instrText xml:space="preserve"> ADDIN ZOTERO_ITEM CSL_CITATION {"citationID":"SBZWYBfm","properties":{"formattedCitation":"\\super 9\\nosupersub{}","plainCitation":"9","noteIndex":0},"citationItems":[{"id":756,"uris":["http://zotero.org/groups/5467322/items/4G967AUH"],"itemData":{"id":756,"type":"webpage","title":"Density dependence and persistence of Morogoro arenavirus transmission in a fluctuating population of its reservoir host - Mariën - 2020 - Journal of Animal Ecology - Wiley Online Library","URL":"https://besjournals.onlinelibrary.wiley.com/doi/10.1111/1365-2656.13107","accessed":{"date-parts":[["2024",11,2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9</w:t>
            </w:r>
            <w:r w:rsidRPr="003E05A2">
              <w:rPr>
                <w:rFonts w:cs="Arial"/>
                <w:sz w:val="20"/>
                <w:szCs w:val="20"/>
              </w:rPr>
              <w:fldChar w:fldCharType="end"/>
            </w:r>
          </w:p>
        </w:tc>
        <w:tc>
          <w:tcPr>
            <w:tcW w:w="720" w:type="pct"/>
            <w:vAlign w:val="center"/>
            <w:hideMark/>
          </w:tcPr>
          <w:p w14:paraId="3F14FB4B" w14:textId="77777777" w:rsidR="0060199F" w:rsidRPr="003E05A2" w:rsidRDefault="0060199F" w:rsidP="003E05A2">
            <w:pPr>
              <w:spacing w:before="0" w:after="0"/>
              <w:rPr>
                <w:rFonts w:cs="Arial"/>
                <w:iCs/>
                <w:sz w:val="20"/>
                <w:szCs w:val="20"/>
              </w:rPr>
            </w:pPr>
            <w:r w:rsidRPr="003E05A2">
              <w:rPr>
                <w:rFonts w:cs="Arial"/>
                <w:iCs/>
                <w:sz w:val="20"/>
                <w:szCs w:val="20"/>
              </w:rPr>
              <w:t>August to December (high-density, no-breeding period)</w:t>
            </w:r>
          </w:p>
        </w:tc>
        <w:tc>
          <w:tcPr>
            <w:tcW w:w="818" w:type="pct"/>
            <w:vMerge/>
            <w:vAlign w:val="center"/>
            <w:hideMark/>
          </w:tcPr>
          <w:p w14:paraId="22F938E6" w14:textId="77777777" w:rsidR="0060199F" w:rsidRPr="003E05A2" w:rsidRDefault="0060199F" w:rsidP="003E05A2">
            <w:pPr>
              <w:spacing w:before="0" w:after="0"/>
              <w:rPr>
                <w:rFonts w:cs="Arial"/>
                <w:iCs/>
                <w:sz w:val="20"/>
                <w:szCs w:val="20"/>
              </w:rPr>
            </w:pPr>
          </w:p>
        </w:tc>
        <w:tc>
          <w:tcPr>
            <w:tcW w:w="433" w:type="pct"/>
            <w:vMerge/>
            <w:vAlign w:val="center"/>
            <w:hideMark/>
          </w:tcPr>
          <w:p w14:paraId="4E08A26D" w14:textId="77777777" w:rsidR="0060199F" w:rsidRPr="003E05A2" w:rsidRDefault="0060199F" w:rsidP="003E05A2">
            <w:pPr>
              <w:spacing w:before="0" w:after="0"/>
              <w:rPr>
                <w:rFonts w:cs="Arial"/>
                <w:iCs/>
                <w:sz w:val="20"/>
                <w:szCs w:val="20"/>
              </w:rPr>
            </w:pPr>
          </w:p>
        </w:tc>
        <w:tc>
          <w:tcPr>
            <w:tcW w:w="577" w:type="pct"/>
            <w:vMerge/>
            <w:vAlign w:val="center"/>
            <w:hideMark/>
          </w:tcPr>
          <w:p w14:paraId="3C4C0564" w14:textId="77777777" w:rsidR="0060199F" w:rsidRPr="003E05A2" w:rsidRDefault="0060199F" w:rsidP="003E05A2">
            <w:pPr>
              <w:spacing w:before="0" w:after="0"/>
              <w:rPr>
                <w:rFonts w:cs="Arial"/>
                <w:iCs/>
                <w:sz w:val="20"/>
                <w:szCs w:val="20"/>
              </w:rPr>
            </w:pPr>
          </w:p>
        </w:tc>
        <w:tc>
          <w:tcPr>
            <w:tcW w:w="529" w:type="pct"/>
            <w:vMerge/>
            <w:vAlign w:val="center"/>
            <w:hideMark/>
          </w:tcPr>
          <w:p w14:paraId="4B77A658" w14:textId="77777777" w:rsidR="0060199F" w:rsidRPr="003E05A2" w:rsidRDefault="0060199F" w:rsidP="003E05A2">
            <w:pPr>
              <w:spacing w:before="0" w:after="0"/>
              <w:rPr>
                <w:rFonts w:cs="Arial"/>
                <w:iCs/>
                <w:sz w:val="20"/>
                <w:szCs w:val="20"/>
              </w:rPr>
            </w:pPr>
          </w:p>
        </w:tc>
        <w:tc>
          <w:tcPr>
            <w:tcW w:w="385" w:type="pct"/>
            <w:vMerge/>
            <w:vAlign w:val="center"/>
            <w:hideMark/>
          </w:tcPr>
          <w:p w14:paraId="48354FB7" w14:textId="77777777" w:rsidR="0060199F" w:rsidRPr="003E05A2" w:rsidRDefault="0060199F" w:rsidP="003E05A2">
            <w:pPr>
              <w:spacing w:before="0" w:after="0"/>
              <w:rPr>
                <w:rFonts w:cs="Arial"/>
                <w:iCs/>
                <w:sz w:val="20"/>
                <w:szCs w:val="20"/>
              </w:rPr>
            </w:pPr>
          </w:p>
        </w:tc>
        <w:tc>
          <w:tcPr>
            <w:tcW w:w="1010" w:type="pct"/>
            <w:vMerge/>
            <w:vAlign w:val="center"/>
            <w:hideMark/>
          </w:tcPr>
          <w:p w14:paraId="403FFFD7" w14:textId="77777777" w:rsidR="0060199F" w:rsidRPr="003E05A2" w:rsidRDefault="0060199F" w:rsidP="003E05A2">
            <w:pPr>
              <w:spacing w:before="0" w:after="0"/>
              <w:rPr>
                <w:rFonts w:cs="Arial"/>
                <w:iCs/>
                <w:sz w:val="20"/>
                <w:szCs w:val="20"/>
              </w:rPr>
            </w:pPr>
          </w:p>
        </w:tc>
      </w:tr>
      <w:tr w:rsidR="00643ABC" w:rsidRPr="003E05A2" w14:paraId="69ACA300" w14:textId="77777777" w:rsidTr="00643ABC">
        <w:trPr>
          <w:trHeight w:val="20"/>
        </w:trPr>
        <w:tc>
          <w:tcPr>
            <w:tcW w:w="529" w:type="pct"/>
            <w:vMerge w:val="restart"/>
            <w:vAlign w:val="center"/>
            <w:hideMark/>
          </w:tcPr>
          <w:p w14:paraId="1B3CD4BF" w14:textId="4E20BBE4" w:rsidR="0060199F" w:rsidRPr="003E05A2" w:rsidRDefault="0060199F" w:rsidP="003E05A2">
            <w:pPr>
              <w:spacing w:before="0" w:after="0"/>
              <w:rPr>
                <w:rFonts w:cs="Arial"/>
                <w:iCs/>
                <w:sz w:val="20"/>
                <w:szCs w:val="20"/>
              </w:rPr>
            </w:pPr>
            <w:r w:rsidRPr="003E05A2">
              <w:rPr>
                <w:rFonts w:cs="Arial"/>
                <w:iCs/>
                <w:sz w:val="20"/>
                <w:szCs w:val="20"/>
              </w:rPr>
              <w:t xml:space="preserve">0.024 to 0.048 </w:t>
            </w:r>
            <w:r w:rsidRPr="003E05A2">
              <w:rPr>
                <w:rFonts w:cs="Arial"/>
                <w:iCs/>
                <w:sz w:val="20"/>
                <w:szCs w:val="20"/>
              </w:rPr>
              <w:fldChar w:fldCharType="begin"/>
            </w:r>
            <w:r w:rsidR="0020686A" w:rsidRPr="003E05A2">
              <w:rPr>
                <w:rFonts w:cs="Arial"/>
                <w:iCs/>
                <w:sz w:val="20"/>
                <w:szCs w:val="20"/>
              </w:rPr>
              <w:instrText xml:space="preserve"> ADDIN ZOTERO_ITEM CSL_CITATION {"citationID":"v6C1B7yP","properties":{"formattedCitation":"\\super 10,11\\nosupersub{}","plainCitation":"10,11","noteIndex":0},"citationItems":[{"id":758,"uris":["http://zotero.org/groups/5467322/items/D4CEIHD6"],"itemData":{"id":758,"type":"webpage","title":"Mathematical Modelling and Analysis of Transmission Dynamics of Lassa Fever - Bakare - 2020 - Journal of Applied Mathematics - Wiley Online Library","URL":"https://onlinelibrary.wiley.com/doi/10.1155/2020/6131708","accessed":{"date-parts":[["2024",11,25]]}}},{"id":762,"uris":["http://zotero.org/groups/5467322/items/MR55LBMU"],"itemData":{"id":762,"type":"article-journal","abstract":"We perform sensitivity analyses on a mathematical model of malaria transmission to determine the relative importance of model parameters to disease transmission and prevalence. We compile two sets of baseline parameter values: one for areas of high transmission and one for low transmission. We compute sensitivity indices of the reproductive number (which measures initial disease transmission) and the endemic equilibrium point (which measures disease prevalence) to the parameters at the baseline values. We find that in areas of low transmission, the reproductive number and the equilibrium proportion of infectious humans are most sensitive to the mosquito biting rate. In areas of high transmission, the reproductive number is again most sensitive to the mosquito biting rate, but the equilibrium proportion of infectious humans is most sensitive to the human recovery rate. This suggests strategies that target the mosquito biting rate (such as the use of insecticide-treated bed nets and indoor residual spraying) and those that target the human recovery rate (such as the prompt diagnosis and treatment of infectious individuals) can be successful in controlling malaria.","container-title":"Bulletin of Mathematical Biology","DOI":"10.1007/s11538-008-9299-0","ISSN":"1522-9602","issue":"5","journalAbbreviation":"Bull. Math. Biol.","language":"en","page":"1272-1296","source":"Springer Link","title":"Determining Important Parameters in the Spread of Malaria Through the Sensitivity Analysis of a Mathematical Model","volume":"70","author":[{"family":"Chitnis","given":"Nakul"},{"family":"Hyman","given":"James M."},{"family":"Cushing","given":"Jim M."}],"issued":{"date-parts":[["2008",7,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0,11</w:t>
            </w:r>
            <w:r w:rsidRPr="003E05A2">
              <w:rPr>
                <w:rFonts w:cs="Arial"/>
                <w:sz w:val="20"/>
                <w:szCs w:val="20"/>
              </w:rPr>
              <w:fldChar w:fldCharType="end"/>
            </w:r>
          </w:p>
        </w:tc>
        <w:tc>
          <w:tcPr>
            <w:tcW w:w="720" w:type="pct"/>
            <w:vMerge w:val="restart"/>
            <w:vAlign w:val="center"/>
            <w:hideMark/>
          </w:tcPr>
          <w:p w14:paraId="07BA6BD9"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15C809C0"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no unit described)</w:t>
            </w:r>
          </w:p>
        </w:tc>
        <w:tc>
          <w:tcPr>
            <w:tcW w:w="433" w:type="pct"/>
            <w:vMerge w:val="restart"/>
            <w:vAlign w:val="center"/>
            <w:hideMark/>
          </w:tcPr>
          <w:p w14:paraId="362ABAC8"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204C4EB2"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2A73B372"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33B7D968"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1010" w:type="pct"/>
            <w:vMerge w:val="restart"/>
            <w:vAlign w:val="center"/>
            <w:hideMark/>
          </w:tcPr>
          <w:p w14:paraId="2F1C3F14"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rate from an infected rat to a susceptible human. Value taken from a study looking at the probability of transmission of </w:t>
            </w:r>
            <w:r w:rsidRPr="003E05A2">
              <w:rPr>
                <w:rFonts w:cs="Arial"/>
                <w:i/>
                <w:iCs/>
                <w:sz w:val="20"/>
                <w:szCs w:val="20"/>
              </w:rPr>
              <w:t>P. falciparum</w:t>
            </w:r>
            <w:r w:rsidRPr="003E05A2">
              <w:rPr>
                <w:rFonts w:cs="Arial"/>
                <w:iCs/>
                <w:sz w:val="20"/>
                <w:szCs w:val="20"/>
              </w:rPr>
              <w:t xml:space="preserve"> from recovered humans to susceptible mosquitoes in areas of low and high transmission.</w:t>
            </w:r>
          </w:p>
        </w:tc>
      </w:tr>
      <w:tr w:rsidR="00643ABC" w:rsidRPr="003E05A2" w14:paraId="16EEA29A" w14:textId="77777777" w:rsidTr="00643ABC">
        <w:trPr>
          <w:trHeight w:val="20"/>
        </w:trPr>
        <w:tc>
          <w:tcPr>
            <w:tcW w:w="529" w:type="pct"/>
            <w:vMerge/>
            <w:vAlign w:val="center"/>
            <w:hideMark/>
          </w:tcPr>
          <w:p w14:paraId="1EF634CF" w14:textId="77777777" w:rsidR="0060199F" w:rsidRPr="003E05A2" w:rsidRDefault="0060199F" w:rsidP="003E05A2">
            <w:pPr>
              <w:spacing w:before="0" w:after="0"/>
              <w:rPr>
                <w:rFonts w:cs="Arial"/>
                <w:iCs/>
                <w:sz w:val="20"/>
                <w:szCs w:val="20"/>
              </w:rPr>
            </w:pPr>
          </w:p>
        </w:tc>
        <w:tc>
          <w:tcPr>
            <w:tcW w:w="720" w:type="pct"/>
            <w:vMerge/>
            <w:vAlign w:val="center"/>
            <w:hideMark/>
          </w:tcPr>
          <w:p w14:paraId="66549BB3" w14:textId="77777777" w:rsidR="0060199F" w:rsidRPr="003E05A2" w:rsidRDefault="0060199F" w:rsidP="003E05A2">
            <w:pPr>
              <w:spacing w:before="0" w:after="0"/>
              <w:rPr>
                <w:rFonts w:cs="Arial"/>
                <w:iCs/>
                <w:sz w:val="20"/>
                <w:szCs w:val="20"/>
              </w:rPr>
            </w:pPr>
          </w:p>
        </w:tc>
        <w:tc>
          <w:tcPr>
            <w:tcW w:w="818" w:type="pct"/>
            <w:vMerge/>
            <w:vAlign w:val="center"/>
            <w:hideMark/>
          </w:tcPr>
          <w:p w14:paraId="56E60C33" w14:textId="77777777" w:rsidR="0060199F" w:rsidRPr="003E05A2" w:rsidRDefault="0060199F" w:rsidP="003E05A2">
            <w:pPr>
              <w:spacing w:before="0" w:after="0"/>
              <w:rPr>
                <w:rFonts w:cs="Arial"/>
                <w:iCs/>
                <w:sz w:val="20"/>
                <w:szCs w:val="20"/>
              </w:rPr>
            </w:pPr>
          </w:p>
        </w:tc>
        <w:tc>
          <w:tcPr>
            <w:tcW w:w="433" w:type="pct"/>
            <w:vMerge/>
            <w:vAlign w:val="center"/>
            <w:hideMark/>
          </w:tcPr>
          <w:p w14:paraId="526EE920" w14:textId="77777777" w:rsidR="0060199F" w:rsidRPr="003E05A2" w:rsidRDefault="0060199F" w:rsidP="003E05A2">
            <w:pPr>
              <w:spacing w:before="0" w:after="0"/>
              <w:rPr>
                <w:rFonts w:cs="Arial"/>
                <w:iCs/>
                <w:sz w:val="20"/>
                <w:szCs w:val="20"/>
              </w:rPr>
            </w:pPr>
          </w:p>
        </w:tc>
        <w:tc>
          <w:tcPr>
            <w:tcW w:w="577" w:type="pct"/>
            <w:vMerge/>
            <w:vAlign w:val="center"/>
            <w:hideMark/>
          </w:tcPr>
          <w:p w14:paraId="03F26059" w14:textId="77777777" w:rsidR="0060199F" w:rsidRPr="003E05A2" w:rsidRDefault="0060199F" w:rsidP="003E05A2">
            <w:pPr>
              <w:spacing w:before="0" w:after="0"/>
              <w:rPr>
                <w:rFonts w:cs="Arial"/>
                <w:iCs/>
                <w:sz w:val="20"/>
                <w:szCs w:val="20"/>
              </w:rPr>
            </w:pPr>
          </w:p>
        </w:tc>
        <w:tc>
          <w:tcPr>
            <w:tcW w:w="529" w:type="pct"/>
            <w:vAlign w:val="center"/>
            <w:hideMark/>
          </w:tcPr>
          <w:p w14:paraId="0466E325"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7A24A761" w14:textId="77777777" w:rsidR="0060199F" w:rsidRPr="003E05A2" w:rsidRDefault="0060199F" w:rsidP="003E05A2">
            <w:pPr>
              <w:spacing w:before="0" w:after="0"/>
              <w:rPr>
                <w:rFonts w:cs="Arial"/>
                <w:iCs/>
                <w:sz w:val="20"/>
                <w:szCs w:val="20"/>
              </w:rPr>
            </w:pPr>
          </w:p>
        </w:tc>
        <w:tc>
          <w:tcPr>
            <w:tcW w:w="1010" w:type="pct"/>
            <w:vMerge/>
            <w:vAlign w:val="center"/>
            <w:hideMark/>
          </w:tcPr>
          <w:p w14:paraId="6B362321" w14:textId="77777777" w:rsidR="0060199F" w:rsidRPr="003E05A2" w:rsidRDefault="0060199F" w:rsidP="003E05A2">
            <w:pPr>
              <w:spacing w:before="0" w:after="0"/>
              <w:rPr>
                <w:rFonts w:cs="Arial"/>
                <w:iCs/>
                <w:sz w:val="20"/>
                <w:szCs w:val="20"/>
              </w:rPr>
            </w:pPr>
          </w:p>
        </w:tc>
      </w:tr>
      <w:tr w:rsidR="00643ABC" w:rsidRPr="003E05A2" w14:paraId="5E585FA8" w14:textId="77777777" w:rsidTr="00643ABC">
        <w:trPr>
          <w:trHeight w:val="20"/>
        </w:trPr>
        <w:tc>
          <w:tcPr>
            <w:tcW w:w="529" w:type="pct"/>
            <w:vAlign w:val="center"/>
            <w:hideMark/>
          </w:tcPr>
          <w:p w14:paraId="5BE099ED" w14:textId="77777777" w:rsidR="0060199F" w:rsidRPr="003E05A2" w:rsidRDefault="0060199F" w:rsidP="003E05A2">
            <w:pPr>
              <w:spacing w:before="0" w:after="0"/>
              <w:rPr>
                <w:rFonts w:cs="Arial"/>
                <w:iCs/>
                <w:sz w:val="20"/>
                <w:szCs w:val="20"/>
              </w:rPr>
            </w:pPr>
            <w:r w:rsidRPr="003E05A2">
              <w:rPr>
                <w:rFonts w:cs="Arial"/>
                <w:iCs/>
                <w:sz w:val="20"/>
                <w:szCs w:val="20"/>
              </w:rPr>
              <w:t xml:space="preserve">0.075 </w:t>
            </w:r>
            <w:r w:rsidRPr="003E05A2">
              <w:rPr>
                <w:rFonts w:cs="Arial"/>
                <w:iCs/>
                <w:sz w:val="20"/>
                <w:szCs w:val="20"/>
              </w:rPr>
              <w:fldChar w:fldCharType="begin"/>
            </w:r>
            <w:r w:rsidRPr="003E05A2">
              <w:rPr>
                <w:rFonts w:cs="Arial"/>
                <w:iCs/>
                <w:sz w:val="20"/>
                <w:szCs w:val="20"/>
              </w:rPr>
              <w:instrText xml:space="preserve"> ADDIN ZOTERO_ITEM CSL_CITATION {"citationID":"rjofA2NE","properties":{"formattedCitation":"\\super 12\\nosupersub{}","plainCitation":"12","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2</w:t>
            </w:r>
            <w:r w:rsidRPr="003E05A2">
              <w:rPr>
                <w:rFonts w:cs="Arial"/>
                <w:sz w:val="20"/>
                <w:szCs w:val="20"/>
              </w:rPr>
              <w:fldChar w:fldCharType="end"/>
            </w:r>
          </w:p>
        </w:tc>
        <w:tc>
          <w:tcPr>
            <w:tcW w:w="720" w:type="pct"/>
            <w:vAlign w:val="center"/>
            <w:hideMark/>
          </w:tcPr>
          <w:p w14:paraId="527E0AD7" w14:textId="77777777" w:rsidR="0060199F" w:rsidRPr="003E05A2" w:rsidRDefault="0060199F" w:rsidP="003E05A2">
            <w:pPr>
              <w:spacing w:before="0" w:after="0"/>
              <w:rPr>
                <w:rFonts w:cs="Arial"/>
                <w:iCs/>
                <w:sz w:val="20"/>
                <w:szCs w:val="20"/>
              </w:rPr>
            </w:pPr>
            <w:r w:rsidRPr="003E05A2">
              <w:rPr>
                <w:rFonts w:cs="Arial"/>
                <w:iCs/>
                <w:sz w:val="20"/>
                <w:szCs w:val="20"/>
              </w:rPr>
              <w:t>Baseline</w:t>
            </w:r>
          </w:p>
        </w:tc>
        <w:tc>
          <w:tcPr>
            <w:tcW w:w="818" w:type="pct"/>
            <w:vMerge w:val="restart"/>
            <w:vAlign w:val="center"/>
            <w:hideMark/>
          </w:tcPr>
          <w:p w14:paraId="4872A99B"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Merge w:val="restart"/>
            <w:vAlign w:val="center"/>
            <w:hideMark/>
          </w:tcPr>
          <w:p w14:paraId="71E16E6E"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70566AF8"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Merge w:val="restart"/>
            <w:vAlign w:val="center"/>
            <w:hideMark/>
          </w:tcPr>
          <w:p w14:paraId="3E52936C"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00EE5C4C"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1010" w:type="pct"/>
            <w:vMerge w:val="restart"/>
            <w:vAlign w:val="center"/>
            <w:hideMark/>
          </w:tcPr>
          <w:p w14:paraId="53577CB7" w14:textId="77777777" w:rsidR="0060199F" w:rsidRPr="003E05A2" w:rsidRDefault="0060199F" w:rsidP="003E05A2">
            <w:pPr>
              <w:spacing w:before="0" w:after="0"/>
              <w:rPr>
                <w:rFonts w:cs="Arial"/>
                <w:iCs/>
                <w:sz w:val="20"/>
                <w:szCs w:val="20"/>
              </w:rPr>
            </w:pPr>
            <w:r w:rsidRPr="003E05A2">
              <w:rPr>
                <w:rFonts w:cs="Arial"/>
                <w:iCs/>
                <w:sz w:val="20"/>
                <w:szCs w:val="20"/>
              </w:rPr>
              <w:t>Transmission rate from rats to humans.</w:t>
            </w:r>
          </w:p>
        </w:tc>
      </w:tr>
      <w:tr w:rsidR="00643ABC" w:rsidRPr="003E05A2" w14:paraId="377EBA68" w14:textId="77777777" w:rsidTr="00643ABC">
        <w:trPr>
          <w:trHeight w:val="20"/>
        </w:trPr>
        <w:tc>
          <w:tcPr>
            <w:tcW w:w="529" w:type="pct"/>
            <w:vAlign w:val="center"/>
            <w:hideMark/>
          </w:tcPr>
          <w:p w14:paraId="7F5A99E7" w14:textId="77777777" w:rsidR="0060199F" w:rsidRPr="003E05A2" w:rsidRDefault="0060199F" w:rsidP="003E05A2">
            <w:pPr>
              <w:spacing w:before="0" w:after="0"/>
              <w:rPr>
                <w:rFonts w:cs="Arial"/>
                <w:iCs/>
                <w:sz w:val="20"/>
                <w:szCs w:val="20"/>
              </w:rPr>
            </w:pPr>
            <w:r w:rsidRPr="003E05A2">
              <w:rPr>
                <w:rFonts w:cs="Arial"/>
                <w:iCs/>
                <w:sz w:val="20"/>
                <w:szCs w:val="20"/>
              </w:rPr>
              <w:t xml:space="preserve">0.03 to 0.2 </w:t>
            </w:r>
            <w:r w:rsidRPr="003E05A2">
              <w:rPr>
                <w:rFonts w:cs="Arial"/>
                <w:iCs/>
                <w:sz w:val="20"/>
                <w:szCs w:val="20"/>
              </w:rPr>
              <w:fldChar w:fldCharType="begin"/>
            </w:r>
            <w:r w:rsidRPr="003E05A2">
              <w:rPr>
                <w:rFonts w:cs="Arial"/>
                <w:iCs/>
                <w:sz w:val="20"/>
                <w:szCs w:val="20"/>
              </w:rPr>
              <w:instrText xml:space="preserve"> ADDIN ZOTERO_ITEM CSL_CITATION {"citationID":"ejAI5it4","properties":{"formattedCitation":"\\super 12\\nosupersub{}","plainCitation":"12","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2</w:t>
            </w:r>
            <w:r w:rsidRPr="003E05A2">
              <w:rPr>
                <w:rFonts w:cs="Arial"/>
                <w:sz w:val="20"/>
                <w:szCs w:val="20"/>
              </w:rPr>
              <w:fldChar w:fldCharType="end"/>
            </w:r>
          </w:p>
        </w:tc>
        <w:tc>
          <w:tcPr>
            <w:tcW w:w="720" w:type="pct"/>
            <w:vAlign w:val="center"/>
            <w:hideMark/>
          </w:tcPr>
          <w:p w14:paraId="51CF2602" w14:textId="77777777" w:rsidR="0060199F" w:rsidRPr="003E05A2" w:rsidRDefault="0060199F" w:rsidP="003E05A2">
            <w:pPr>
              <w:spacing w:before="0" w:after="0"/>
              <w:rPr>
                <w:rFonts w:cs="Arial"/>
                <w:iCs/>
                <w:sz w:val="20"/>
                <w:szCs w:val="20"/>
              </w:rPr>
            </w:pPr>
            <w:r w:rsidRPr="003E05A2">
              <w:rPr>
                <w:rFonts w:cs="Arial"/>
                <w:iCs/>
                <w:sz w:val="20"/>
                <w:szCs w:val="20"/>
              </w:rPr>
              <w:t>Range</w:t>
            </w:r>
          </w:p>
        </w:tc>
        <w:tc>
          <w:tcPr>
            <w:tcW w:w="818" w:type="pct"/>
            <w:vMerge/>
            <w:vAlign w:val="center"/>
            <w:hideMark/>
          </w:tcPr>
          <w:p w14:paraId="12F1F492" w14:textId="77777777" w:rsidR="0060199F" w:rsidRPr="003E05A2" w:rsidRDefault="0060199F" w:rsidP="003E05A2">
            <w:pPr>
              <w:spacing w:before="0" w:after="0"/>
              <w:rPr>
                <w:rFonts w:cs="Arial"/>
                <w:iCs/>
                <w:sz w:val="20"/>
                <w:szCs w:val="20"/>
              </w:rPr>
            </w:pPr>
          </w:p>
        </w:tc>
        <w:tc>
          <w:tcPr>
            <w:tcW w:w="433" w:type="pct"/>
            <w:vMerge/>
            <w:vAlign w:val="center"/>
            <w:hideMark/>
          </w:tcPr>
          <w:p w14:paraId="67403058" w14:textId="77777777" w:rsidR="0060199F" w:rsidRPr="003E05A2" w:rsidRDefault="0060199F" w:rsidP="003E05A2">
            <w:pPr>
              <w:spacing w:before="0" w:after="0"/>
              <w:rPr>
                <w:rFonts w:cs="Arial"/>
                <w:iCs/>
                <w:sz w:val="20"/>
                <w:szCs w:val="20"/>
              </w:rPr>
            </w:pPr>
          </w:p>
        </w:tc>
        <w:tc>
          <w:tcPr>
            <w:tcW w:w="577" w:type="pct"/>
            <w:vMerge/>
            <w:vAlign w:val="center"/>
            <w:hideMark/>
          </w:tcPr>
          <w:p w14:paraId="248B9FB9" w14:textId="77777777" w:rsidR="0060199F" w:rsidRPr="003E05A2" w:rsidRDefault="0060199F" w:rsidP="003E05A2">
            <w:pPr>
              <w:spacing w:before="0" w:after="0"/>
              <w:rPr>
                <w:rFonts w:cs="Arial"/>
                <w:iCs/>
                <w:sz w:val="20"/>
                <w:szCs w:val="20"/>
              </w:rPr>
            </w:pPr>
          </w:p>
        </w:tc>
        <w:tc>
          <w:tcPr>
            <w:tcW w:w="529" w:type="pct"/>
            <w:vMerge/>
            <w:vAlign w:val="center"/>
            <w:hideMark/>
          </w:tcPr>
          <w:p w14:paraId="1B7B4A6F" w14:textId="77777777" w:rsidR="0060199F" w:rsidRPr="003E05A2" w:rsidRDefault="0060199F" w:rsidP="003E05A2">
            <w:pPr>
              <w:spacing w:before="0" w:after="0"/>
              <w:rPr>
                <w:rFonts w:cs="Arial"/>
                <w:iCs/>
                <w:sz w:val="20"/>
                <w:szCs w:val="20"/>
              </w:rPr>
            </w:pPr>
          </w:p>
        </w:tc>
        <w:tc>
          <w:tcPr>
            <w:tcW w:w="385" w:type="pct"/>
            <w:vMerge/>
            <w:vAlign w:val="center"/>
            <w:hideMark/>
          </w:tcPr>
          <w:p w14:paraId="63E35013" w14:textId="77777777" w:rsidR="0060199F" w:rsidRPr="003E05A2" w:rsidRDefault="0060199F" w:rsidP="003E05A2">
            <w:pPr>
              <w:spacing w:before="0" w:after="0"/>
              <w:rPr>
                <w:rFonts w:cs="Arial"/>
                <w:iCs/>
                <w:sz w:val="20"/>
                <w:szCs w:val="20"/>
              </w:rPr>
            </w:pPr>
          </w:p>
        </w:tc>
        <w:tc>
          <w:tcPr>
            <w:tcW w:w="1010" w:type="pct"/>
            <w:vMerge/>
            <w:vAlign w:val="center"/>
            <w:hideMark/>
          </w:tcPr>
          <w:p w14:paraId="2283DB3F" w14:textId="77777777" w:rsidR="0060199F" w:rsidRPr="003E05A2" w:rsidRDefault="0060199F" w:rsidP="003E05A2">
            <w:pPr>
              <w:spacing w:before="0" w:after="0"/>
              <w:rPr>
                <w:rFonts w:cs="Arial"/>
                <w:iCs/>
                <w:sz w:val="20"/>
                <w:szCs w:val="20"/>
              </w:rPr>
            </w:pPr>
          </w:p>
        </w:tc>
      </w:tr>
      <w:tr w:rsidR="00643ABC" w:rsidRPr="003E05A2" w14:paraId="1BEF35C7" w14:textId="77777777" w:rsidTr="00643ABC">
        <w:trPr>
          <w:trHeight w:val="20"/>
        </w:trPr>
        <w:tc>
          <w:tcPr>
            <w:tcW w:w="529" w:type="pct"/>
            <w:vMerge w:val="restart"/>
            <w:vAlign w:val="center"/>
            <w:hideMark/>
          </w:tcPr>
          <w:p w14:paraId="13C1FC4E" w14:textId="3E7C8F9C" w:rsidR="0060199F" w:rsidRPr="003E05A2" w:rsidRDefault="0060199F" w:rsidP="003E05A2">
            <w:pPr>
              <w:spacing w:before="0" w:after="0"/>
              <w:rPr>
                <w:rFonts w:cs="Arial"/>
                <w:iCs/>
                <w:sz w:val="20"/>
                <w:szCs w:val="20"/>
              </w:rPr>
            </w:pPr>
            <w:r w:rsidRPr="003E05A2">
              <w:rPr>
                <w:rFonts w:cs="Arial"/>
                <w:iCs/>
                <w:sz w:val="20"/>
                <w:szCs w:val="20"/>
              </w:rPr>
              <w:t xml:space="preserve">0.00001 </w:t>
            </w:r>
            <w:r w:rsidRPr="003E05A2">
              <w:rPr>
                <w:rFonts w:cs="Arial"/>
                <w:iCs/>
                <w:sz w:val="20"/>
                <w:szCs w:val="20"/>
              </w:rPr>
              <w:fldChar w:fldCharType="begin"/>
            </w:r>
            <w:r w:rsidR="0020686A" w:rsidRPr="003E05A2">
              <w:rPr>
                <w:rFonts w:cs="Arial"/>
                <w:iCs/>
                <w:sz w:val="20"/>
                <w:szCs w:val="20"/>
              </w:rPr>
              <w:instrText xml:space="preserve"> ADDIN ZOTERO_ITEM CSL_CITATION {"citationID":"XspAI2E5","properties":{"formattedCitation":"\\super 6,13\\nosupersub{}","plainCitation":"6,13","noteIndex":0},"citationItems":[{"id":749,"uris":["http://zotero.org/groups/5467322/items/3YYH4J3C"],"itemData":{"id":749,"type":"article-journal","abstract":"A new mathematical model for Lassa fever is presented with focus on two populations: Humans and rodents. Maximum principle theorem is used to establish the positivity and the boundedness results of solutions. Conditions are derived for existence of disease free and endemic equilibria, and stabilities analysed. A threshold parameter R 0 (a i) exists and the disease can persist if and only if R 0 (a i) exceeds 1. Finally, numerical simulations of the model using a set of reasonable parameter values are carried out to investigate the effectiveness of diagnostic factors. This study suggests that early diagnostic (early treatment) of infected humans, maintaining hygienic environment, use of new needle when taking injection and control of the rodent carrying the virus are the best strategies against the spread of the disease.","DOI":"10.12732/ijdea.v16i1.4703","page":"67-91","source":"ResearchGate","title":"MATHEMATICAL MODEL FOR LASSA FEVER TRANSMISSION DYNAMICS WITH VARIABLE HUMAN AND RESERVOIR POPULATION","volume":"16","author":[{"family":"Obabiyi","given":"O.s"},{"family":"Onifade","given":"Akindele"}],"issued":{"date-parts":[["2017",1,1]]}}},{"id":767,"uris":["http://zotero.org/groups/5467322/items/8MPGUTFZ"],"itemData":{"id":767,"type":"webpage","title":"Dynamical System Analysis of a Lassa Fever Model with Varying Socioeconomic Classes - Onah - 2020 - Journal of Applied Mathematics - Wiley Online Library","URL":"https://onlinelibrary.wiley.com/doi/10.1155/2020/2601706","accessed":{"date-parts":[["2024",11,2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6,13</w:t>
            </w:r>
            <w:r w:rsidRPr="003E05A2">
              <w:rPr>
                <w:rFonts w:cs="Arial"/>
                <w:sz w:val="20"/>
                <w:szCs w:val="20"/>
              </w:rPr>
              <w:fldChar w:fldCharType="end"/>
            </w:r>
          </w:p>
        </w:tc>
        <w:tc>
          <w:tcPr>
            <w:tcW w:w="720" w:type="pct"/>
            <w:vMerge w:val="restart"/>
            <w:vAlign w:val="center"/>
            <w:hideMark/>
          </w:tcPr>
          <w:p w14:paraId="13F8EB9E"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4F73D77A"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Merge w:val="restart"/>
            <w:vAlign w:val="center"/>
            <w:hideMark/>
          </w:tcPr>
          <w:p w14:paraId="2A1E3D50"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6522DF4E"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Align w:val="center"/>
            <w:hideMark/>
          </w:tcPr>
          <w:p w14:paraId="05DDAADA"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23F015CF"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1010" w:type="pct"/>
            <w:vMerge w:val="restart"/>
            <w:vAlign w:val="center"/>
            <w:hideMark/>
          </w:tcPr>
          <w:p w14:paraId="4C816AE8" w14:textId="77777777" w:rsidR="0060199F" w:rsidRPr="003E05A2" w:rsidRDefault="0060199F" w:rsidP="003E05A2">
            <w:pPr>
              <w:spacing w:before="0" w:after="0"/>
              <w:rPr>
                <w:rFonts w:cs="Arial"/>
                <w:iCs/>
                <w:sz w:val="20"/>
                <w:szCs w:val="20"/>
              </w:rPr>
            </w:pPr>
            <w:r w:rsidRPr="003E05A2">
              <w:rPr>
                <w:rFonts w:cs="Arial"/>
                <w:iCs/>
                <w:sz w:val="20"/>
                <w:szCs w:val="20"/>
              </w:rPr>
              <w:t>Contact rate between susceptible humans and infected rats.</w:t>
            </w:r>
          </w:p>
        </w:tc>
      </w:tr>
      <w:tr w:rsidR="00643ABC" w:rsidRPr="003E05A2" w14:paraId="27AA4135" w14:textId="77777777" w:rsidTr="00643ABC">
        <w:trPr>
          <w:trHeight w:val="20"/>
        </w:trPr>
        <w:tc>
          <w:tcPr>
            <w:tcW w:w="529" w:type="pct"/>
            <w:vMerge/>
            <w:vAlign w:val="center"/>
            <w:hideMark/>
          </w:tcPr>
          <w:p w14:paraId="42EED18F" w14:textId="77777777" w:rsidR="0060199F" w:rsidRPr="003E05A2" w:rsidRDefault="0060199F" w:rsidP="003E05A2">
            <w:pPr>
              <w:spacing w:before="0" w:after="0"/>
              <w:rPr>
                <w:rFonts w:cs="Arial"/>
                <w:iCs/>
                <w:sz w:val="20"/>
                <w:szCs w:val="20"/>
              </w:rPr>
            </w:pPr>
          </w:p>
        </w:tc>
        <w:tc>
          <w:tcPr>
            <w:tcW w:w="720" w:type="pct"/>
            <w:vMerge/>
            <w:vAlign w:val="center"/>
            <w:hideMark/>
          </w:tcPr>
          <w:p w14:paraId="5EEA329D" w14:textId="77777777" w:rsidR="0060199F" w:rsidRPr="003E05A2" w:rsidRDefault="0060199F" w:rsidP="003E05A2">
            <w:pPr>
              <w:spacing w:before="0" w:after="0"/>
              <w:rPr>
                <w:rFonts w:cs="Arial"/>
                <w:iCs/>
                <w:sz w:val="20"/>
                <w:szCs w:val="20"/>
              </w:rPr>
            </w:pPr>
          </w:p>
        </w:tc>
        <w:tc>
          <w:tcPr>
            <w:tcW w:w="818" w:type="pct"/>
            <w:vMerge/>
            <w:vAlign w:val="center"/>
            <w:hideMark/>
          </w:tcPr>
          <w:p w14:paraId="59A49ECE" w14:textId="77777777" w:rsidR="0060199F" w:rsidRPr="003E05A2" w:rsidRDefault="0060199F" w:rsidP="003E05A2">
            <w:pPr>
              <w:spacing w:before="0" w:after="0"/>
              <w:rPr>
                <w:rFonts w:cs="Arial"/>
                <w:iCs/>
                <w:sz w:val="20"/>
                <w:szCs w:val="20"/>
              </w:rPr>
            </w:pPr>
          </w:p>
        </w:tc>
        <w:tc>
          <w:tcPr>
            <w:tcW w:w="433" w:type="pct"/>
            <w:vMerge/>
            <w:vAlign w:val="center"/>
            <w:hideMark/>
          </w:tcPr>
          <w:p w14:paraId="1B6D22A6" w14:textId="77777777" w:rsidR="0060199F" w:rsidRPr="003E05A2" w:rsidRDefault="0060199F" w:rsidP="003E05A2">
            <w:pPr>
              <w:spacing w:before="0" w:after="0"/>
              <w:rPr>
                <w:rFonts w:cs="Arial"/>
                <w:iCs/>
                <w:sz w:val="20"/>
                <w:szCs w:val="20"/>
              </w:rPr>
            </w:pPr>
          </w:p>
        </w:tc>
        <w:tc>
          <w:tcPr>
            <w:tcW w:w="577" w:type="pct"/>
            <w:vMerge/>
            <w:vAlign w:val="center"/>
            <w:hideMark/>
          </w:tcPr>
          <w:p w14:paraId="44D6FDAA" w14:textId="77777777" w:rsidR="0060199F" w:rsidRPr="003E05A2" w:rsidRDefault="0060199F" w:rsidP="003E05A2">
            <w:pPr>
              <w:spacing w:before="0" w:after="0"/>
              <w:rPr>
                <w:rFonts w:cs="Arial"/>
                <w:iCs/>
                <w:sz w:val="20"/>
                <w:szCs w:val="20"/>
              </w:rPr>
            </w:pPr>
          </w:p>
        </w:tc>
        <w:tc>
          <w:tcPr>
            <w:tcW w:w="529" w:type="pct"/>
            <w:vAlign w:val="center"/>
            <w:hideMark/>
          </w:tcPr>
          <w:p w14:paraId="06CE47EA" w14:textId="77777777" w:rsidR="0060199F" w:rsidRPr="003E05A2" w:rsidRDefault="0060199F" w:rsidP="003E05A2">
            <w:pPr>
              <w:spacing w:before="0" w:after="0"/>
              <w:rPr>
                <w:rFonts w:cs="Arial"/>
                <w:iCs/>
                <w:sz w:val="20"/>
                <w:szCs w:val="20"/>
                <w:u w:val="single"/>
              </w:rPr>
            </w:pPr>
            <w:hyperlink r:id="rId7" w:history="1">
              <w:r w:rsidRPr="003E05A2">
                <w:rPr>
                  <w:rStyle w:val="Hyperlink"/>
                  <w:rFonts w:cs="Arial"/>
                  <w:iCs/>
                  <w:sz w:val="20"/>
                  <w:szCs w:val="20"/>
                </w:rPr>
                <w:t>(</w:t>
              </w:r>
              <w:proofErr w:type="spellStart"/>
              <w:r w:rsidRPr="003E05A2">
                <w:rPr>
                  <w:rStyle w:val="Hyperlink"/>
                  <w:rFonts w:cs="Arial"/>
                  <w:iCs/>
                  <w:sz w:val="20"/>
                  <w:szCs w:val="20"/>
                </w:rPr>
                <w:t>Obabiyi</w:t>
              </w:r>
              <w:proofErr w:type="spellEnd"/>
              <w:r w:rsidRPr="003E05A2">
                <w:rPr>
                  <w:rStyle w:val="Hyperlink"/>
                  <w:rFonts w:cs="Arial"/>
                  <w:iCs/>
                  <w:sz w:val="20"/>
                  <w:szCs w:val="20"/>
                </w:rPr>
                <w:t xml:space="preserve"> and Onifade, 2017)</w:t>
              </w:r>
            </w:hyperlink>
          </w:p>
        </w:tc>
        <w:tc>
          <w:tcPr>
            <w:tcW w:w="385" w:type="pct"/>
            <w:vMerge/>
            <w:vAlign w:val="center"/>
            <w:hideMark/>
          </w:tcPr>
          <w:p w14:paraId="32A997BA" w14:textId="77777777" w:rsidR="0060199F" w:rsidRPr="003E05A2" w:rsidRDefault="0060199F" w:rsidP="003E05A2">
            <w:pPr>
              <w:spacing w:before="0" w:after="0"/>
              <w:rPr>
                <w:rFonts w:cs="Arial"/>
                <w:iCs/>
                <w:sz w:val="20"/>
                <w:szCs w:val="20"/>
              </w:rPr>
            </w:pPr>
          </w:p>
        </w:tc>
        <w:tc>
          <w:tcPr>
            <w:tcW w:w="1010" w:type="pct"/>
            <w:vMerge/>
            <w:vAlign w:val="center"/>
            <w:hideMark/>
          </w:tcPr>
          <w:p w14:paraId="2F2E8B7F" w14:textId="77777777" w:rsidR="0060199F" w:rsidRPr="003E05A2" w:rsidRDefault="0060199F" w:rsidP="003E05A2">
            <w:pPr>
              <w:spacing w:before="0" w:after="0"/>
              <w:rPr>
                <w:rFonts w:cs="Arial"/>
                <w:iCs/>
                <w:sz w:val="20"/>
                <w:szCs w:val="20"/>
              </w:rPr>
            </w:pPr>
          </w:p>
        </w:tc>
      </w:tr>
      <w:tr w:rsidR="00643ABC" w:rsidRPr="003E05A2" w14:paraId="6217752C" w14:textId="77777777" w:rsidTr="00643ABC">
        <w:trPr>
          <w:trHeight w:val="20"/>
        </w:trPr>
        <w:tc>
          <w:tcPr>
            <w:tcW w:w="529" w:type="pct"/>
            <w:vMerge w:val="restart"/>
            <w:vAlign w:val="center"/>
            <w:hideMark/>
          </w:tcPr>
          <w:p w14:paraId="49945F53" w14:textId="77777777" w:rsidR="0060199F" w:rsidRPr="003E05A2" w:rsidRDefault="0060199F" w:rsidP="003E05A2">
            <w:pPr>
              <w:spacing w:before="0" w:after="0"/>
              <w:rPr>
                <w:rFonts w:cs="Arial"/>
                <w:iCs/>
                <w:sz w:val="20"/>
                <w:szCs w:val="20"/>
              </w:rPr>
            </w:pPr>
            <w:r w:rsidRPr="003E05A2">
              <w:rPr>
                <w:rFonts w:cs="Arial"/>
                <w:iCs/>
                <w:sz w:val="20"/>
                <w:szCs w:val="20"/>
              </w:rPr>
              <w:t xml:space="preserve">0.0182 </w:t>
            </w:r>
            <w:r w:rsidRPr="003E05A2">
              <w:rPr>
                <w:rFonts w:cs="Arial"/>
                <w:iCs/>
                <w:sz w:val="20"/>
                <w:szCs w:val="20"/>
              </w:rPr>
              <w:fldChar w:fldCharType="begin"/>
            </w:r>
            <w:r w:rsidRPr="003E05A2">
              <w:rPr>
                <w:rFonts w:cs="Arial"/>
                <w:iCs/>
                <w:sz w:val="20"/>
                <w:szCs w:val="20"/>
              </w:rPr>
              <w:instrText xml:space="preserve"> ADDIN ZOTERO_ITEM CSL_CITATION {"citationID":"a5VUm6ml","properties":{"formattedCitation":"\\super 14,15\\nosupersub{}","plainCitation":"14,15","noteIndex":0},"citationItems":[{"id":769,"uris":["http://zotero.org/groups/5467322/items/VXDMHGCD"],"itemData":{"id":769,"type":"article-journal","abstract":"We analyze with four compartments a deterministic nonlinear mathematical model of typhoid fever transmission dynamics. Using the Lipchitz condition, we verified the existence and uniqueness of the model solutions to establish the validity of the model and derive the equilibria states of the model, i.e. disease-free equilibrium (DFE) and endemic equilibrium (EE). The computed basic reproductive number R0 was used to establish that the disease-free equilibrium is globally asymptotically stable when its numerical values are less than one while the endemic equilibrium is locally asymptotically stable when its values are greater than one. In addition, the Lyapunov function was applied to investigate the stability property for the (DFE). The model was numerically simulated to validate the results of the analysis.","container-title":"Advances in Systems Science and Applications","DOI":"10.25728/assa.2020.20.2.792","ISSN":"1078-6236","issue":"2","language":"en","license":"Copyright (c) 2020 Advances in Systems Science and Applications","note":"number: 2","page":"20-31","source":"ijassa.ipu.ru","title":"Global Stability Analysis of Typhoid Fever Model","volume":"20","author":[{"family":"Peter","given":"Olumuyiwa James"},{"family":"Adebisi","given":"Ajimot Folasade"},{"family":"Ajisope","given":"Michael Oyelami"},{"family":"Ajibade","given":"Fidelis Odedishemi"},{"family":"Abioye","given":"Adesoye Idowu"},{"family":"Oguntolu","given":"Festus Abiodun"}],"issued":{"date-parts":[["2020",6,30]]}}},{"id":771,"uris":["http://zotero.org/groups/5467322/items/QNG9349Q"],"itemData":{"id":771,"type":"article-journal","abstract":"Lassa fever is a severe hemorrhagic viral infection whose agents belong to Mastomys natelensis. Generally, humans contract Lassa virus through exposure to food or household products that have been contaminated with the excreta of the infected rodents. Lassa fever is endemic in some West African countries including Nigeria. A basic model is proposed to examine the transmission of the disease. The proposed model is subjected to qualitative study via the theory of differential equations and the threshold quantity that denotes the dominant eigenvalue was derived using next-generation matrix approach. The basic model is further extended to an optimal control model with four controls namely, the fumigation of the environment with pesticide, the use of condom to prevent human to human transmission during sexual activities, early treatment and the use of indoor residual spray. The theory of optimal control was explored to establish the necessary conditions for curtailing the transmission of Lassa fever. Numerical simulation was conducted and the results showed that if the Lassa fever transmission and spread were to be reduced significantly in the endemic region, all the control measures must be taken with all seriousness.","container-title":"Informatics in Medicine Unlocked","DOI":"10.1016/j.imu.2020.100419","ISSN":"2352-9148","journalAbbreviation":"Informatics in Medicine Unlocked","page":"100419","source":"ScienceDirect","title":"Modelling and optimal control analysis of Lassa fever disease","volume":"20","author":[{"family":"Peter","given":"Olumuyiwa James"},{"family":"Abioye","given":"Adesoye Idowu"},{"family":"Oguntolu","given":"Festus Abiodun"},{"family":"Owolabi","given":"Titilayo Abimbola"},{"family":"Ajisope","given":"Michael Oyelami"},{"family":"Zakari","given":"Abdullaziz Glabe"},{"family":"Shaba","given":"Timilehin Gideon"}],"issued":{"date-parts":[["2020",1,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4,15</w:t>
            </w:r>
            <w:r w:rsidRPr="003E05A2">
              <w:rPr>
                <w:rFonts w:cs="Arial"/>
                <w:sz w:val="20"/>
                <w:szCs w:val="20"/>
              </w:rPr>
              <w:fldChar w:fldCharType="end"/>
            </w:r>
          </w:p>
        </w:tc>
        <w:tc>
          <w:tcPr>
            <w:tcW w:w="720" w:type="pct"/>
            <w:vMerge w:val="restart"/>
            <w:vAlign w:val="center"/>
            <w:hideMark/>
          </w:tcPr>
          <w:p w14:paraId="5C19E185"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Merge w:val="restart"/>
            <w:vAlign w:val="center"/>
            <w:hideMark/>
          </w:tcPr>
          <w:p w14:paraId="67ED9A82"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Merge w:val="restart"/>
            <w:vAlign w:val="center"/>
            <w:hideMark/>
          </w:tcPr>
          <w:p w14:paraId="214D5C59"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2FDC841F"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Align w:val="center"/>
            <w:hideMark/>
          </w:tcPr>
          <w:p w14:paraId="39C55F2C"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restart"/>
            <w:vAlign w:val="center"/>
            <w:hideMark/>
          </w:tcPr>
          <w:p w14:paraId="63E0E084"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1010" w:type="pct"/>
            <w:vMerge w:val="restart"/>
            <w:vAlign w:val="center"/>
            <w:hideMark/>
          </w:tcPr>
          <w:p w14:paraId="4512175F" w14:textId="77777777" w:rsidR="0060199F" w:rsidRPr="003E05A2" w:rsidRDefault="0060199F" w:rsidP="003E05A2">
            <w:pPr>
              <w:spacing w:before="0" w:after="0"/>
              <w:rPr>
                <w:rFonts w:cs="Arial"/>
                <w:iCs/>
                <w:sz w:val="20"/>
                <w:szCs w:val="20"/>
              </w:rPr>
            </w:pPr>
            <w:r w:rsidRPr="003E05A2">
              <w:rPr>
                <w:rFonts w:cs="Arial"/>
                <w:iCs/>
                <w:sz w:val="20"/>
                <w:szCs w:val="20"/>
              </w:rPr>
              <w:t>Probability of transmission per contact by an infectious rat. Value taken from a study looking at Typhoid fever transmission dynamics among humans.</w:t>
            </w:r>
          </w:p>
        </w:tc>
      </w:tr>
      <w:tr w:rsidR="00643ABC" w:rsidRPr="003E05A2" w14:paraId="586C1CC6" w14:textId="77777777" w:rsidTr="00643ABC">
        <w:trPr>
          <w:trHeight w:val="20"/>
        </w:trPr>
        <w:tc>
          <w:tcPr>
            <w:tcW w:w="529" w:type="pct"/>
            <w:vMerge/>
            <w:vAlign w:val="center"/>
            <w:hideMark/>
          </w:tcPr>
          <w:p w14:paraId="38F6F4C6" w14:textId="77777777" w:rsidR="0060199F" w:rsidRPr="003E05A2" w:rsidRDefault="0060199F" w:rsidP="003E05A2">
            <w:pPr>
              <w:spacing w:before="0" w:after="0"/>
              <w:rPr>
                <w:rFonts w:cs="Arial"/>
                <w:iCs/>
                <w:sz w:val="20"/>
                <w:szCs w:val="20"/>
              </w:rPr>
            </w:pPr>
          </w:p>
        </w:tc>
        <w:tc>
          <w:tcPr>
            <w:tcW w:w="720" w:type="pct"/>
            <w:vMerge/>
            <w:vAlign w:val="center"/>
            <w:hideMark/>
          </w:tcPr>
          <w:p w14:paraId="751916F5" w14:textId="77777777" w:rsidR="0060199F" w:rsidRPr="003E05A2" w:rsidRDefault="0060199F" w:rsidP="003E05A2">
            <w:pPr>
              <w:spacing w:before="0" w:after="0"/>
              <w:rPr>
                <w:rFonts w:cs="Arial"/>
                <w:iCs/>
                <w:sz w:val="20"/>
                <w:szCs w:val="20"/>
              </w:rPr>
            </w:pPr>
          </w:p>
        </w:tc>
        <w:tc>
          <w:tcPr>
            <w:tcW w:w="818" w:type="pct"/>
            <w:vMerge/>
            <w:vAlign w:val="center"/>
            <w:hideMark/>
          </w:tcPr>
          <w:p w14:paraId="5E92BCB3" w14:textId="77777777" w:rsidR="0060199F" w:rsidRPr="003E05A2" w:rsidRDefault="0060199F" w:rsidP="003E05A2">
            <w:pPr>
              <w:spacing w:before="0" w:after="0"/>
              <w:rPr>
                <w:rFonts w:cs="Arial"/>
                <w:iCs/>
                <w:sz w:val="20"/>
                <w:szCs w:val="20"/>
              </w:rPr>
            </w:pPr>
          </w:p>
        </w:tc>
        <w:tc>
          <w:tcPr>
            <w:tcW w:w="433" w:type="pct"/>
            <w:vMerge/>
            <w:vAlign w:val="center"/>
            <w:hideMark/>
          </w:tcPr>
          <w:p w14:paraId="3E5DF712" w14:textId="77777777" w:rsidR="0060199F" w:rsidRPr="003E05A2" w:rsidRDefault="0060199F" w:rsidP="003E05A2">
            <w:pPr>
              <w:spacing w:before="0" w:after="0"/>
              <w:rPr>
                <w:rFonts w:cs="Arial"/>
                <w:iCs/>
                <w:sz w:val="20"/>
                <w:szCs w:val="20"/>
              </w:rPr>
            </w:pPr>
          </w:p>
        </w:tc>
        <w:tc>
          <w:tcPr>
            <w:tcW w:w="577" w:type="pct"/>
            <w:vMerge/>
            <w:vAlign w:val="center"/>
            <w:hideMark/>
          </w:tcPr>
          <w:p w14:paraId="35DC316D" w14:textId="77777777" w:rsidR="0060199F" w:rsidRPr="003E05A2" w:rsidRDefault="0060199F" w:rsidP="003E05A2">
            <w:pPr>
              <w:spacing w:before="0" w:after="0"/>
              <w:rPr>
                <w:rFonts w:cs="Arial"/>
                <w:iCs/>
                <w:sz w:val="20"/>
                <w:szCs w:val="20"/>
              </w:rPr>
            </w:pPr>
          </w:p>
        </w:tc>
        <w:tc>
          <w:tcPr>
            <w:tcW w:w="529" w:type="pct"/>
            <w:vAlign w:val="center"/>
            <w:hideMark/>
          </w:tcPr>
          <w:p w14:paraId="5B60EBCD"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30430312" w14:textId="77777777" w:rsidR="0060199F" w:rsidRPr="003E05A2" w:rsidRDefault="0060199F" w:rsidP="003E05A2">
            <w:pPr>
              <w:spacing w:before="0" w:after="0"/>
              <w:rPr>
                <w:rFonts w:cs="Arial"/>
                <w:iCs/>
                <w:sz w:val="20"/>
                <w:szCs w:val="20"/>
              </w:rPr>
            </w:pPr>
          </w:p>
        </w:tc>
        <w:tc>
          <w:tcPr>
            <w:tcW w:w="1010" w:type="pct"/>
            <w:vMerge/>
            <w:vAlign w:val="center"/>
            <w:hideMark/>
          </w:tcPr>
          <w:p w14:paraId="15D99D16" w14:textId="77777777" w:rsidR="0060199F" w:rsidRPr="003E05A2" w:rsidRDefault="0060199F" w:rsidP="003E05A2">
            <w:pPr>
              <w:spacing w:before="0" w:after="0"/>
              <w:rPr>
                <w:rFonts w:cs="Arial"/>
                <w:iCs/>
                <w:sz w:val="20"/>
                <w:szCs w:val="20"/>
              </w:rPr>
            </w:pPr>
          </w:p>
        </w:tc>
      </w:tr>
      <w:tr w:rsidR="00643ABC" w:rsidRPr="003E05A2" w14:paraId="1B67D8E8" w14:textId="77777777" w:rsidTr="00643ABC">
        <w:trPr>
          <w:trHeight w:val="20"/>
        </w:trPr>
        <w:tc>
          <w:tcPr>
            <w:tcW w:w="529" w:type="pct"/>
            <w:vAlign w:val="center"/>
            <w:hideMark/>
          </w:tcPr>
          <w:p w14:paraId="4698B238" w14:textId="77777777" w:rsidR="0060199F" w:rsidRPr="003E05A2" w:rsidRDefault="0060199F" w:rsidP="003E05A2">
            <w:pPr>
              <w:spacing w:before="0" w:after="0"/>
              <w:rPr>
                <w:rFonts w:cs="Arial"/>
                <w:iCs/>
                <w:sz w:val="20"/>
                <w:szCs w:val="20"/>
              </w:rPr>
            </w:pPr>
            <w:r w:rsidRPr="003E05A2">
              <w:rPr>
                <w:rFonts w:cs="Arial"/>
                <w:iCs/>
                <w:sz w:val="20"/>
                <w:szCs w:val="20"/>
              </w:rPr>
              <w:t xml:space="preserve">1.9 to 2.9 </w:t>
            </w:r>
            <w:r w:rsidRPr="003E05A2">
              <w:rPr>
                <w:rFonts w:cs="Arial"/>
                <w:iCs/>
                <w:sz w:val="20"/>
                <w:szCs w:val="20"/>
              </w:rPr>
              <w:fldChar w:fldCharType="begin"/>
            </w:r>
            <w:r w:rsidRPr="003E05A2">
              <w:rPr>
                <w:rFonts w:cs="Arial"/>
                <w:iCs/>
                <w:sz w:val="20"/>
                <w:szCs w:val="20"/>
              </w:rPr>
              <w:instrText xml:space="preserve"> ADDIN ZOTERO_ITEM CSL_CITATION {"citationID":"qJ6kU7kE","properties":{"formattedCitation":"\\super 16\\nosupersub{}","plainCitation":"16","noteIndex":0},"citationItems":[{"id":772,"uris":["http://zotero.org/groups/5467322/items/PVRUZ2KJ"],"itemData":{"id":772,"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ational Biology","language":"en","note":"publisher: Public Library of Science","page":"e1008811","source":"PLoS Journals","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issued":{"date-parts":[["2021",3,3]]}}}],"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6</w:t>
            </w:r>
            <w:r w:rsidRPr="003E05A2">
              <w:rPr>
                <w:rFonts w:cs="Arial"/>
                <w:sz w:val="20"/>
                <w:szCs w:val="20"/>
              </w:rPr>
              <w:fldChar w:fldCharType="end"/>
            </w:r>
          </w:p>
        </w:tc>
        <w:tc>
          <w:tcPr>
            <w:tcW w:w="720" w:type="pct"/>
            <w:vAlign w:val="center"/>
            <w:hideMark/>
          </w:tcPr>
          <w:p w14:paraId="6AF9E376"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0F980CE6"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 per susceptible human)</w:t>
            </w:r>
          </w:p>
        </w:tc>
        <w:tc>
          <w:tcPr>
            <w:tcW w:w="433" w:type="pct"/>
            <w:vAlign w:val="center"/>
            <w:hideMark/>
          </w:tcPr>
          <w:p w14:paraId="57337DBD"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6D6B9F9D" w14:textId="77777777" w:rsidR="0060199F" w:rsidRPr="003E05A2" w:rsidRDefault="0060199F" w:rsidP="003E05A2">
            <w:pPr>
              <w:spacing w:before="0" w:after="0"/>
              <w:rPr>
                <w:rFonts w:cs="Arial"/>
                <w:iCs/>
                <w:sz w:val="20"/>
                <w:szCs w:val="20"/>
              </w:rPr>
            </w:pPr>
            <w:r w:rsidRPr="003E05A2">
              <w:rPr>
                <w:rFonts w:cs="Arial"/>
                <w:iCs/>
                <w:sz w:val="20"/>
                <w:szCs w:val="20"/>
              </w:rPr>
              <w:t>West Africa</w:t>
            </w:r>
          </w:p>
        </w:tc>
        <w:tc>
          <w:tcPr>
            <w:tcW w:w="529" w:type="pct"/>
            <w:vAlign w:val="center"/>
            <w:hideMark/>
          </w:tcPr>
          <w:p w14:paraId="54D72FB6"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Align w:val="center"/>
            <w:hideMark/>
          </w:tcPr>
          <w:p w14:paraId="5E4E45B0"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Align w:val="center"/>
            <w:hideMark/>
          </w:tcPr>
          <w:p w14:paraId="7BD45257" w14:textId="77777777" w:rsidR="0060199F" w:rsidRPr="003E05A2" w:rsidRDefault="0060199F" w:rsidP="003E05A2">
            <w:pPr>
              <w:spacing w:before="0" w:after="0"/>
              <w:rPr>
                <w:rFonts w:cs="Arial"/>
                <w:iCs/>
                <w:sz w:val="20"/>
                <w:szCs w:val="20"/>
              </w:rPr>
            </w:pPr>
            <w:r w:rsidRPr="003E05A2">
              <w:rPr>
                <w:rFonts w:cs="Arial"/>
                <w:iCs/>
                <w:sz w:val="20"/>
                <w:szCs w:val="20"/>
              </w:rPr>
              <w:t>Rate of new infections. Describes the force-of-infection multiplied by the number of susceptible people. The range of rates covers the individual country rates derived in the study.</w:t>
            </w:r>
          </w:p>
        </w:tc>
      </w:tr>
      <w:tr w:rsidR="00643ABC" w:rsidRPr="003E05A2" w14:paraId="6077DEE0" w14:textId="77777777" w:rsidTr="00643ABC">
        <w:trPr>
          <w:trHeight w:val="20"/>
        </w:trPr>
        <w:tc>
          <w:tcPr>
            <w:tcW w:w="529" w:type="pct"/>
            <w:vAlign w:val="center"/>
            <w:hideMark/>
          </w:tcPr>
          <w:p w14:paraId="79F8F526" w14:textId="77777777" w:rsidR="0060199F" w:rsidRPr="003E05A2" w:rsidRDefault="0060199F" w:rsidP="003E05A2">
            <w:pPr>
              <w:spacing w:before="0" w:after="0"/>
              <w:rPr>
                <w:rFonts w:cs="Arial"/>
                <w:iCs/>
                <w:sz w:val="20"/>
                <w:szCs w:val="20"/>
              </w:rPr>
            </w:pPr>
            <w:r w:rsidRPr="003E05A2">
              <w:rPr>
                <w:rFonts w:cs="Arial"/>
                <w:iCs/>
                <w:sz w:val="20"/>
                <w:szCs w:val="20"/>
              </w:rPr>
              <w:t xml:space="preserve">0.0296 </w:t>
            </w:r>
            <w:r w:rsidRPr="003E05A2">
              <w:rPr>
                <w:rFonts w:cs="Arial"/>
                <w:iCs/>
                <w:sz w:val="20"/>
                <w:szCs w:val="20"/>
              </w:rPr>
              <w:fldChar w:fldCharType="begin"/>
            </w:r>
            <w:r w:rsidRPr="003E05A2">
              <w:rPr>
                <w:rFonts w:cs="Arial"/>
                <w:iCs/>
                <w:sz w:val="20"/>
                <w:szCs w:val="20"/>
              </w:rPr>
              <w:instrText xml:space="preserve"> ADDIN ZOTERO_ITEM CSL_CITATION {"citationID":"g18usu4I","properties":{"formattedCitation":"\\super 17\\nosupersub{}","plainCitation":"17","noteIndex":0},"citationItems":[{"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7</w:t>
            </w:r>
            <w:r w:rsidRPr="003E05A2">
              <w:rPr>
                <w:rFonts w:cs="Arial"/>
                <w:sz w:val="20"/>
                <w:szCs w:val="20"/>
              </w:rPr>
              <w:fldChar w:fldCharType="end"/>
            </w:r>
          </w:p>
        </w:tc>
        <w:tc>
          <w:tcPr>
            <w:tcW w:w="720" w:type="pct"/>
            <w:vAlign w:val="center"/>
            <w:hideMark/>
          </w:tcPr>
          <w:p w14:paraId="5EE1ADD6" w14:textId="77777777" w:rsidR="0060199F" w:rsidRPr="003E05A2" w:rsidRDefault="0060199F" w:rsidP="003E05A2">
            <w:pPr>
              <w:spacing w:before="0" w:after="0"/>
              <w:rPr>
                <w:rFonts w:cs="Arial"/>
                <w:iCs/>
                <w:sz w:val="20"/>
                <w:szCs w:val="20"/>
              </w:rPr>
            </w:pPr>
            <w:r w:rsidRPr="003E05A2">
              <w:rPr>
                <w:rFonts w:cs="Arial"/>
                <w:iCs/>
                <w:sz w:val="20"/>
                <w:szCs w:val="20"/>
              </w:rPr>
              <w:t>Baseline</w:t>
            </w:r>
          </w:p>
        </w:tc>
        <w:tc>
          <w:tcPr>
            <w:tcW w:w="818" w:type="pct"/>
            <w:vMerge w:val="restart"/>
            <w:vAlign w:val="center"/>
            <w:hideMark/>
          </w:tcPr>
          <w:p w14:paraId="12D6CE53"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lastRenderedPageBreak/>
              <w:t>natalensis</w:t>
            </w:r>
            <w:proofErr w:type="spellEnd"/>
            <w:r w:rsidRPr="003E05A2">
              <w:rPr>
                <w:rFonts w:cs="Arial"/>
                <w:iCs/>
                <w:sz w:val="20"/>
                <w:szCs w:val="20"/>
              </w:rPr>
              <w:t>) to human (per day)</w:t>
            </w:r>
          </w:p>
        </w:tc>
        <w:tc>
          <w:tcPr>
            <w:tcW w:w="433" w:type="pct"/>
            <w:vMerge w:val="restart"/>
            <w:vAlign w:val="center"/>
            <w:hideMark/>
          </w:tcPr>
          <w:p w14:paraId="55B608FD" w14:textId="77777777" w:rsidR="0060199F" w:rsidRPr="003E05A2" w:rsidRDefault="0060199F" w:rsidP="003E05A2">
            <w:pPr>
              <w:spacing w:before="0" w:after="0"/>
              <w:rPr>
                <w:rFonts w:cs="Arial"/>
                <w:iCs/>
                <w:sz w:val="20"/>
                <w:szCs w:val="20"/>
              </w:rPr>
            </w:pPr>
            <w:r w:rsidRPr="003E05A2">
              <w:rPr>
                <w:rFonts w:cs="Arial"/>
                <w:iCs/>
                <w:sz w:val="20"/>
                <w:szCs w:val="20"/>
              </w:rPr>
              <w:lastRenderedPageBreak/>
              <w:t>Lassa virus</w:t>
            </w:r>
          </w:p>
        </w:tc>
        <w:tc>
          <w:tcPr>
            <w:tcW w:w="577" w:type="pct"/>
            <w:vMerge w:val="restart"/>
            <w:vAlign w:val="center"/>
            <w:hideMark/>
          </w:tcPr>
          <w:p w14:paraId="4383ACA6"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Merge w:val="restart"/>
            <w:vAlign w:val="center"/>
            <w:hideMark/>
          </w:tcPr>
          <w:p w14:paraId="2D8334DF"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vAlign w:val="center"/>
            <w:hideMark/>
          </w:tcPr>
          <w:p w14:paraId="1D901D50"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Merge w:val="restart"/>
            <w:vAlign w:val="center"/>
            <w:hideMark/>
          </w:tcPr>
          <w:p w14:paraId="3CC158C9"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rate from rodent to </w:t>
            </w:r>
            <w:r w:rsidRPr="003E05A2">
              <w:rPr>
                <w:rFonts w:cs="Arial"/>
                <w:iCs/>
                <w:sz w:val="20"/>
                <w:szCs w:val="20"/>
              </w:rPr>
              <w:lastRenderedPageBreak/>
              <w:t xml:space="preserve">human. Derived from model-fitting to confirmed cases of Lassa fever in Nigeria from 2017 to 2020 . </w:t>
            </w:r>
          </w:p>
        </w:tc>
      </w:tr>
      <w:tr w:rsidR="00643ABC" w:rsidRPr="003E05A2" w14:paraId="572A9E27" w14:textId="77777777" w:rsidTr="00643ABC">
        <w:trPr>
          <w:trHeight w:val="20"/>
        </w:trPr>
        <w:tc>
          <w:tcPr>
            <w:tcW w:w="529" w:type="pct"/>
            <w:vAlign w:val="center"/>
            <w:hideMark/>
          </w:tcPr>
          <w:p w14:paraId="71AE18A1" w14:textId="77777777" w:rsidR="0060199F" w:rsidRPr="003E05A2" w:rsidRDefault="0060199F" w:rsidP="003E05A2">
            <w:pPr>
              <w:spacing w:before="0" w:after="0"/>
              <w:rPr>
                <w:rFonts w:cs="Arial"/>
                <w:iCs/>
                <w:sz w:val="20"/>
                <w:szCs w:val="20"/>
              </w:rPr>
            </w:pPr>
            <w:r w:rsidRPr="003E05A2">
              <w:rPr>
                <w:rFonts w:cs="Arial"/>
                <w:iCs/>
                <w:sz w:val="20"/>
                <w:szCs w:val="20"/>
              </w:rPr>
              <w:lastRenderedPageBreak/>
              <w:t xml:space="preserve">0.1 to 0.8 </w:t>
            </w:r>
            <w:r w:rsidRPr="003E05A2">
              <w:rPr>
                <w:rFonts w:cs="Arial"/>
                <w:iCs/>
                <w:sz w:val="20"/>
                <w:szCs w:val="20"/>
              </w:rPr>
              <w:fldChar w:fldCharType="begin"/>
            </w:r>
            <w:r w:rsidRPr="003E05A2">
              <w:rPr>
                <w:rFonts w:cs="Arial"/>
                <w:iCs/>
                <w:sz w:val="20"/>
                <w:szCs w:val="20"/>
              </w:rPr>
              <w:instrText xml:space="preserve"> ADDIN ZOTERO_ITEM CSL_CITATION {"citationID":"UZ2ytYJg","properties":{"formattedCitation":"\\super 17\\nosupersub{}","plainCitation":"17","noteIndex":0},"citationItems":[{"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7</w:t>
            </w:r>
            <w:r w:rsidRPr="003E05A2">
              <w:rPr>
                <w:rFonts w:cs="Arial"/>
                <w:sz w:val="20"/>
                <w:szCs w:val="20"/>
              </w:rPr>
              <w:fldChar w:fldCharType="end"/>
            </w:r>
          </w:p>
        </w:tc>
        <w:tc>
          <w:tcPr>
            <w:tcW w:w="720" w:type="pct"/>
            <w:vAlign w:val="center"/>
            <w:hideMark/>
          </w:tcPr>
          <w:p w14:paraId="3EF3CFD9" w14:textId="77777777" w:rsidR="0060199F" w:rsidRPr="003E05A2" w:rsidRDefault="0060199F" w:rsidP="003E05A2">
            <w:pPr>
              <w:spacing w:before="0" w:after="0"/>
              <w:rPr>
                <w:rFonts w:cs="Arial"/>
                <w:iCs/>
                <w:sz w:val="20"/>
                <w:szCs w:val="20"/>
              </w:rPr>
            </w:pPr>
            <w:r w:rsidRPr="003E05A2">
              <w:rPr>
                <w:rFonts w:cs="Arial"/>
                <w:iCs/>
                <w:sz w:val="20"/>
                <w:szCs w:val="20"/>
              </w:rPr>
              <w:t>Range</w:t>
            </w:r>
          </w:p>
        </w:tc>
        <w:tc>
          <w:tcPr>
            <w:tcW w:w="818" w:type="pct"/>
            <w:vMerge/>
            <w:vAlign w:val="center"/>
            <w:hideMark/>
          </w:tcPr>
          <w:p w14:paraId="2A799F4F" w14:textId="77777777" w:rsidR="0060199F" w:rsidRPr="003E05A2" w:rsidRDefault="0060199F" w:rsidP="003E05A2">
            <w:pPr>
              <w:spacing w:before="0" w:after="0"/>
              <w:rPr>
                <w:rFonts w:cs="Arial"/>
                <w:iCs/>
                <w:sz w:val="20"/>
                <w:szCs w:val="20"/>
              </w:rPr>
            </w:pPr>
          </w:p>
        </w:tc>
        <w:tc>
          <w:tcPr>
            <w:tcW w:w="433" w:type="pct"/>
            <w:vMerge/>
            <w:vAlign w:val="center"/>
            <w:hideMark/>
          </w:tcPr>
          <w:p w14:paraId="16E16D9F" w14:textId="77777777" w:rsidR="0060199F" w:rsidRPr="003E05A2" w:rsidRDefault="0060199F" w:rsidP="003E05A2">
            <w:pPr>
              <w:spacing w:before="0" w:after="0"/>
              <w:rPr>
                <w:rFonts w:cs="Arial"/>
                <w:iCs/>
                <w:sz w:val="20"/>
                <w:szCs w:val="20"/>
              </w:rPr>
            </w:pPr>
          </w:p>
        </w:tc>
        <w:tc>
          <w:tcPr>
            <w:tcW w:w="577" w:type="pct"/>
            <w:vMerge/>
            <w:vAlign w:val="center"/>
            <w:hideMark/>
          </w:tcPr>
          <w:p w14:paraId="61373105" w14:textId="77777777" w:rsidR="0060199F" w:rsidRPr="003E05A2" w:rsidRDefault="0060199F" w:rsidP="003E05A2">
            <w:pPr>
              <w:spacing w:before="0" w:after="0"/>
              <w:rPr>
                <w:rFonts w:cs="Arial"/>
                <w:iCs/>
                <w:sz w:val="20"/>
                <w:szCs w:val="20"/>
              </w:rPr>
            </w:pPr>
          </w:p>
        </w:tc>
        <w:tc>
          <w:tcPr>
            <w:tcW w:w="529" w:type="pct"/>
            <w:vMerge/>
            <w:vAlign w:val="center"/>
            <w:hideMark/>
          </w:tcPr>
          <w:p w14:paraId="1D6078DE" w14:textId="77777777" w:rsidR="0060199F" w:rsidRPr="003E05A2" w:rsidRDefault="0060199F" w:rsidP="003E05A2">
            <w:pPr>
              <w:spacing w:before="0" w:after="0"/>
              <w:rPr>
                <w:rFonts w:cs="Arial"/>
                <w:iCs/>
                <w:sz w:val="20"/>
                <w:szCs w:val="20"/>
              </w:rPr>
            </w:pPr>
          </w:p>
        </w:tc>
        <w:tc>
          <w:tcPr>
            <w:tcW w:w="385" w:type="pct"/>
            <w:vMerge/>
            <w:vAlign w:val="center"/>
            <w:hideMark/>
          </w:tcPr>
          <w:p w14:paraId="19098D48" w14:textId="77777777" w:rsidR="0060199F" w:rsidRPr="003E05A2" w:rsidRDefault="0060199F" w:rsidP="003E05A2">
            <w:pPr>
              <w:spacing w:before="0" w:after="0"/>
              <w:rPr>
                <w:rFonts w:cs="Arial"/>
                <w:iCs/>
                <w:sz w:val="20"/>
                <w:szCs w:val="20"/>
              </w:rPr>
            </w:pPr>
          </w:p>
        </w:tc>
        <w:tc>
          <w:tcPr>
            <w:tcW w:w="1010" w:type="pct"/>
            <w:vMerge/>
            <w:vAlign w:val="center"/>
            <w:hideMark/>
          </w:tcPr>
          <w:p w14:paraId="1E7DB237" w14:textId="77777777" w:rsidR="0060199F" w:rsidRPr="003E05A2" w:rsidRDefault="0060199F" w:rsidP="003E05A2">
            <w:pPr>
              <w:spacing w:before="0" w:after="0"/>
              <w:rPr>
                <w:rFonts w:cs="Arial"/>
                <w:iCs/>
                <w:sz w:val="20"/>
                <w:szCs w:val="20"/>
              </w:rPr>
            </w:pPr>
          </w:p>
        </w:tc>
      </w:tr>
      <w:tr w:rsidR="00643ABC" w:rsidRPr="003E05A2" w14:paraId="5E180C67" w14:textId="77777777" w:rsidTr="00643ABC">
        <w:trPr>
          <w:trHeight w:val="20"/>
        </w:trPr>
        <w:tc>
          <w:tcPr>
            <w:tcW w:w="529" w:type="pct"/>
            <w:vAlign w:val="center"/>
            <w:hideMark/>
          </w:tcPr>
          <w:p w14:paraId="19022486" w14:textId="77777777" w:rsidR="0060199F" w:rsidRPr="003E05A2" w:rsidRDefault="0060199F" w:rsidP="003E05A2">
            <w:pPr>
              <w:spacing w:before="0" w:after="0"/>
              <w:rPr>
                <w:rFonts w:cs="Arial"/>
                <w:iCs/>
                <w:sz w:val="20"/>
                <w:szCs w:val="20"/>
              </w:rPr>
            </w:pPr>
            <w:r w:rsidRPr="003E05A2">
              <w:rPr>
                <w:rFonts w:cs="Arial"/>
                <w:iCs/>
                <w:sz w:val="20"/>
                <w:szCs w:val="20"/>
              </w:rPr>
              <w:t xml:space="preserve">0.216 </w:t>
            </w:r>
            <w:r w:rsidRPr="003E05A2">
              <w:rPr>
                <w:rFonts w:cs="Arial"/>
                <w:iCs/>
                <w:sz w:val="20"/>
                <w:szCs w:val="20"/>
              </w:rPr>
              <w:fldChar w:fldCharType="begin"/>
            </w:r>
            <w:r w:rsidRPr="003E05A2">
              <w:rPr>
                <w:rFonts w:cs="Arial"/>
                <w:iCs/>
                <w:sz w:val="20"/>
                <w:szCs w:val="20"/>
              </w:rPr>
              <w:instrText xml:space="preserve"> ADDIN ZOTERO_ITEM CSL_CITATION {"citationID":"KWzh9Prp","properties":{"formattedCitation":"\\super 12,17\\nosupersub{}","plainCitation":"12,17","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2,17</w:t>
            </w:r>
            <w:r w:rsidRPr="003E05A2">
              <w:rPr>
                <w:rFonts w:cs="Arial"/>
                <w:sz w:val="20"/>
                <w:szCs w:val="20"/>
              </w:rPr>
              <w:fldChar w:fldCharType="end"/>
            </w:r>
          </w:p>
        </w:tc>
        <w:tc>
          <w:tcPr>
            <w:tcW w:w="720" w:type="pct"/>
            <w:vAlign w:val="center"/>
            <w:hideMark/>
          </w:tcPr>
          <w:p w14:paraId="023FE0CE" w14:textId="77777777" w:rsidR="0060199F" w:rsidRPr="003E05A2" w:rsidRDefault="0060199F" w:rsidP="003E05A2">
            <w:pPr>
              <w:spacing w:before="0" w:after="0"/>
              <w:rPr>
                <w:rFonts w:cs="Arial"/>
                <w:iCs/>
                <w:sz w:val="20"/>
                <w:szCs w:val="20"/>
              </w:rPr>
            </w:pPr>
            <w:r w:rsidRPr="003E05A2">
              <w:rPr>
                <w:rFonts w:cs="Arial"/>
                <w:iCs/>
                <w:sz w:val="20"/>
                <w:szCs w:val="20"/>
              </w:rPr>
              <w:t>Rate associated with disease extinction</w:t>
            </w:r>
          </w:p>
        </w:tc>
        <w:tc>
          <w:tcPr>
            <w:tcW w:w="818" w:type="pct"/>
            <w:vMerge/>
            <w:vAlign w:val="center"/>
            <w:hideMark/>
          </w:tcPr>
          <w:p w14:paraId="679FF42F" w14:textId="77777777" w:rsidR="0060199F" w:rsidRPr="003E05A2" w:rsidRDefault="0060199F" w:rsidP="003E05A2">
            <w:pPr>
              <w:spacing w:before="0" w:after="0"/>
              <w:rPr>
                <w:rFonts w:cs="Arial"/>
                <w:iCs/>
                <w:sz w:val="20"/>
                <w:szCs w:val="20"/>
              </w:rPr>
            </w:pPr>
          </w:p>
        </w:tc>
        <w:tc>
          <w:tcPr>
            <w:tcW w:w="433" w:type="pct"/>
            <w:vMerge/>
            <w:vAlign w:val="center"/>
            <w:hideMark/>
          </w:tcPr>
          <w:p w14:paraId="7E679580" w14:textId="77777777" w:rsidR="0060199F" w:rsidRPr="003E05A2" w:rsidRDefault="0060199F" w:rsidP="003E05A2">
            <w:pPr>
              <w:spacing w:before="0" w:after="0"/>
              <w:rPr>
                <w:rFonts w:cs="Arial"/>
                <w:iCs/>
                <w:sz w:val="20"/>
                <w:szCs w:val="20"/>
              </w:rPr>
            </w:pPr>
          </w:p>
        </w:tc>
        <w:tc>
          <w:tcPr>
            <w:tcW w:w="577" w:type="pct"/>
            <w:vMerge/>
            <w:vAlign w:val="center"/>
            <w:hideMark/>
          </w:tcPr>
          <w:p w14:paraId="66DF4BF4" w14:textId="77777777" w:rsidR="0060199F" w:rsidRPr="003E05A2" w:rsidRDefault="0060199F" w:rsidP="003E05A2">
            <w:pPr>
              <w:spacing w:before="0" w:after="0"/>
              <w:rPr>
                <w:rFonts w:cs="Arial"/>
                <w:iCs/>
                <w:sz w:val="20"/>
                <w:szCs w:val="20"/>
              </w:rPr>
            </w:pPr>
          </w:p>
        </w:tc>
        <w:tc>
          <w:tcPr>
            <w:tcW w:w="529" w:type="pct"/>
            <w:vMerge w:val="restart"/>
            <w:vAlign w:val="center"/>
            <w:hideMark/>
          </w:tcPr>
          <w:p w14:paraId="1F71C49B"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Merge/>
            <w:vAlign w:val="center"/>
            <w:hideMark/>
          </w:tcPr>
          <w:p w14:paraId="6A90368A" w14:textId="77777777" w:rsidR="0060199F" w:rsidRPr="003E05A2" w:rsidRDefault="0060199F" w:rsidP="003E05A2">
            <w:pPr>
              <w:spacing w:before="0" w:after="0"/>
              <w:rPr>
                <w:rFonts w:cs="Arial"/>
                <w:iCs/>
                <w:sz w:val="20"/>
                <w:szCs w:val="20"/>
              </w:rPr>
            </w:pPr>
          </w:p>
        </w:tc>
        <w:tc>
          <w:tcPr>
            <w:tcW w:w="1010" w:type="pct"/>
            <w:vMerge/>
            <w:vAlign w:val="center"/>
            <w:hideMark/>
          </w:tcPr>
          <w:p w14:paraId="398929DE" w14:textId="77777777" w:rsidR="0060199F" w:rsidRPr="003E05A2" w:rsidRDefault="0060199F" w:rsidP="003E05A2">
            <w:pPr>
              <w:spacing w:before="0" w:after="0"/>
              <w:rPr>
                <w:rFonts w:cs="Arial"/>
                <w:iCs/>
                <w:sz w:val="20"/>
                <w:szCs w:val="20"/>
              </w:rPr>
            </w:pPr>
          </w:p>
        </w:tc>
      </w:tr>
      <w:tr w:rsidR="00643ABC" w:rsidRPr="003E05A2" w14:paraId="263558CA" w14:textId="77777777" w:rsidTr="00643ABC">
        <w:trPr>
          <w:trHeight w:val="20"/>
        </w:trPr>
        <w:tc>
          <w:tcPr>
            <w:tcW w:w="529" w:type="pct"/>
            <w:vAlign w:val="center"/>
            <w:hideMark/>
          </w:tcPr>
          <w:p w14:paraId="5BA0B4B1" w14:textId="77777777" w:rsidR="0060199F" w:rsidRPr="003E05A2" w:rsidRDefault="0060199F" w:rsidP="003E05A2">
            <w:pPr>
              <w:spacing w:before="0" w:after="0"/>
              <w:rPr>
                <w:rFonts w:cs="Arial"/>
                <w:iCs/>
                <w:sz w:val="20"/>
                <w:szCs w:val="20"/>
              </w:rPr>
            </w:pPr>
            <w:r w:rsidRPr="003E05A2">
              <w:rPr>
                <w:rFonts w:cs="Arial"/>
                <w:iCs/>
                <w:sz w:val="20"/>
                <w:szCs w:val="20"/>
              </w:rPr>
              <w:t xml:space="preserve">0.373 </w:t>
            </w:r>
            <w:r w:rsidRPr="003E05A2">
              <w:rPr>
                <w:rFonts w:cs="Arial"/>
                <w:iCs/>
                <w:sz w:val="20"/>
                <w:szCs w:val="20"/>
              </w:rPr>
              <w:fldChar w:fldCharType="begin"/>
            </w:r>
            <w:r w:rsidRPr="003E05A2">
              <w:rPr>
                <w:rFonts w:cs="Arial"/>
                <w:iCs/>
                <w:sz w:val="20"/>
                <w:szCs w:val="20"/>
              </w:rPr>
              <w:instrText xml:space="preserve"> ADDIN ZOTERO_ITEM CSL_CITATION {"citationID":"2DZw35wE","properties":{"formattedCitation":"\\super 12,17\\nosupersub{}","plainCitation":"12,17","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2,17</w:t>
            </w:r>
            <w:r w:rsidRPr="003E05A2">
              <w:rPr>
                <w:rFonts w:cs="Arial"/>
                <w:sz w:val="20"/>
                <w:szCs w:val="20"/>
              </w:rPr>
              <w:fldChar w:fldCharType="end"/>
            </w:r>
          </w:p>
        </w:tc>
        <w:tc>
          <w:tcPr>
            <w:tcW w:w="720" w:type="pct"/>
            <w:vAlign w:val="center"/>
            <w:hideMark/>
          </w:tcPr>
          <w:p w14:paraId="3F40CC02" w14:textId="77777777" w:rsidR="0060199F" w:rsidRPr="003E05A2" w:rsidRDefault="0060199F" w:rsidP="003E05A2">
            <w:pPr>
              <w:spacing w:before="0" w:after="0"/>
              <w:rPr>
                <w:rFonts w:cs="Arial"/>
                <w:iCs/>
                <w:sz w:val="20"/>
                <w:szCs w:val="20"/>
              </w:rPr>
            </w:pPr>
            <w:r w:rsidRPr="003E05A2">
              <w:rPr>
                <w:rFonts w:cs="Arial"/>
                <w:iCs/>
                <w:sz w:val="20"/>
                <w:szCs w:val="20"/>
              </w:rPr>
              <w:t>Rate associated with disease persistence</w:t>
            </w:r>
          </w:p>
        </w:tc>
        <w:tc>
          <w:tcPr>
            <w:tcW w:w="818" w:type="pct"/>
            <w:vMerge/>
            <w:vAlign w:val="center"/>
            <w:hideMark/>
          </w:tcPr>
          <w:p w14:paraId="33DF3D2C" w14:textId="77777777" w:rsidR="0060199F" w:rsidRPr="003E05A2" w:rsidRDefault="0060199F" w:rsidP="003E05A2">
            <w:pPr>
              <w:spacing w:before="0" w:after="0"/>
              <w:rPr>
                <w:rFonts w:cs="Arial"/>
                <w:iCs/>
                <w:sz w:val="20"/>
                <w:szCs w:val="20"/>
              </w:rPr>
            </w:pPr>
          </w:p>
        </w:tc>
        <w:tc>
          <w:tcPr>
            <w:tcW w:w="433" w:type="pct"/>
            <w:vMerge/>
            <w:vAlign w:val="center"/>
            <w:hideMark/>
          </w:tcPr>
          <w:p w14:paraId="163A8FA9" w14:textId="77777777" w:rsidR="0060199F" w:rsidRPr="003E05A2" w:rsidRDefault="0060199F" w:rsidP="003E05A2">
            <w:pPr>
              <w:spacing w:before="0" w:after="0"/>
              <w:rPr>
                <w:rFonts w:cs="Arial"/>
                <w:iCs/>
                <w:sz w:val="20"/>
                <w:szCs w:val="20"/>
              </w:rPr>
            </w:pPr>
          </w:p>
        </w:tc>
        <w:tc>
          <w:tcPr>
            <w:tcW w:w="577" w:type="pct"/>
            <w:vMerge/>
            <w:vAlign w:val="center"/>
            <w:hideMark/>
          </w:tcPr>
          <w:p w14:paraId="5FA61598" w14:textId="77777777" w:rsidR="0060199F" w:rsidRPr="003E05A2" w:rsidRDefault="0060199F" w:rsidP="003E05A2">
            <w:pPr>
              <w:spacing w:before="0" w:after="0"/>
              <w:rPr>
                <w:rFonts w:cs="Arial"/>
                <w:iCs/>
                <w:sz w:val="20"/>
                <w:szCs w:val="20"/>
              </w:rPr>
            </w:pPr>
          </w:p>
        </w:tc>
        <w:tc>
          <w:tcPr>
            <w:tcW w:w="529" w:type="pct"/>
            <w:vMerge/>
            <w:vAlign w:val="center"/>
            <w:hideMark/>
          </w:tcPr>
          <w:p w14:paraId="019741D6" w14:textId="77777777" w:rsidR="0060199F" w:rsidRPr="003E05A2" w:rsidRDefault="0060199F" w:rsidP="003E05A2">
            <w:pPr>
              <w:spacing w:before="0" w:after="0"/>
              <w:rPr>
                <w:rFonts w:cs="Arial"/>
                <w:iCs/>
                <w:sz w:val="20"/>
                <w:szCs w:val="20"/>
                <w:u w:val="single"/>
              </w:rPr>
            </w:pPr>
          </w:p>
        </w:tc>
        <w:tc>
          <w:tcPr>
            <w:tcW w:w="385" w:type="pct"/>
            <w:vMerge/>
            <w:vAlign w:val="center"/>
            <w:hideMark/>
          </w:tcPr>
          <w:p w14:paraId="22C56B83" w14:textId="77777777" w:rsidR="0060199F" w:rsidRPr="003E05A2" w:rsidRDefault="0060199F" w:rsidP="003E05A2">
            <w:pPr>
              <w:spacing w:before="0" w:after="0"/>
              <w:rPr>
                <w:rFonts w:cs="Arial"/>
                <w:iCs/>
                <w:sz w:val="20"/>
                <w:szCs w:val="20"/>
              </w:rPr>
            </w:pPr>
          </w:p>
        </w:tc>
        <w:tc>
          <w:tcPr>
            <w:tcW w:w="1010" w:type="pct"/>
            <w:vMerge/>
            <w:vAlign w:val="center"/>
            <w:hideMark/>
          </w:tcPr>
          <w:p w14:paraId="0ABA3FFC" w14:textId="77777777" w:rsidR="0060199F" w:rsidRPr="003E05A2" w:rsidRDefault="0060199F" w:rsidP="003E05A2">
            <w:pPr>
              <w:spacing w:before="0" w:after="0"/>
              <w:rPr>
                <w:rFonts w:cs="Arial"/>
                <w:iCs/>
                <w:sz w:val="20"/>
                <w:szCs w:val="20"/>
              </w:rPr>
            </w:pPr>
          </w:p>
        </w:tc>
      </w:tr>
      <w:tr w:rsidR="00643ABC" w:rsidRPr="003E05A2" w14:paraId="6A408BD6" w14:textId="77777777" w:rsidTr="00643ABC">
        <w:trPr>
          <w:trHeight w:val="20"/>
        </w:trPr>
        <w:tc>
          <w:tcPr>
            <w:tcW w:w="529" w:type="pct"/>
            <w:vAlign w:val="center"/>
            <w:hideMark/>
          </w:tcPr>
          <w:p w14:paraId="679BFBFC" w14:textId="77777777" w:rsidR="0060199F" w:rsidRPr="003E05A2" w:rsidRDefault="0060199F" w:rsidP="003E05A2">
            <w:pPr>
              <w:spacing w:before="0" w:after="0"/>
              <w:rPr>
                <w:rFonts w:cs="Arial"/>
                <w:iCs/>
                <w:sz w:val="20"/>
                <w:szCs w:val="20"/>
              </w:rPr>
            </w:pPr>
            <w:r w:rsidRPr="003E05A2">
              <w:rPr>
                <w:rFonts w:cs="Arial"/>
                <w:iCs/>
                <w:sz w:val="20"/>
                <w:szCs w:val="20"/>
              </w:rPr>
              <w:t xml:space="preserve">0.0179 </w:t>
            </w:r>
            <w:r w:rsidRPr="003E05A2">
              <w:rPr>
                <w:rFonts w:cs="Arial"/>
                <w:iCs/>
                <w:sz w:val="20"/>
                <w:szCs w:val="20"/>
              </w:rPr>
              <w:fldChar w:fldCharType="begin"/>
            </w:r>
            <w:r w:rsidRPr="003E05A2">
              <w:rPr>
                <w:rFonts w:cs="Arial"/>
                <w:iCs/>
                <w:sz w:val="20"/>
                <w:szCs w:val="20"/>
              </w:rPr>
              <w:instrText xml:space="preserve"> ADDIN ZOTERO_ITEM CSL_CITATION {"citationID":"gJ9UQg3f","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8</w:t>
            </w:r>
            <w:r w:rsidRPr="003E05A2">
              <w:rPr>
                <w:rFonts w:cs="Arial"/>
                <w:sz w:val="20"/>
                <w:szCs w:val="20"/>
              </w:rPr>
              <w:fldChar w:fldCharType="end"/>
            </w:r>
          </w:p>
        </w:tc>
        <w:tc>
          <w:tcPr>
            <w:tcW w:w="720" w:type="pct"/>
            <w:vAlign w:val="center"/>
            <w:hideMark/>
          </w:tcPr>
          <w:p w14:paraId="661ED663" w14:textId="77777777" w:rsidR="0060199F" w:rsidRPr="003E05A2" w:rsidRDefault="0060199F" w:rsidP="003E05A2">
            <w:pPr>
              <w:spacing w:before="0" w:after="0"/>
              <w:rPr>
                <w:rFonts w:cs="Arial"/>
                <w:iCs/>
                <w:sz w:val="20"/>
                <w:szCs w:val="20"/>
              </w:rPr>
            </w:pPr>
            <w:r w:rsidRPr="003E05A2">
              <w:rPr>
                <w:rFonts w:cs="Arial"/>
                <w:iCs/>
                <w:sz w:val="20"/>
                <w:szCs w:val="20"/>
              </w:rPr>
              <w:t>2018</w:t>
            </w:r>
          </w:p>
        </w:tc>
        <w:tc>
          <w:tcPr>
            <w:tcW w:w="818" w:type="pct"/>
            <w:vMerge w:val="restart"/>
            <w:vAlign w:val="center"/>
            <w:hideMark/>
          </w:tcPr>
          <w:p w14:paraId="48138269"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or rat (per week)</w:t>
            </w:r>
          </w:p>
        </w:tc>
        <w:tc>
          <w:tcPr>
            <w:tcW w:w="433" w:type="pct"/>
            <w:vMerge w:val="restart"/>
            <w:vAlign w:val="center"/>
            <w:hideMark/>
          </w:tcPr>
          <w:p w14:paraId="2F7EC5F2"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2D7C998D"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Merge w:val="restart"/>
            <w:vAlign w:val="center"/>
            <w:hideMark/>
          </w:tcPr>
          <w:p w14:paraId="201B7863"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vAlign w:val="center"/>
            <w:hideMark/>
          </w:tcPr>
          <w:p w14:paraId="58E6305A"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Merge w:val="restart"/>
            <w:vAlign w:val="center"/>
            <w:hideMark/>
          </w:tcPr>
          <w:p w14:paraId="11D9C3FD" w14:textId="77777777" w:rsidR="0060199F" w:rsidRPr="003E05A2" w:rsidRDefault="0060199F" w:rsidP="003E05A2">
            <w:pPr>
              <w:spacing w:before="0" w:after="0"/>
              <w:rPr>
                <w:rFonts w:cs="Arial"/>
                <w:iCs/>
                <w:sz w:val="20"/>
                <w:szCs w:val="20"/>
              </w:rPr>
            </w:pPr>
            <w:r w:rsidRPr="003E05A2">
              <w:rPr>
                <w:rFonts w:cs="Arial"/>
                <w:iCs/>
                <w:sz w:val="20"/>
                <w:szCs w:val="20"/>
              </w:rPr>
              <w:t>Transmission probability from rodents to humans and rodents. Derived from model-fitting to weekly reported cases of Lassa fever in Nigeria from 2018 to 2020.</w:t>
            </w:r>
          </w:p>
        </w:tc>
      </w:tr>
      <w:tr w:rsidR="00643ABC" w:rsidRPr="003E05A2" w14:paraId="4A5634BA" w14:textId="77777777" w:rsidTr="00643ABC">
        <w:trPr>
          <w:trHeight w:val="20"/>
        </w:trPr>
        <w:tc>
          <w:tcPr>
            <w:tcW w:w="529" w:type="pct"/>
            <w:vAlign w:val="center"/>
            <w:hideMark/>
          </w:tcPr>
          <w:p w14:paraId="49418328" w14:textId="77777777" w:rsidR="0060199F" w:rsidRPr="003E05A2" w:rsidRDefault="0060199F" w:rsidP="003E05A2">
            <w:pPr>
              <w:spacing w:before="0" w:after="0"/>
              <w:rPr>
                <w:rFonts w:cs="Arial"/>
                <w:iCs/>
                <w:sz w:val="20"/>
                <w:szCs w:val="20"/>
              </w:rPr>
            </w:pPr>
            <w:r w:rsidRPr="003E05A2">
              <w:rPr>
                <w:rFonts w:cs="Arial"/>
                <w:iCs/>
                <w:sz w:val="20"/>
                <w:szCs w:val="20"/>
              </w:rPr>
              <w:t xml:space="preserve">0.0627 </w:t>
            </w:r>
            <w:r w:rsidRPr="003E05A2">
              <w:rPr>
                <w:rFonts w:cs="Arial"/>
                <w:iCs/>
                <w:sz w:val="20"/>
                <w:szCs w:val="20"/>
              </w:rPr>
              <w:fldChar w:fldCharType="begin"/>
            </w:r>
            <w:r w:rsidRPr="003E05A2">
              <w:rPr>
                <w:rFonts w:cs="Arial"/>
                <w:iCs/>
                <w:sz w:val="20"/>
                <w:szCs w:val="20"/>
              </w:rPr>
              <w:instrText xml:space="preserve"> ADDIN ZOTERO_ITEM CSL_CITATION {"citationID":"bzVo3dRq","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8</w:t>
            </w:r>
            <w:r w:rsidRPr="003E05A2">
              <w:rPr>
                <w:rFonts w:cs="Arial"/>
                <w:sz w:val="20"/>
                <w:szCs w:val="20"/>
              </w:rPr>
              <w:fldChar w:fldCharType="end"/>
            </w:r>
          </w:p>
        </w:tc>
        <w:tc>
          <w:tcPr>
            <w:tcW w:w="720" w:type="pct"/>
            <w:vAlign w:val="center"/>
            <w:hideMark/>
          </w:tcPr>
          <w:p w14:paraId="71517D61" w14:textId="77777777" w:rsidR="0060199F" w:rsidRPr="003E05A2" w:rsidRDefault="0060199F" w:rsidP="003E05A2">
            <w:pPr>
              <w:spacing w:before="0" w:after="0"/>
              <w:rPr>
                <w:rFonts w:cs="Arial"/>
                <w:iCs/>
                <w:sz w:val="20"/>
                <w:szCs w:val="20"/>
              </w:rPr>
            </w:pPr>
            <w:r w:rsidRPr="003E05A2">
              <w:rPr>
                <w:rFonts w:cs="Arial"/>
                <w:iCs/>
                <w:sz w:val="20"/>
                <w:szCs w:val="20"/>
              </w:rPr>
              <w:t>2019</w:t>
            </w:r>
          </w:p>
        </w:tc>
        <w:tc>
          <w:tcPr>
            <w:tcW w:w="818" w:type="pct"/>
            <w:vMerge/>
            <w:vAlign w:val="center"/>
            <w:hideMark/>
          </w:tcPr>
          <w:p w14:paraId="5E43E900" w14:textId="77777777" w:rsidR="0060199F" w:rsidRPr="003E05A2" w:rsidRDefault="0060199F" w:rsidP="003E05A2">
            <w:pPr>
              <w:spacing w:before="0" w:after="0"/>
              <w:rPr>
                <w:rFonts w:cs="Arial"/>
                <w:iCs/>
                <w:sz w:val="20"/>
                <w:szCs w:val="20"/>
              </w:rPr>
            </w:pPr>
          </w:p>
        </w:tc>
        <w:tc>
          <w:tcPr>
            <w:tcW w:w="433" w:type="pct"/>
            <w:vMerge/>
            <w:vAlign w:val="center"/>
            <w:hideMark/>
          </w:tcPr>
          <w:p w14:paraId="6E4E7B17" w14:textId="77777777" w:rsidR="0060199F" w:rsidRPr="003E05A2" w:rsidRDefault="0060199F" w:rsidP="003E05A2">
            <w:pPr>
              <w:spacing w:before="0" w:after="0"/>
              <w:rPr>
                <w:rFonts w:cs="Arial"/>
                <w:iCs/>
                <w:sz w:val="20"/>
                <w:szCs w:val="20"/>
              </w:rPr>
            </w:pPr>
          </w:p>
        </w:tc>
        <w:tc>
          <w:tcPr>
            <w:tcW w:w="577" w:type="pct"/>
            <w:vMerge/>
            <w:vAlign w:val="center"/>
            <w:hideMark/>
          </w:tcPr>
          <w:p w14:paraId="53D5163E" w14:textId="77777777" w:rsidR="0060199F" w:rsidRPr="003E05A2" w:rsidRDefault="0060199F" w:rsidP="003E05A2">
            <w:pPr>
              <w:spacing w:before="0" w:after="0"/>
              <w:rPr>
                <w:rFonts w:cs="Arial"/>
                <w:iCs/>
                <w:sz w:val="20"/>
                <w:szCs w:val="20"/>
              </w:rPr>
            </w:pPr>
          </w:p>
        </w:tc>
        <w:tc>
          <w:tcPr>
            <w:tcW w:w="529" w:type="pct"/>
            <w:vMerge/>
            <w:vAlign w:val="center"/>
            <w:hideMark/>
          </w:tcPr>
          <w:p w14:paraId="30C33027" w14:textId="77777777" w:rsidR="0060199F" w:rsidRPr="003E05A2" w:rsidRDefault="0060199F" w:rsidP="003E05A2">
            <w:pPr>
              <w:spacing w:before="0" w:after="0"/>
              <w:rPr>
                <w:rFonts w:cs="Arial"/>
                <w:iCs/>
                <w:sz w:val="20"/>
                <w:szCs w:val="20"/>
              </w:rPr>
            </w:pPr>
          </w:p>
        </w:tc>
        <w:tc>
          <w:tcPr>
            <w:tcW w:w="385" w:type="pct"/>
            <w:vMerge/>
            <w:vAlign w:val="center"/>
            <w:hideMark/>
          </w:tcPr>
          <w:p w14:paraId="4B1B03A9" w14:textId="77777777" w:rsidR="0060199F" w:rsidRPr="003E05A2" w:rsidRDefault="0060199F" w:rsidP="003E05A2">
            <w:pPr>
              <w:spacing w:before="0" w:after="0"/>
              <w:rPr>
                <w:rFonts w:cs="Arial"/>
                <w:iCs/>
                <w:sz w:val="20"/>
                <w:szCs w:val="20"/>
              </w:rPr>
            </w:pPr>
          </w:p>
        </w:tc>
        <w:tc>
          <w:tcPr>
            <w:tcW w:w="1010" w:type="pct"/>
            <w:vMerge/>
            <w:vAlign w:val="center"/>
            <w:hideMark/>
          </w:tcPr>
          <w:p w14:paraId="66684CC6" w14:textId="77777777" w:rsidR="0060199F" w:rsidRPr="003E05A2" w:rsidRDefault="0060199F" w:rsidP="003E05A2">
            <w:pPr>
              <w:spacing w:before="0" w:after="0"/>
              <w:rPr>
                <w:rFonts w:cs="Arial"/>
                <w:iCs/>
                <w:sz w:val="20"/>
                <w:szCs w:val="20"/>
              </w:rPr>
            </w:pPr>
          </w:p>
        </w:tc>
      </w:tr>
      <w:tr w:rsidR="00643ABC" w:rsidRPr="003E05A2" w14:paraId="32A9DE26" w14:textId="77777777" w:rsidTr="00643ABC">
        <w:trPr>
          <w:trHeight w:val="20"/>
        </w:trPr>
        <w:tc>
          <w:tcPr>
            <w:tcW w:w="529" w:type="pct"/>
            <w:vAlign w:val="center"/>
            <w:hideMark/>
          </w:tcPr>
          <w:p w14:paraId="68319384" w14:textId="77777777" w:rsidR="0060199F" w:rsidRPr="003E05A2" w:rsidRDefault="0060199F" w:rsidP="003E05A2">
            <w:pPr>
              <w:spacing w:before="0" w:after="0"/>
              <w:rPr>
                <w:rFonts w:cs="Arial"/>
                <w:iCs/>
                <w:sz w:val="20"/>
                <w:szCs w:val="20"/>
              </w:rPr>
            </w:pPr>
            <w:r w:rsidRPr="003E05A2">
              <w:rPr>
                <w:rFonts w:cs="Arial"/>
                <w:iCs/>
                <w:sz w:val="20"/>
                <w:szCs w:val="20"/>
              </w:rPr>
              <w:t xml:space="preserve">0.0553 </w:t>
            </w:r>
            <w:r w:rsidRPr="003E05A2">
              <w:rPr>
                <w:rFonts w:cs="Arial"/>
                <w:iCs/>
                <w:sz w:val="20"/>
                <w:szCs w:val="20"/>
              </w:rPr>
              <w:fldChar w:fldCharType="begin"/>
            </w:r>
            <w:r w:rsidRPr="003E05A2">
              <w:rPr>
                <w:rFonts w:cs="Arial"/>
                <w:iCs/>
                <w:sz w:val="20"/>
                <w:szCs w:val="20"/>
              </w:rPr>
              <w:instrText xml:space="preserve"> ADDIN ZOTERO_ITEM CSL_CITATION {"citationID":"fSCfW7OW","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8</w:t>
            </w:r>
            <w:r w:rsidRPr="003E05A2">
              <w:rPr>
                <w:rFonts w:cs="Arial"/>
                <w:sz w:val="20"/>
                <w:szCs w:val="20"/>
              </w:rPr>
              <w:fldChar w:fldCharType="end"/>
            </w:r>
          </w:p>
        </w:tc>
        <w:tc>
          <w:tcPr>
            <w:tcW w:w="720" w:type="pct"/>
            <w:vAlign w:val="center"/>
            <w:hideMark/>
          </w:tcPr>
          <w:p w14:paraId="50F527E3" w14:textId="77777777" w:rsidR="0060199F" w:rsidRPr="003E05A2" w:rsidRDefault="0060199F" w:rsidP="003E05A2">
            <w:pPr>
              <w:spacing w:before="0" w:after="0"/>
              <w:rPr>
                <w:rFonts w:cs="Arial"/>
                <w:iCs/>
                <w:sz w:val="20"/>
                <w:szCs w:val="20"/>
              </w:rPr>
            </w:pPr>
            <w:r w:rsidRPr="003E05A2">
              <w:rPr>
                <w:rFonts w:cs="Arial"/>
                <w:iCs/>
                <w:sz w:val="20"/>
                <w:szCs w:val="20"/>
              </w:rPr>
              <w:t>2020</w:t>
            </w:r>
          </w:p>
        </w:tc>
        <w:tc>
          <w:tcPr>
            <w:tcW w:w="818" w:type="pct"/>
            <w:vMerge/>
            <w:vAlign w:val="center"/>
            <w:hideMark/>
          </w:tcPr>
          <w:p w14:paraId="68080FBF" w14:textId="77777777" w:rsidR="0060199F" w:rsidRPr="003E05A2" w:rsidRDefault="0060199F" w:rsidP="003E05A2">
            <w:pPr>
              <w:spacing w:before="0" w:after="0"/>
              <w:rPr>
                <w:rFonts w:cs="Arial"/>
                <w:iCs/>
                <w:sz w:val="20"/>
                <w:szCs w:val="20"/>
              </w:rPr>
            </w:pPr>
          </w:p>
        </w:tc>
        <w:tc>
          <w:tcPr>
            <w:tcW w:w="433" w:type="pct"/>
            <w:vMerge/>
            <w:vAlign w:val="center"/>
            <w:hideMark/>
          </w:tcPr>
          <w:p w14:paraId="1850FBE3" w14:textId="77777777" w:rsidR="0060199F" w:rsidRPr="003E05A2" w:rsidRDefault="0060199F" w:rsidP="003E05A2">
            <w:pPr>
              <w:spacing w:before="0" w:after="0"/>
              <w:rPr>
                <w:rFonts w:cs="Arial"/>
                <w:iCs/>
                <w:sz w:val="20"/>
                <w:szCs w:val="20"/>
              </w:rPr>
            </w:pPr>
          </w:p>
        </w:tc>
        <w:tc>
          <w:tcPr>
            <w:tcW w:w="577" w:type="pct"/>
            <w:vMerge/>
            <w:vAlign w:val="center"/>
            <w:hideMark/>
          </w:tcPr>
          <w:p w14:paraId="75DC03B6" w14:textId="77777777" w:rsidR="0060199F" w:rsidRPr="003E05A2" w:rsidRDefault="0060199F" w:rsidP="003E05A2">
            <w:pPr>
              <w:spacing w:before="0" w:after="0"/>
              <w:rPr>
                <w:rFonts w:cs="Arial"/>
                <w:iCs/>
                <w:sz w:val="20"/>
                <w:szCs w:val="20"/>
              </w:rPr>
            </w:pPr>
          </w:p>
        </w:tc>
        <w:tc>
          <w:tcPr>
            <w:tcW w:w="529" w:type="pct"/>
            <w:vMerge/>
            <w:vAlign w:val="center"/>
            <w:hideMark/>
          </w:tcPr>
          <w:p w14:paraId="14874B91" w14:textId="77777777" w:rsidR="0060199F" w:rsidRPr="003E05A2" w:rsidRDefault="0060199F" w:rsidP="003E05A2">
            <w:pPr>
              <w:spacing w:before="0" w:after="0"/>
              <w:rPr>
                <w:rFonts w:cs="Arial"/>
                <w:iCs/>
                <w:sz w:val="20"/>
                <w:szCs w:val="20"/>
              </w:rPr>
            </w:pPr>
          </w:p>
        </w:tc>
        <w:tc>
          <w:tcPr>
            <w:tcW w:w="385" w:type="pct"/>
            <w:vMerge/>
            <w:vAlign w:val="center"/>
            <w:hideMark/>
          </w:tcPr>
          <w:p w14:paraId="256AA31D" w14:textId="77777777" w:rsidR="0060199F" w:rsidRPr="003E05A2" w:rsidRDefault="0060199F" w:rsidP="003E05A2">
            <w:pPr>
              <w:spacing w:before="0" w:after="0"/>
              <w:rPr>
                <w:rFonts w:cs="Arial"/>
                <w:iCs/>
                <w:sz w:val="20"/>
                <w:szCs w:val="20"/>
              </w:rPr>
            </w:pPr>
          </w:p>
        </w:tc>
        <w:tc>
          <w:tcPr>
            <w:tcW w:w="1010" w:type="pct"/>
            <w:vMerge/>
            <w:vAlign w:val="center"/>
            <w:hideMark/>
          </w:tcPr>
          <w:p w14:paraId="0700542C" w14:textId="77777777" w:rsidR="0060199F" w:rsidRPr="003E05A2" w:rsidRDefault="0060199F" w:rsidP="003E05A2">
            <w:pPr>
              <w:spacing w:before="0" w:after="0"/>
              <w:rPr>
                <w:rFonts w:cs="Arial"/>
                <w:iCs/>
                <w:sz w:val="20"/>
                <w:szCs w:val="20"/>
              </w:rPr>
            </w:pPr>
          </w:p>
        </w:tc>
      </w:tr>
      <w:tr w:rsidR="00643ABC" w:rsidRPr="003E05A2" w14:paraId="1A6B695F" w14:textId="77777777" w:rsidTr="00643ABC">
        <w:trPr>
          <w:trHeight w:val="20"/>
        </w:trPr>
        <w:tc>
          <w:tcPr>
            <w:tcW w:w="529" w:type="pct"/>
            <w:vAlign w:val="center"/>
            <w:hideMark/>
          </w:tcPr>
          <w:p w14:paraId="39BC1A31" w14:textId="77777777" w:rsidR="0060199F" w:rsidRPr="003E05A2" w:rsidRDefault="0060199F" w:rsidP="003E05A2">
            <w:pPr>
              <w:spacing w:before="0" w:after="0"/>
              <w:rPr>
                <w:rFonts w:cs="Arial"/>
                <w:iCs/>
                <w:sz w:val="20"/>
                <w:szCs w:val="20"/>
              </w:rPr>
            </w:pPr>
            <w:r w:rsidRPr="003E05A2">
              <w:rPr>
                <w:rFonts w:cs="Arial"/>
                <w:iCs/>
                <w:sz w:val="20"/>
                <w:szCs w:val="20"/>
              </w:rPr>
              <w:t xml:space="preserve">0.0372 </w:t>
            </w:r>
            <w:r w:rsidRPr="003E05A2">
              <w:rPr>
                <w:rFonts w:cs="Arial"/>
                <w:iCs/>
                <w:sz w:val="20"/>
                <w:szCs w:val="20"/>
              </w:rPr>
              <w:fldChar w:fldCharType="begin"/>
            </w:r>
            <w:r w:rsidRPr="003E05A2">
              <w:rPr>
                <w:rFonts w:cs="Arial"/>
                <w:iCs/>
                <w:sz w:val="20"/>
                <w:szCs w:val="20"/>
              </w:rPr>
              <w:instrText xml:space="preserve"> ADDIN ZOTERO_ITEM CSL_CITATION {"citationID":"Nv4nZzeP","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18</w:t>
            </w:r>
            <w:r w:rsidRPr="003E05A2">
              <w:rPr>
                <w:rFonts w:cs="Arial"/>
                <w:sz w:val="20"/>
                <w:szCs w:val="20"/>
              </w:rPr>
              <w:fldChar w:fldCharType="end"/>
            </w:r>
          </w:p>
        </w:tc>
        <w:tc>
          <w:tcPr>
            <w:tcW w:w="720" w:type="pct"/>
            <w:vAlign w:val="center"/>
            <w:hideMark/>
          </w:tcPr>
          <w:p w14:paraId="0045A119" w14:textId="77777777" w:rsidR="0060199F" w:rsidRPr="003E05A2" w:rsidRDefault="0060199F" w:rsidP="003E05A2">
            <w:pPr>
              <w:spacing w:before="0" w:after="0"/>
              <w:rPr>
                <w:rFonts w:cs="Arial"/>
                <w:iCs/>
                <w:sz w:val="20"/>
                <w:szCs w:val="20"/>
              </w:rPr>
            </w:pPr>
            <w:r w:rsidRPr="003E05A2">
              <w:rPr>
                <w:rFonts w:cs="Arial"/>
                <w:iCs/>
                <w:sz w:val="20"/>
                <w:szCs w:val="20"/>
              </w:rPr>
              <w:t>Estimated mean</w:t>
            </w:r>
          </w:p>
        </w:tc>
        <w:tc>
          <w:tcPr>
            <w:tcW w:w="818" w:type="pct"/>
            <w:vMerge/>
            <w:vAlign w:val="center"/>
            <w:hideMark/>
          </w:tcPr>
          <w:p w14:paraId="0A41E0A7" w14:textId="77777777" w:rsidR="0060199F" w:rsidRPr="003E05A2" w:rsidRDefault="0060199F" w:rsidP="003E05A2">
            <w:pPr>
              <w:spacing w:before="0" w:after="0"/>
              <w:rPr>
                <w:rFonts w:cs="Arial"/>
                <w:iCs/>
                <w:sz w:val="20"/>
                <w:szCs w:val="20"/>
              </w:rPr>
            </w:pPr>
          </w:p>
        </w:tc>
        <w:tc>
          <w:tcPr>
            <w:tcW w:w="433" w:type="pct"/>
            <w:vMerge/>
            <w:vAlign w:val="center"/>
            <w:hideMark/>
          </w:tcPr>
          <w:p w14:paraId="1C540C5C" w14:textId="77777777" w:rsidR="0060199F" w:rsidRPr="003E05A2" w:rsidRDefault="0060199F" w:rsidP="003E05A2">
            <w:pPr>
              <w:spacing w:before="0" w:after="0"/>
              <w:rPr>
                <w:rFonts w:cs="Arial"/>
                <w:iCs/>
                <w:sz w:val="20"/>
                <w:szCs w:val="20"/>
              </w:rPr>
            </w:pPr>
          </w:p>
        </w:tc>
        <w:tc>
          <w:tcPr>
            <w:tcW w:w="577" w:type="pct"/>
            <w:vMerge/>
            <w:vAlign w:val="center"/>
            <w:hideMark/>
          </w:tcPr>
          <w:p w14:paraId="5F6AF549" w14:textId="77777777" w:rsidR="0060199F" w:rsidRPr="003E05A2" w:rsidRDefault="0060199F" w:rsidP="003E05A2">
            <w:pPr>
              <w:spacing w:before="0" w:after="0"/>
              <w:rPr>
                <w:rFonts w:cs="Arial"/>
                <w:iCs/>
                <w:sz w:val="20"/>
                <w:szCs w:val="20"/>
              </w:rPr>
            </w:pPr>
          </w:p>
        </w:tc>
        <w:tc>
          <w:tcPr>
            <w:tcW w:w="529" w:type="pct"/>
            <w:vMerge/>
            <w:vAlign w:val="center"/>
            <w:hideMark/>
          </w:tcPr>
          <w:p w14:paraId="2550D43D" w14:textId="77777777" w:rsidR="0060199F" w:rsidRPr="003E05A2" w:rsidRDefault="0060199F" w:rsidP="003E05A2">
            <w:pPr>
              <w:spacing w:before="0" w:after="0"/>
              <w:rPr>
                <w:rFonts w:cs="Arial"/>
                <w:iCs/>
                <w:sz w:val="20"/>
                <w:szCs w:val="20"/>
              </w:rPr>
            </w:pPr>
          </w:p>
        </w:tc>
        <w:tc>
          <w:tcPr>
            <w:tcW w:w="385" w:type="pct"/>
            <w:vMerge/>
            <w:vAlign w:val="center"/>
            <w:hideMark/>
          </w:tcPr>
          <w:p w14:paraId="28EAFACF" w14:textId="77777777" w:rsidR="0060199F" w:rsidRPr="003E05A2" w:rsidRDefault="0060199F" w:rsidP="003E05A2">
            <w:pPr>
              <w:spacing w:before="0" w:after="0"/>
              <w:rPr>
                <w:rFonts w:cs="Arial"/>
                <w:iCs/>
                <w:sz w:val="20"/>
                <w:szCs w:val="20"/>
              </w:rPr>
            </w:pPr>
          </w:p>
        </w:tc>
        <w:tc>
          <w:tcPr>
            <w:tcW w:w="1010" w:type="pct"/>
            <w:vMerge/>
            <w:vAlign w:val="center"/>
            <w:hideMark/>
          </w:tcPr>
          <w:p w14:paraId="59A49816" w14:textId="77777777" w:rsidR="0060199F" w:rsidRPr="003E05A2" w:rsidRDefault="0060199F" w:rsidP="003E05A2">
            <w:pPr>
              <w:spacing w:before="0" w:after="0"/>
              <w:rPr>
                <w:rFonts w:cs="Arial"/>
                <w:iCs/>
                <w:sz w:val="20"/>
                <w:szCs w:val="20"/>
              </w:rPr>
            </w:pPr>
          </w:p>
        </w:tc>
      </w:tr>
      <w:tr w:rsidR="00643ABC" w:rsidRPr="003E05A2" w14:paraId="3B61B5E6" w14:textId="77777777" w:rsidTr="00643ABC">
        <w:trPr>
          <w:trHeight w:val="20"/>
        </w:trPr>
        <w:tc>
          <w:tcPr>
            <w:tcW w:w="529" w:type="pct"/>
            <w:vAlign w:val="center"/>
            <w:hideMark/>
          </w:tcPr>
          <w:p w14:paraId="25B63223" w14:textId="77777777" w:rsidR="0060199F" w:rsidRPr="003E05A2" w:rsidRDefault="0060199F" w:rsidP="003E05A2">
            <w:pPr>
              <w:spacing w:before="0" w:after="0"/>
              <w:rPr>
                <w:rFonts w:cs="Arial"/>
                <w:iCs/>
                <w:sz w:val="20"/>
                <w:szCs w:val="20"/>
              </w:rPr>
            </w:pPr>
            <w:r w:rsidRPr="003E05A2">
              <w:rPr>
                <w:rFonts w:cs="Arial"/>
                <w:iCs/>
                <w:sz w:val="20"/>
                <w:szCs w:val="20"/>
              </w:rPr>
              <w:t xml:space="preserve">0.43 </w:t>
            </w:r>
            <w:r w:rsidRPr="003E05A2">
              <w:rPr>
                <w:rFonts w:cs="Arial"/>
                <w:iCs/>
                <w:sz w:val="20"/>
                <w:szCs w:val="20"/>
              </w:rPr>
              <w:fldChar w:fldCharType="begin"/>
            </w:r>
            <w:r w:rsidRPr="003E05A2">
              <w:rPr>
                <w:rFonts w:cs="Arial"/>
                <w:iCs/>
                <w:sz w:val="20"/>
                <w:szCs w:val="20"/>
              </w:rPr>
              <w:instrText xml:space="preserve"> ADDIN ZOTERO_ITEM CSL_CITATION {"citationID":"hvlQVgnX","properties":{"formattedCitation":"\\super 7,19\\nosupersub{}","plainCitation":"7,19","noteIndex":0},"citationItems":[{"id":752,"uris":["http://zotero.org/groups/5467322/items/UWNLS8AN"],"itemData":{"id":752,"type":"article-journal","abstract":"In this paper, a mathematical model of Lassa fever is formulated. The model includes quarantine as a control strategy and allows re-infection. The model is shown to be well posed. The disease free equilibrium is shown to be locally asymptotically stable whenever the basic reproduction number is less than unity and unstable otherwise. Numerical simulations have been used to show the impact of the control measure.Keywords: Quarantine, re-infection, immunity, reproduction number, stability.","container-title":"Bayero Journal of Pure and Applied Sciences","DOI":"10.4314/bajopas.v11i1.64S","ISSN":"2006-6996","issue":"1","language":"en","license":"Copyright (c)","note":"number: 1","page":"397-407","source":"www.ajol.info","title":"Effects of quarantine on transmission dynamics of Lassa fever","volume":"11","author":[{"family":"Abdulhamid","given":"Abdurrahman"},{"family":"Hussainia","given":"Nafiu"}],"issued":{"date-parts":[["2018"]]}}},{"id":778,"uris":["http://zotero.org/groups/5467322/items/VNWK7ZAY"],"itemData":{"id":778,"type":"article-journal","abstract":"In this work, we proposed a mathematical model for transmission dynamics of Lassa fever by incorporating isolation and treatment as control strategies. The disease free equilibrium state of the model was obtained, and used to derive the basic reproduction number, ?0 using the next generation method. We further proved that the disease free equilibrium state is locally asymptotically stable whenever the reproduction number is less than unity. The numerical simulations revealed that the infection transmission rate constitute an essential parameter for an epidemic to occur, thus efforts should geared at bringing the infection transmission parameter to the lowest level to ensure eradication. The simulations further revealed that combined effective treatment and isolation of infected individuals are vital to eradicating the disease transmission.","container-title":"Science World Journal","ISSN":"1597-6343","issue":"2","language":"en","license":"Copyright (c) 0","note":"number: 2","page":"62-68","source":"www.ajol.info","title":"Mathematical model for the transmission dynamics of Lassa fever with control","volume":"15","author":[{"family":"Okolo","given":"Patrick Noah"},{"family":"Nwabufo","given":"Ifeoma Veronica"},{"family":"Abu","given":"Onoja"}],"issued":{"date-parts":[["2020"]]}}}],"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7,19</w:t>
            </w:r>
            <w:r w:rsidRPr="003E05A2">
              <w:rPr>
                <w:rFonts w:cs="Arial"/>
                <w:sz w:val="20"/>
                <w:szCs w:val="20"/>
              </w:rPr>
              <w:fldChar w:fldCharType="end"/>
            </w:r>
          </w:p>
        </w:tc>
        <w:tc>
          <w:tcPr>
            <w:tcW w:w="720" w:type="pct"/>
            <w:vAlign w:val="center"/>
            <w:hideMark/>
          </w:tcPr>
          <w:p w14:paraId="59AE2D46"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0A0BB7FD"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Align w:val="center"/>
            <w:hideMark/>
          </w:tcPr>
          <w:p w14:paraId="7E9E2B6A"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14F47ECA"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Align w:val="center"/>
            <w:hideMark/>
          </w:tcPr>
          <w:p w14:paraId="02B0D9D6"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55A1A109"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Align w:val="center"/>
            <w:hideMark/>
          </w:tcPr>
          <w:p w14:paraId="34ABBC40" w14:textId="77777777" w:rsidR="0060199F" w:rsidRPr="003E05A2" w:rsidRDefault="0060199F" w:rsidP="003E05A2">
            <w:pPr>
              <w:spacing w:before="0" w:after="0"/>
              <w:rPr>
                <w:rFonts w:cs="Arial"/>
                <w:iCs/>
                <w:sz w:val="20"/>
                <w:szCs w:val="20"/>
              </w:rPr>
            </w:pPr>
            <w:r w:rsidRPr="003E05A2">
              <w:rPr>
                <w:rFonts w:cs="Arial"/>
                <w:iCs/>
                <w:sz w:val="20"/>
                <w:szCs w:val="20"/>
              </w:rPr>
              <w:t>Contact rate of infectious rats to humans.</w:t>
            </w:r>
          </w:p>
        </w:tc>
      </w:tr>
      <w:tr w:rsidR="00643ABC" w:rsidRPr="003E05A2" w14:paraId="52EDA357" w14:textId="77777777" w:rsidTr="00643ABC">
        <w:trPr>
          <w:trHeight w:val="20"/>
        </w:trPr>
        <w:tc>
          <w:tcPr>
            <w:tcW w:w="529" w:type="pct"/>
            <w:vAlign w:val="center"/>
            <w:hideMark/>
          </w:tcPr>
          <w:p w14:paraId="2E8BF972" w14:textId="77777777" w:rsidR="0060199F" w:rsidRPr="003E05A2" w:rsidRDefault="0060199F" w:rsidP="003E05A2">
            <w:pPr>
              <w:spacing w:before="0" w:after="0"/>
              <w:rPr>
                <w:rFonts w:cs="Arial"/>
                <w:iCs/>
                <w:sz w:val="20"/>
                <w:szCs w:val="20"/>
              </w:rPr>
            </w:pPr>
            <w:r w:rsidRPr="003E05A2">
              <w:rPr>
                <w:rFonts w:cs="Arial"/>
                <w:iCs/>
                <w:sz w:val="20"/>
                <w:szCs w:val="20"/>
              </w:rPr>
              <w:t xml:space="preserve">0.5 </w:t>
            </w:r>
            <w:r w:rsidRPr="003E05A2">
              <w:rPr>
                <w:rFonts w:cs="Arial"/>
                <w:iCs/>
                <w:sz w:val="20"/>
                <w:szCs w:val="20"/>
              </w:rPr>
              <w:fldChar w:fldCharType="begin"/>
            </w:r>
            <w:r w:rsidRPr="003E05A2">
              <w:rPr>
                <w:rFonts w:cs="Arial"/>
                <w:iCs/>
                <w:sz w:val="20"/>
                <w:szCs w:val="20"/>
              </w:rPr>
              <w:instrText xml:space="preserve"> ADDIN ZOTERO_ITEM CSL_CITATION {"citationID":"KOk3UMXV","properties":{"formattedCitation":"\\super 20\\nosupersub{}","plainCitation":"20","noteIndex":0},"citationItems":[{"id":781,"uris":["http://zotero.org/groups/5467322/items/9BK79ASU"],"itemData":{"id":781,"type":"article-journal","abstract":"Lassa fever is an acute viral disease which occurs across West Africa regions. In view of this a non-linear deterministic model was considered to study dynamics spread of Lassa fever. Existence and uniqueness of the model were determined and the basic reproduction number of the model was computed using nextgeneration matrix, and sensitivity analysis of the model was performed and shows that the most sensitive parameters to the dynamical spread of Lassa fever are human birth rate </w:instrText>
            </w:r>
            <w:r w:rsidRPr="003E05A2">
              <w:rPr>
                <w:rFonts w:cs="Arial"/>
                <w:iCs/>
                <w:sz w:val="20"/>
                <w:szCs w:val="20"/>
              </w:rPr>
              <w:instrText xml:space="preserve">H, followed by average number of female partners acquired by susceptible male c2, and transmission rate resulting from sexual interaction between infected male and susceptible female </w:instrText>
            </w:r>
            <w:r w:rsidRPr="003E05A2">
              <w:rPr>
                <w:rFonts w:cs="Arial"/>
                <w:iCs/>
                <w:sz w:val="20"/>
                <w:szCs w:val="20"/>
              </w:rPr>
              <w:instrText xml:space="preserve">2 have the highest values. It concludes that average number of female partners acquired by susceptible male and sexual transmission rate between the infected male and susceptible female should be reduced.","container-title":"International Journal of Research and Review","DOI":"10.52403/ijrr.20211067","ISSN":"2349-9788, 2454-2237","issue":"10","journalAbbreviation":"Int J Res Rev","language":"en","page":"531-539","source":"DOI.org (Crossref)","title":"Modeling and Sensitivity Analysis of Dynamical Transmission of Lassa Fever","volume":"8","author":[{"family":"Omoloye","given":"Musibau Abayomi"},{"family":"Sanusi","given":"Akeem Olatoye"},{"family":"Sanusi","given":"Iyabo Olamide"}],"issued":{"date-parts":[["2021",10,28]]}}}],"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20</w:t>
            </w:r>
            <w:r w:rsidRPr="003E05A2">
              <w:rPr>
                <w:rFonts w:cs="Arial"/>
                <w:sz w:val="20"/>
                <w:szCs w:val="20"/>
              </w:rPr>
              <w:fldChar w:fldCharType="end"/>
            </w:r>
          </w:p>
        </w:tc>
        <w:tc>
          <w:tcPr>
            <w:tcW w:w="720" w:type="pct"/>
            <w:vAlign w:val="center"/>
            <w:hideMark/>
          </w:tcPr>
          <w:p w14:paraId="4AED496E"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0C26D196" w14:textId="77777777" w:rsidR="0060199F" w:rsidRPr="003E05A2" w:rsidRDefault="0060199F" w:rsidP="003E05A2">
            <w:pPr>
              <w:spacing w:before="0" w:after="0"/>
              <w:rPr>
                <w:rFonts w:cs="Arial"/>
                <w:iCs/>
                <w:sz w:val="20"/>
                <w:szCs w:val="20"/>
              </w:rPr>
            </w:pPr>
            <w:r w:rsidRPr="003E05A2">
              <w:rPr>
                <w:rFonts w:cs="Arial"/>
                <w:iCs/>
                <w:sz w:val="20"/>
                <w:szCs w:val="20"/>
              </w:rPr>
              <w:t>Human to human (per day)</w:t>
            </w:r>
          </w:p>
        </w:tc>
        <w:tc>
          <w:tcPr>
            <w:tcW w:w="433" w:type="pct"/>
            <w:vAlign w:val="center"/>
            <w:hideMark/>
          </w:tcPr>
          <w:p w14:paraId="48432C0D"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53FDD047"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4B2C20AA"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76EDF0AC" w14:textId="77777777" w:rsidR="0060199F" w:rsidRPr="003E05A2" w:rsidRDefault="0060199F" w:rsidP="003E05A2">
            <w:pPr>
              <w:spacing w:before="0" w:after="0"/>
              <w:rPr>
                <w:rFonts w:cs="Arial"/>
                <w:iCs/>
                <w:sz w:val="20"/>
                <w:szCs w:val="20"/>
              </w:rPr>
            </w:pPr>
            <w:r w:rsidRPr="003E05A2">
              <w:rPr>
                <w:rFonts w:cs="Arial"/>
                <w:iCs/>
                <w:sz w:val="20"/>
                <w:szCs w:val="20"/>
              </w:rPr>
              <w:t>2021</w:t>
            </w:r>
          </w:p>
        </w:tc>
        <w:tc>
          <w:tcPr>
            <w:tcW w:w="1010" w:type="pct"/>
            <w:vAlign w:val="center"/>
            <w:hideMark/>
          </w:tcPr>
          <w:p w14:paraId="2136EB4D" w14:textId="77777777" w:rsidR="0060199F" w:rsidRPr="003E05A2" w:rsidRDefault="0060199F" w:rsidP="003E05A2">
            <w:pPr>
              <w:spacing w:before="0" w:after="0"/>
              <w:rPr>
                <w:rFonts w:cs="Arial"/>
                <w:iCs/>
                <w:sz w:val="20"/>
                <w:szCs w:val="20"/>
              </w:rPr>
            </w:pPr>
            <w:r w:rsidRPr="003E05A2">
              <w:rPr>
                <w:rFonts w:cs="Arial"/>
                <w:iCs/>
                <w:sz w:val="20"/>
                <w:szCs w:val="20"/>
              </w:rPr>
              <w:t xml:space="preserve">Transmission rate resulting from interaction between a susceptible human and an active virus reservoir. </w:t>
            </w:r>
          </w:p>
        </w:tc>
      </w:tr>
      <w:tr w:rsidR="00643ABC" w:rsidRPr="003E05A2" w14:paraId="5BBABC28" w14:textId="77777777" w:rsidTr="00643ABC">
        <w:trPr>
          <w:trHeight w:val="20"/>
        </w:trPr>
        <w:tc>
          <w:tcPr>
            <w:tcW w:w="529" w:type="pct"/>
            <w:vAlign w:val="center"/>
            <w:hideMark/>
          </w:tcPr>
          <w:p w14:paraId="01A02D8E" w14:textId="77777777" w:rsidR="0060199F" w:rsidRPr="003E05A2" w:rsidRDefault="0060199F" w:rsidP="003E05A2">
            <w:pPr>
              <w:spacing w:before="0" w:after="0"/>
              <w:rPr>
                <w:rFonts w:cs="Arial"/>
                <w:iCs/>
                <w:sz w:val="20"/>
                <w:szCs w:val="20"/>
              </w:rPr>
            </w:pPr>
            <w:r w:rsidRPr="003E05A2">
              <w:rPr>
                <w:rFonts w:cs="Arial"/>
                <w:iCs/>
                <w:sz w:val="20"/>
                <w:szCs w:val="20"/>
              </w:rPr>
              <w:t xml:space="preserve">0.0372 </w:t>
            </w:r>
            <w:hyperlink r:id="rId8" w:history="1">
              <w:r w:rsidRPr="003E05A2">
                <w:rPr>
                  <w:rStyle w:val="Hyperlink"/>
                  <w:rFonts w:cs="Arial"/>
                  <w:iCs/>
                  <w:sz w:val="20"/>
                  <w:szCs w:val="20"/>
                  <w:vertAlign w:val="superscript"/>
                </w:rPr>
                <w:t>18,21</w:t>
              </w:r>
            </w:hyperlink>
          </w:p>
        </w:tc>
        <w:tc>
          <w:tcPr>
            <w:tcW w:w="720" w:type="pct"/>
            <w:vAlign w:val="center"/>
            <w:hideMark/>
          </w:tcPr>
          <w:p w14:paraId="7900581B"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818" w:type="pct"/>
            <w:vAlign w:val="center"/>
            <w:hideMark/>
          </w:tcPr>
          <w:p w14:paraId="1D40F481"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day)</w:t>
            </w:r>
          </w:p>
        </w:tc>
        <w:tc>
          <w:tcPr>
            <w:tcW w:w="433" w:type="pct"/>
            <w:vAlign w:val="center"/>
            <w:hideMark/>
          </w:tcPr>
          <w:p w14:paraId="5FF0BF12"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Align w:val="center"/>
            <w:hideMark/>
          </w:tcPr>
          <w:p w14:paraId="31DEF6F2" w14:textId="77777777" w:rsidR="0060199F" w:rsidRPr="003E05A2" w:rsidRDefault="0060199F" w:rsidP="003E05A2">
            <w:pPr>
              <w:spacing w:before="0" w:after="0"/>
              <w:rPr>
                <w:rFonts w:cs="Arial"/>
                <w:iCs/>
                <w:sz w:val="20"/>
                <w:szCs w:val="20"/>
              </w:rPr>
            </w:pPr>
            <w:r w:rsidRPr="003E05A2">
              <w:rPr>
                <w:rFonts w:cs="Arial"/>
                <w:iCs/>
                <w:sz w:val="20"/>
                <w:szCs w:val="20"/>
              </w:rPr>
              <w:t>--</w:t>
            </w:r>
          </w:p>
        </w:tc>
        <w:tc>
          <w:tcPr>
            <w:tcW w:w="529" w:type="pct"/>
            <w:vAlign w:val="center"/>
            <w:hideMark/>
          </w:tcPr>
          <w:p w14:paraId="51B480D9" w14:textId="77777777" w:rsidR="0060199F" w:rsidRPr="003E05A2" w:rsidRDefault="0060199F" w:rsidP="003E05A2">
            <w:pPr>
              <w:spacing w:before="0" w:after="0"/>
              <w:rPr>
                <w:rFonts w:cs="Arial"/>
                <w:iCs/>
                <w:sz w:val="20"/>
                <w:szCs w:val="20"/>
              </w:rPr>
            </w:pPr>
            <w:r w:rsidRPr="003E05A2">
              <w:rPr>
                <w:rFonts w:cs="Arial"/>
                <w:iCs/>
                <w:sz w:val="20"/>
                <w:szCs w:val="20"/>
              </w:rPr>
              <w:t>Estimated</w:t>
            </w:r>
          </w:p>
        </w:tc>
        <w:tc>
          <w:tcPr>
            <w:tcW w:w="385" w:type="pct"/>
            <w:vAlign w:val="center"/>
            <w:hideMark/>
          </w:tcPr>
          <w:p w14:paraId="14BFE3FE" w14:textId="77777777" w:rsidR="0060199F" w:rsidRPr="003E05A2" w:rsidRDefault="0060199F" w:rsidP="003E05A2">
            <w:pPr>
              <w:spacing w:before="0" w:after="0"/>
              <w:rPr>
                <w:rFonts w:cs="Arial"/>
                <w:iCs/>
                <w:sz w:val="20"/>
                <w:szCs w:val="20"/>
              </w:rPr>
            </w:pPr>
            <w:r w:rsidRPr="003E05A2">
              <w:rPr>
                <w:rFonts w:cs="Arial"/>
                <w:iCs/>
                <w:sz w:val="20"/>
                <w:szCs w:val="20"/>
              </w:rPr>
              <w:t>2022</w:t>
            </w:r>
          </w:p>
        </w:tc>
        <w:tc>
          <w:tcPr>
            <w:tcW w:w="1010" w:type="pct"/>
            <w:vAlign w:val="center"/>
            <w:hideMark/>
          </w:tcPr>
          <w:p w14:paraId="209A54FA" w14:textId="77777777" w:rsidR="0060199F" w:rsidRPr="003E05A2" w:rsidRDefault="0060199F" w:rsidP="003E05A2">
            <w:pPr>
              <w:spacing w:before="0" w:after="0"/>
              <w:rPr>
                <w:rFonts w:cs="Arial"/>
                <w:iCs/>
                <w:sz w:val="20"/>
                <w:szCs w:val="20"/>
              </w:rPr>
            </w:pPr>
            <w:r w:rsidRPr="003E05A2">
              <w:rPr>
                <w:rFonts w:cs="Arial"/>
                <w:iCs/>
                <w:sz w:val="20"/>
                <w:szCs w:val="20"/>
              </w:rPr>
              <w:t>Rat-to-human effective transmission rate.</w:t>
            </w:r>
          </w:p>
        </w:tc>
      </w:tr>
      <w:tr w:rsidR="00643ABC" w:rsidRPr="003E05A2" w14:paraId="4D700DD4" w14:textId="77777777" w:rsidTr="00643ABC">
        <w:trPr>
          <w:trHeight w:val="20"/>
        </w:trPr>
        <w:tc>
          <w:tcPr>
            <w:tcW w:w="529" w:type="pct"/>
            <w:vAlign w:val="center"/>
            <w:hideMark/>
          </w:tcPr>
          <w:p w14:paraId="25D1335C" w14:textId="77777777" w:rsidR="0060199F" w:rsidRPr="003E05A2" w:rsidRDefault="0060199F" w:rsidP="003E05A2">
            <w:pPr>
              <w:spacing w:before="0" w:after="0"/>
              <w:rPr>
                <w:rFonts w:cs="Arial"/>
                <w:iCs/>
                <w:sz w:val="20"/>
                <w:szCs w:val="20"/>
              </w:rPr>
            </w:pPr>
            <w:r w:rsidRPr="003E05A2">
              <w:rPr>
                <w:rFonts w:cs="Arial"/>
                <w:iCs/>
                <w:sz w:val="20"/>
                <w:szCs w:val="20"/>
              </w:rPr>
              <w:t xml:space="preserve">1.765x10^-11 </w:t>
            </w:r>
            <w:r w:rsidRPr="003E05A2">
              <w:rPr>
                <w:rFonts w:cs="Arial"/>
                <w:iCs/>
                <w:sz w:val="20"/>
                <w:szCs w:val="20"/>
              </w:rPr>
              <w:fldChar w:fldCharType="begin"/>
            </w:r>
            <w:r w:rsidRPr="003E05A2">
              <w:rPr>
                <w:rFonts w:cs="Arial"/>
                <w:iCs/>
                <w:sz w:val="20"/>
                <w:szCs w:val="20"/>
              </w:rPr>
              <w:instrText xml:space="preserve"> ADDIN ZOTERO_ITEM CSL_CITATION {"citationID":"9W0GLb6s","properties":{"formattedCitation":"\\super 21\\nosupersub{}","plainCitation":"21","noteIndex":0},"citationItems":[{"id":784,"uris":["http://zotero.org/groups/5467322/items/HQ6Y2AKN"],"itemData":{"id":784,"type":"article-journal","abstract":"This study aims to formulate a mathematical framework to examine how the Lassa virus spreads in humans of opposite genders. The stability of the model is analyzed at an equilibrium point in the absence of the Lassa fever. The model’s effectiveness is evaluated using real-life data, and all the parameters needed to determine the basic reproduction number are estimated. Sensitivity analysis is performed to pinpoint the crucial parameters significantly influencing the spread of the infection. The interaction between threshold parameters and the basic reproduction number is simulated. Control theory is employed to devise and evaluate strategies, such as awareness campaigns, advocating condom usage, and deploying rodenticides to reduce the possibility of virus transmission efficiently.","container-title":"Scientific Reports","DOI":"10.1038/s41598-024-68600-7","ISSN":"2045-2322","issue":"1","journalAbbreviation":"Sci Rep","language":"en","license":"2024 The Author(s)","note":"publisher: Nature Publishing Group","page":"18079","source":"www.nature.com","title":"Deciphering the enigma of Lassa virus transmission dynamics and strategies for effective epidemic control through awareness campaigns and rodenticides","volume":"14","author":[{"family":"Hamam","given":"Haneen"},{"family":"Ramzan","given":"Yasir"},{"family":"Niazai","given":"Shafiullah"},{"family":"Gepreel","given":"Khaled A."},{"family":"Awan","given":"Aziz Ullah"},{"family":"Ozair","given":"Muhammad"},{"family":"Hussain","given":"Takasar"}],"issued":{"date-parts":[["2024",8,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21</w:t>
            </w:r>
            <w:r w:rsidRPr="003E05A2">
              <w:rPr>
                <w:rFonts w:cs="Arial"/>
                <w:sz w:val="20"/>
                <w:szCs w:val="20"/>
              </w:rPr>
              <w:fldChar w:fldCharType="end"/>
            </w:r>
          </w:p>
        </w:tc>
        <w:tc>
          <w:tcPr>
            <w:tcW w:w="720" w:type="pct"/>
            <w:vAlign w:val="center"/>
            <w:hideMark/>
          </w:tcPr>
          <w:p w14:paraId="65AC0851" w14:textId="77777777" w:rsidR="0060199F" w:rsidRPr="003E05A2" w:rsidRDefault="0060199F" w:rsidP="003E05A2">
            <w:pPr>
              <w:spacing w:before="0" w:after="0"/>
              <w:rPr>
                <w:rFonts w:cs="Arial"/>
                <w:iCs/>
                <w:sz w:val="20"/>
                <w:szCs w:val="20"/>
              </w:rPr>
            </w:pPr>
            <w:r w:rsidRPr="003E05A2">
              <w:rPr>
                <w:rFonts w:cs="Arial"/>
                <w:iCs/>
                <w:sz w:val="20"/>
                <w:szCs w:val="20"/>
              </w:rPr>
              <w:t>Female</w:t>
            </w:r>
          </w:p>
        </w:tc>
        <w:tc>
          <w:tcPr>
            <w:tcW w:w="818" w:type="pct"/>
            <w:vMerge w:val="restart"/>
            <w:vAlign w:val="center"/>
            <w:hideMark/>
          </w:tcPr>
          <w:p w14:paraId="13C7F899" w14:textId="77777777" w:rsidR="0060199F" w:rsidRPr="003E05A2" w:rsidRDefault="0060199F" w:rsidP="003E05A2">
            <w:pPr>
              <w:spacing w:before="0" w:after="0"/>
              <w:rPr>
                <w:rFonts w:cs="Arial"/>
                <w:iCs/>
                <w:sz w:val="20"/>
                <w:szCs w:val="20"/>
              </w:rPr>
            </w:pPr>
            <w:r w:rsidRPr="003E05A2">
              <w:rPr>
                <w:rFonts w:cs="Arial"/>
                <w:iCs/>
                <w:sz w:val="20"/>
                <w:szCs w:val="20"/>
              </w:rPr>
              <w:t>Rat (</w:t>
            </w:r>
            <w:proofErr w:type="spellStart"/>
            <w:r w:rsidRPr="003E05A2">
              <w:rPr>
                <w:rFonts w:cs="Arial"/>
                <w:i/>
                <w:iCs/>
                <w:sz w:val="20"/>
                <w:szCs w:val="20"/>
              </w:rPr>
              <w:t>Mastomys</w:t>
            </w:r>
            <w:proofErr w:type="spellEnd"/>
            <w:r w:rsidRPr="003E05A2">
              <w:rPr>
                <w:rFonts w:cs="Arial"/>
                <w:i/>
                <w:iCs/>
                <w:sz w:val="20"/>
                <w:szCs w:val="20"/>
              </w:rPr>
              <w:t xml:space="preserve"> </w:t>
            </w:r>
            <w:proofErr w:type="spellStart"/>
            <w:r w:rsidRPr="003E05A2">
              <w:rPr>
                <w:rFonts w:cs="Arial"/>
                <w:i/>
                <w:iCs/>
                <w:sz w:val="20"/>
                <w:szCs w:val="20"/>
              </w:rPr>
              <w:t>natalensis</w:t>
            </w:r>
            <w:proofErr w:type="spellEnd"/>
            <w:r w:rsidRPr="003E05A2">
              <w:rPr>
                <w:rFonts w:cs="Arial"/>
                <w:iCs/>
                <w:sz w:val="20"/>
                <w:szCs w:val="20"/>
              </w:rPr>
              <w:t>) to human (per week)</w:t>
            </w:r>
          </w:p>
        </w:tc>
        <w:tc>
          <w:tcPr>
            <w:tcW w:w="433" w:type="pct"/>
            <w:vMerge w:val="restart"/>
            <w:vAlign w:val="center"/>
            <w:hideMark/>
          </w:tcPr>
          <w:p w14:paraId="7998D201" w14:textId="77777777" w:rsidR="0060199F" w:rsidRPr="003E05A2" w:rsidRDefault="0060199F" w:rsidP="003E05A2">
            <w:pPr>
              <w:spacing w:before="0" w:after="0"/>
              <w:rPr>
                <w:rFonts w:cs="Arial"/>
                <w:iCs/>
                <w:sz w:val="20"/>
                <w:szCs w:val="20"/>
              </w:rPr>
            </w:pPr>
            <w:r w:rsidRPr="003E05A2">
              <w:rPr>
                <w:rFonts w:cs="Arial"/>
                <w:iCs/>
                <w:sz w:val="20"/>
                <w:szCs w:val="20"/>
              </w:rPr>
              <w:t>Lassa virus</w:t>
            </w:r>
          </w:p>
        </w:tc>
        <w:tc>
          <w:tcPr>
            <w:tcW w:w="577" w:type="pct"/>
            <w:vMerge w:val="restart"/>
            <w:vAlign w:val="center"/>
            <w:hideMark/>
          </w:tcPr>
          <w:p w14:paraId="76BD7B0D" w14:textId="77777777" w:rsidR="0060199F" w:rsidRPr="003E05A2" w:rsidRDefault="0060199F" w:rsidP="003E05A2">
            <w:pPr>
              <w:spacing w:before="0" w:after="0"/>
              <w:rPr>
                <w:rFonts w:cs="Arial"/>
                <w:iCs/>
                <w:sz w:val="20"/>
                <w:szCs w:val="20"/>
              </w:rPr>
            </w:pPr>
            <w:r w:rsidRPr="003E05A2">
              <w:rPr>
                <w:rFonts w:cs="Arial"/>
                <w:iCs/>
                <w:sz w:val="20"/>
                <w:szCs w:val="20"/>
              </w:rPr>
              <w:t>Nigeria</w:t>
            </w:r>
          </w:p>
        </w:tc>
        <w:tc>
          <w:tcPr>
            <w:tcW w:w="529" w:type="pct"/>
            <w:vMerge w:val="restart"/>
            <w:vAlign w:val="center"/>
            <w:hideMark/>
          </w:tcPr>
          <w:p w14:paraId="5E26AA51" w14:textId="77777777" w:rsidR="0060199F" w:rsidRPr="003E05A2" w:rsidRDefault="0060199F" w:rsidP="003E05A2">
            <w:pPr>
              <w:spacing w:before="0" w:after="0"/>
              <w:rPr>
                <w:rFonts w:cs="Arial"/>
                <w:iCs/>
                <w:sz w:val="20"/>
                <w:szCs w:val="20"/>
              </w:rPr>
            </w:pPr>
            <w:r w:rsidRPr="003E05A2">
              <w:rPr>
                <w:rFonts w:cs="Arial"/>
                <w:iCs/>
                <w:sz w:val="20"/>
                <w:szCs w:val="20"/>
              </w:rPr>
              <w:t>Derived</w:t>
            </w:r>
          </w:p>
        </w:tc>
        <w:tc>
          <w:tcPr>
            <w:tcW w:w="385" w:type="pct"/>
            <w:vMerge w:val="restart"/>
            <w:vAlign w:val="center"/>
            <w:hideMark/>
          </w:tcPr>
          <w:p w14:paraId="0C60C45D" w14:textId="77777777" w:rsidR="0060199F" w:rsidRPr="003E05A2" w:rsidRDefault="0060199F" w:rsidP="003E05A2">
            <w:pPr>
              <w:spacing w:before="0" w:after="0"/>
              <w:rPr>
                <w:rFonts w:cs="Arial"/>
                <w:iCs/>
                <w:sz w:val="20"/>
                <w:szCs w:val="20"/>
              </w:rPr>
            </w:pPr>
            <w:r w:rsidRPr="003E05A2">
              <w:rPr>
                <w:rFonts w:cs="Arial"/>
                <w:iCs/>
                <w:sz w:val="20"/>
                <w:szCs w:val="20"/>
              </w:rPr>
              <w:t>2024</w:t>
            </w:r>
          </w:p>
        </w:tc>
        <w:tc>
          <w:tcPr>
            <w:tcW w:w="1010" w:type="pct"/>
            <w:vMerge w:val="restart"/>
            <w:vAlign w:val="center"/>
            <w:hideMark/>
          </w:tcPr>
          <w:p w14:paraId="7759DC94" w14:textId="77777777" w:rsidR="0060199F" w:rsidRPr="003E05A2" w:rsidRDefault="0060199F" w:rsidP="003E05A2">
            <w:pPr>
              <w:spacing w:before="0" w:after="0"/>
              <w:rPr>
                <w:rFonts w:cs="Arial"/>
                <w:iCs/>
                <w:sz w:val="20"/>
                <w:szCs w:val="20"/>
              </w:rPr>
            </w:pPr>
            <w:r w:rsidRPr="003E05A2">
              <w:rPr>
                <w:rFonts w:cs="Arial"/>
                <w:iCs/>
                <w:sz w:val="20"/>
                <w:szCs w:val="20"/>
              </w:rPr>
              <w:t>Rate of infection in female or male humans via rodents. Derived by fitting a model to data on female and male Lassa fever cases collected from the Nigeria Centre for Disease Control and Prevention database beginning in January 2020 and spanning 65 weeks.</w:t>
            </w:r>
          </w:p>
        </w:tc>
      </w:tr>
      <w:tr w:rsidR="00643ABC" w:rsidRPr="003E05A2" w14:paraId="4433C38D" w14:textId="77777777" w:rsidTr="00643ABC">
        <w:trPr>
          <w:trHeight w:val="20"/>
        </w:trPr>
        <w:tc>
          <w:tcPr>
            <w:tcW w:w="529" w:type="pct"/>
            <w:tcBorders>
              <w:bottom w:val="single" w:sz="4" w:space="0" w:color="auto"/>
            </w:tcBorders>
            <w:vAlign w:val="center"/>
            <w:hideMark/>
          </w:tcPr>
          <w:p w14:paraId="5ECF65CA" w14:textId="77777777" w:rsidR="0060199F" w:rsidRPr="003E05A2" w:rsidRDefault="0060199F" w:rsidP="003E05A2">
            <w:pPr>
              <w:spacing w:before="0" w:after="0"/>
              <w:rPr>
                <w:rFonts w:cs="Arial"/>
                <w:iCs/>
                <w:sz w:val="20"/>
                <w:szCs w:val="20"/>
              </w:rPr>
            </w:pPr>
            <w:r w:rsidRPr="003E05A2">
              <w:rPr>
                <w:rFonts w:cs="Arial"/>
                <w:iCs/>
                <w:sz w:val="20"/>
                <w:szCs w:val="20"/>
              </w:rPr>
              <w:t xml:space="preserve">2x10^-11 </w:t>
            </w:r>
            <w:r w:rsidRPr="003E05A2">
              <w:rPr>
                <w:rFonts w:cs="Arial"/>
                <w:iCs/>
                <w:sz w:val="20"/>
                <w:szCs w:val="20"/>
              </w:rPr>
              <w:fldChar w:fldCharType="begin"/>
            </w:r>
            <w:r w:rsidRPr="003E05A2">
              <w:rPr>
                <w:rFonts w:cs="Arial"/>
                <w:iCs/>
                <w:sz w:val="20"/>
                <w:szCs w:val="20"/>
              </w:rPr>
              <w:instrText xml:space="preserve"> ADDIN ZOTERO_ITEM CSL_CITATION {"citationID":"ifRTzxPG","properties":{"formattedCitation":"\\super 21\\nosupersub{}","plainCitation":"21","noteIndex":0},"citationItems":[{"id":784,"uris":["http://zotero.org/groups/5467322/items/HQ6Y2AKN"],"itemData":{"id":784,"type":"article-journal","abstract":"This study aims to formulate a mathematical framework to examine how the Lassa virus spreads in humans of opposite genders. The stability of the model is analyzed at an equilibrium point in the absence of the Lassa fever. The model’s effectiveness is evaluated using real-life data, and all the parameters needed to determine the basic reproduction number are estimated. Sensitivity analysis is performed to pinpoint the crucial parameters significantly influencing the spread of the infection. The interaction between threshold parameters and the basic reproduction number is simulated. Control theory is employed to devise and evaluate strategies, such as awareness campaigns, advocating condom usage, and deploying rodenticides to reduce the possibility of virus transmission efficiently.","container-title":"Scientific Reports","DOI":"10.1038/s41598-024-68600-7","ISSN":"2045-2322","issue":"1","journalAbbreviation":"Sci Rep","language":"en","license":"2024 The Author(s)","note":"publisher: Nature Publishing Group","page":"18079","source":"www.nature.com","title":"Deciphering the enigma of Lassa virus transmission dynamics and strategies for effective epidemic control through awareness campaigns and rodenticides","volume":"14","author":[{"family":"Hamam","given":"Haneen"},{"family":"Ramzan","given":"Yasir"},{"family":"Niazai","given":"Shafiullah"},{"family":"Gepreel","given":"Khaled A."},{"family":"Awan","given":"Aziz Ullah"},{"family":"Ozair","given":"Muhammad"},{"family":"Hussain","given":"Takasar"}],"issued":{"date-parts":[["2024",8,5]]}}}],"schema":"https://github.com/citation-style-language/schema/raw/master/csl-citation.json"} </w:instrText>
            </w:r>
            <w:r w:rsidRPr="003E05A2">
              <w:rPr>
                <w:rFonts w:cs="Arial"/>
                <w:iCs/>
                <w:sz w:val="20"/>
                <w:szCs w:val="20"/>
              </w:rPr>
              <w:fldChar w:fldCharType="separate"/>
            </w:r>
            <w:r w:rsidRPr="003E05A2">
              <w:rPr>
                <w:rFonts w:cs="Arial"/>
                <w:iCs/>
                <w:sz w:val="20"/>
                <w:szCs w:val="20"/>
                <w:vertAlign w:val="superscript"/>
              </w:rPr>
              <w:t>21</w:t>
            </w:r>
            <w:r w:rsidRPr="003E05A2">
              <w:rPr>
                <w:rFonts w:cs="Arial"/>
                <w:sz w:val="20"/>
                <w:szCs w:val="20"/>
              </w:rPr>
              <w:fldChar w:fldCharType="end"/>
            </w:r>
          </w:p>
        </w:tc>
        <w:tc>
          <w:tcPr>
            <w:tcW w:w="720" w:type="pct"/>
            <w:tcBorders>
              <w:bottom w:val="single" w:sz="4" w:space="0" w:color="auto"/>
            </w:tcBorders>
            <w:vAlign w:val="center"/>
            <w:hideMark/>
          </w:tcPr>
          <w:p w14:paraId="5580E62D" w14:textId="77777777" w:rsidR="0060199F" w:rsidRPr="003E05A2" w:rsidRDefault="0060199F" w:rsidP="003E05A2">
            <w:pPr>
              <w:spacing w:before="0" w:after="0"/>
              <w:rPr>
                <w:rFonts w:cs="Arial"/>
                <w:iCs/>
                <w:sz w:val="20"/>
                <w:szCs w:val="20"/>
              </w:rPr>
            </w:pPr>
            <w:r w:rsidRPr="003E05A2">
              <w:rPr>
                <w:rFonts w:cs="Arial"/>
                <w:iCs/>
                <w:sz w:val="20"/>
                <w:szCs w:val="20"/>
              </w:rPr>
              <w:t>Male</w:t>
            </w:r>
          </w:p>
        </w:tc>
        <w:tc>
          <w:tcPr>
            <w:tcW w:w="818" w:type="pct"/>
            <w:vMerge/>
            <w:tcBorders>
              <w:bottom w:val="single" w:sz="4" w:space="0" w:color="auto"/>
            </w:tcBorders>
            <w:vAlign w:val="center"/>
            <w:hideMark/>
          </w:tcPr>
          <w:p w14:paraId="4D0B267C" w14:textId="77777777" w:rsidR="0060199F" w:rsidRPr="003E05A2" w:rsidRDefault="0060199F" w:rsidP="003E05A2">
            <w:pPr>
              <w:spacing w:before="0" w:after="0"/>
              <w:rPr>
                <w:rFonts w:cs="Arial"/>
                <w:iCs/>
                <w:sz w:val="20"/>
                <w:szCs w:val="20"/>
              </w:rPr>
            </w:pPr>
          </w:p>
        </w:tc>
        <w:tc>
          <w:tcPr>
            <w:tcW w:w="433" w:type="pct"/>
            <w:vMerge/>
            <w:tcBorders>
              <w:bottom w:val="single" w:sz="4" w:space="0" w:color="auto"/>
            </w:tcBorders>
            <w:vAlign w:val="center"/>
            <w:hideMark/>
          </w:tcPr>
          <w:p w14:paraId="3FD05098" w14:textId="77777777" w:rsidR="0060199F" w:rsidRPr="003E05A2" w:rsidRDefault="0060199F" w:rsidP="003E05A2">
            <w:pPr>
              <w:spacing w:before="0" w:after="0"/>
              <w:rPr>
                <w:rFonts w:cs="Arial"/>
                <w:iCs/>
                <w:sz w:val="20"/>
                <w:szCs w:val="20"/>
              </w:rPr>
            </w:pPr>
          </w:p>
        </w:tc>
        <w:tc>
          <w:tcPr>
            <w:tcW w:w="577" w:type="pct"/>
            <w:vMerge/>
            <w:tcBorders>
              <w:bottom w:val="single" w:sz="4" w:space="0" w:color="auto"/>
            </w:tcBorders>
            <w:vAlign w:val="center"/>
            <w:hideMark/>
          </w:tcPr>
          <w:p w14:paraId="35B0A020" w14:textId="77777777" w:rsidR="0060199F" w:rsidRPr="003E05A2" w:rsidRDefault="0060199F" w:rsidP="003E05A2">
            <w:pPr>
              <w:spacing w:before="0" w:after="0"/>
              <w:rPr>
                <w:rFonts w:cs="Arial"/>
                <w:iCs/>
                <w:sz w:val="20"/>
                <w:szCs w:val="20"/>
              </w:rPr>
            </w:pPr>
          </w:p>
        </w:tc>
        <w:tc>
          <w:tcPr>
            <w:tcW w:w="529" w:type="pct"/>
            <w:vMerge/>
            <w:tcBorders>
              <w:bottom w:val="single" w:sz="4" w:space="0" w:color="auto"/>
            </w:tcBorders>
            <w:vAlign w:val="center"/>
            <w:hideMark/>
          </w:tcPr>
          <w:p w14:paraId="53FBBB59" w14:textId="77777777" w:rsidR="0060199F" w:rsidRPr="003E05A2" w:rsidRDefault="0060199F" w:rsidP="003E05A2">
            <w:pPr>
              <w:spacing w:before="0" w:after="0"/>
              <w:rPr>
                <w:rFonts w:cs="Arial"/>
                <w:iCs/>
                <w:sz w:val="20"/>
                <w:szCs w:val="20"/>
              </w:rPr>
            </w:pPr>
          </w:p>
        </w:tc>
        <w:tc>
          <w:tcPr>
            <w:tcW w:w="385" w:type="pct"/>
            <w:vMerge/>
            <w:tcBorders>
              <w:bottom w:val="single" w:sz="4" w:space="0" w:color="auto"/>
            </w:tcBorders>
            <w:vAlign w:val="center"/>
            <w:hideMark/>
          </w:tcPr>
          <w:p w14:paraId="7B4F295C" w14:textId="77777777" w:rsidR="0060199F" w:rsidRPr="003E05A2" w:rsidRDefault="0060199F" w:rsidP="003E05A2">
            <w:pPr>
              <w:spacing w:before="0" w:after="0"/>
              <w:rPr>
                <w:rFonts w:cs="Arial"/>
                <w:iCs/>
                <w:sz w:val="20"/>
                <w:szCs w:val="20"/>
              </w:rPr>
            </w:pPr>
          </w:p>
        </w:tc>
        <w:tc>
          <w:tcPr>
            <w:tcW w:w="1010" w:type="pct"/>
            <w:vMerge/>
            <w:tcBorders>
              <w:bottom w:val="single" w:sz="4" w:space="0" w:color="auto"/>
            </w:tcBorders>
            <w:vAlign w:val="center"/>
            <w:hideMark/>
          </w:tcPr>
          <w:p w14:paraId="26F29B12" w14:textId="77777777" w:rsidR="0060199F" w:rsidRPr="003E05A2" w:rsidRDefault="0060199F" w:rsidP="003E05A2">
            <w:pPr>
              <w:spacing w:before="0" w:after="0"/>
              <w:rPr>
                <w:rFonts w:cs="Arial"/>
                <w:iCs/>
                <w:sz w:val="20"/>
                <w:szCs w:val="20"/>
              </w:rPr>
            </w:pPr>
          </w:p>
        </w:tc>
      </w:tr>
    </w:tbl>
    <w:p w14:paraId="10E1D30A" w14:textId="77777777" w:rsidR="0060199F" w:rsidRPr="0060199F" w:rsidRDefault="0060199F" w:rsidP="0060199F">
      <w:pPr>
        <w:rPr>
          <w:b/>
          <w:iCs/>
        </w:rPr>
      </w:pPr>
    </w:p>
    <w:p w14:paraId="4269DFCE" w14:textId="46C95F33" w:rsidR="0060199F" w:rsidRPr="0060199F" w:rsidRDefault="00AE7E64" w:rsidP="00D452AE">
      <w:pPr>
        <w:pStyle w:val="Heading2"/>
        <w:rPr>
          <w:iCs w:val="0"/>
        </w:rPr>
      </w:pPr>
      <w:r>
        <w:t xml:space="preserve">1.2 </w:t>
      </w:r>
      <w:r w:rsidR="0060199F" w:rsidRPr="0060199F">
        <w:t>Hotspots for potential outbreak</w:t>
      </w:r>
    </w:p>
    <w:p w14:paraId="72BBAC03" w14:textId="4D2C2805" w:rsidR="0060199F" w:rsidRPr="0060199F" w:rsidRDefault="001C6491" w:rsidP="0060199F">
      <w:pPr>
        <w:rPr>
          <w:iCs/>
        </w:rPr>
      </w:pPr>
      <w:r>
        <w:rPr>
          <w:iCs/>
        </w:rPr>
        <w:t>Potential hotspots for spillover risk were defined as 90</w:t>
      </w:r>
      <w:r w:rsidRPr="001C6491">
        <w:rPr>
          <w:iCs/>
          <w:vertAlign w:val="superscript"/>
        </w:rPr>
        <w:t>th</w:t>
      </w:r>
      <w:r>
        <w:rPr>
          <w:iCs/>
        </w:rPr>
        <w:t xml:space="preserve"> percentile (top 10%) zones of </w:t>
      </w:r>
      <w:r w:rsidR="00286CD7">
        <w:rPr>
          <w:iCs/>
        </w:rPr>
        <w:t xml:space="preserve">FOI estimates. </w:t>
      </w:r>
      <w:r w:rsidR="0060199F" w:rsidRPr="0060199F">
        <w:rPr>
          <w:iCs/>
        </w:rPr>
        <w:t>The marked increase in number of potential hotspots corresponded to changing species distribution patterns of rodent reservoirs combined with changes in human population density in each hotspot area.</w:t>
      </w:r>
    </w:p>
    <w:p w14:paraId="24C2E88D" w14:textId="77777777" w:rsidR="0060199F" w:rsidRPr="0060199F" w:rsidRDefault="0060199F" w:rsidP="0060199F">
      <w:pPr>
        <w:rPr>
          <w:iCs/>
        </w:rPr>
      </w:pPr>
      <w:r w:rsidRPr="0060199F">
        <w:rPr>
          <w:iCs/>
          <w:noProof/>
        </w:rPr>
        <w:drawing>
          <wp:inline distT="0" distB="0" distL="0" distR="0" wp14:anchorId="0F1D26E2" wp14:editId="6C696BB7">
            <wp:extent cx="5913497" cy="2997814"/>
            <wp:effectExtent l="0" t="0" r="5080" b="0"/>
            <wp:docPr id="1116188381" name="Picture 1" descr="A map of the world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188381" name="Picture 1" descr="A map of the world with different colored area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590" cy="3011042"/>
                    </a:xfrm>
                    <a:prstGeom prst="rect">
                      <a:avLst/>
                    </a:prstGeom>
                  </pic:spPr>
                </pic:pic>
              </a:graphicData>
            </a:graphic>
          </wp:inline>
        </w:drawing>
      </w:r>
    </w:p>
    <w:p w14:paraId="64602DA1" w14:textId="77777777" w:rsidR="0060199F" w:rsidRPr="0060199F" w:rsidRDefault="0060199F" w:rsidP="0060199F">
      <w:pPr>
        <w:pStyle w:val="Caption1"/>
      </w:pPr>
      <w:r w:rsidRPr="0060199F">
        <w:t>Fig S1.1 Each hotspot represented the top 10% percentile of FOI for successful transmission of NWAs from rodent reservoirs to humans. For each of the NWAs, the hotspots generated were combined for the respective rodent species such that the potential hotspots for GTOV, MACV and JUNV represented the combined risk of spillover into humans from three, one and two rodent reservoirs respectively (see methodology for details). Each species distribution pattern gave rise to different hotspot zones that overall created the potential hotspots for GTOV spillover</w:t>
      </w:r>
    </w:p>
    <w:p w14:paraId="58C37378" w14:textId="77777777" w:rsidR="0060199F" w:rsidRPr="0060199F" w:rsidRDefault="0060199F" w:rsidP="0060199F">
      <w:pPr>
        <w:rPr>
          <w:iCs/>
        </w:rPr>
      </w:pPr>
      <w:r w:rsidRPr="0060199F">
        <w:rPr>
          <w:iCs/>
        </w:rPr>
        <w:t xml:space="preserve">In case of GTOV, the number of potential hotspots increased by 1.94X (+ 50,460 hotspots) and 1.96X (+ 51,270 hotspots) for SSP 2-4.5 and 5-8.5 scenarios compared to the current situation (53,290 hotspots). Compared to the current hotspots, for both SSP 2-4.5 and SSP 5-8.5 scenarios of years 2041-2060, more hotspot zones were seen inland for Venezuela, Columbia, Ecuador, Panama, Costa Rica, Guyana, Suriname and Northern part of Brazil, and some of the Caribbean Island nations. The number of hotspots in the coastal regions of these countries also were predicted to increase. Between SSP 2-4.5 and SSP 5-8.5, the predicted number of potential hotspots for SSP 5-8.5 were less but the pattern remained the same. </w:t>
      </w:r>
    </w:p>
    <w:p w14:paraId="5D31B7B5" w14:textId="77777777" w:rsidR="0060199F" w:rsidRPr="0060199F" w:rsidRDefault="0060199F" w:rsidP="0060199F">
      <w:pPr>
        <w:rPr>
          <w:iCs/>
        </w:rPr>
      </w:pPr>
      <w:r w:rsidRPr="0060199F">
        <w:rPr>
          <w:iCs/>
        </w:rPr>
        <w:t xml:space="preserve">We predicted very steep rise in the number of potential hotspots of MACV in SSP 2-4.5 (12.8 X; + 54,990 hotspots) and SSP 5-8.5 (11.7X; +50,070 hotspots) compared to the current predicted hotspots (4,664 hotspots). The new as well as persistent hotspots which were concentrated mostly in central Bolivia, southern Peru, northern-most part of Argentina and some parts of western Brazil and Paraguay. Unlike GTOV, the SSP 2-4.5 and SSP 5-8.5 scenarios for years 2041-2060 saw a marked increase and more widespread predicted hotspots in the historically recorded habitat zone of the rodent reservoir in this area. Most of the country of Bolivia and a large portion of bordering western part of Brazil were projected to have numerous potential hotspots in SSP 2-4.5 and SSP 5-8.5. Relatively less marked increase was predicted for eastern Peru, northern Argentina and Paraguay in both the scenarios. In Southern Bolivia, northern </w:t>
      </w:r>
      <w:r w:rsidRPr="0060199F">
        <w:rPr>
          <w:iCs/>
        </w:rPr>
        <w:lastRenderedPageBreak/>
        <w:t>Argentina, and Paraguay, we predicted an overlap of potential hotspots for MACV and JUNV (which causes Argentine Hemorrhagic fever in humans) for SSP 5-8.5 scenario. Less overlap was predicted for SSP 2-4.5.</w:t>
      </w:r>
    </w:p>
    <w:p w14:paraId="576170EC" w14:textId="77777777" w:rsidR="0060199F" w:rsidRPr="0060199F" w:rsidRDefault="0060199F" w:rsidP="0060199F">
      <w:pPr>
        <w:rPr>
          <w:iCs/>
        </w:rPr>
      </w:pPr>
      <w:r w:rsidRPr="0060199F">
        <w:rPr>
          <w:iCs/>
        </w:rPr>
        <w:t>The pattern of hotspots for both scenarios of climate change in the future was inverse compared to the other two viruses for JUNV. For SSP 2-4.5 and SSP 5-8.5, we estimated a reduction in number of hotspots by 0.95X (-6,820 hotspots) and 0.7X (-42,150 hotspots) for SSP 2-4.5 and SSP 5-8.5 respectively compared to current situation (143,080 hotspots). However, the area covered by the potential hotspots was more spread out. Many parts of Argentina, Uruguay, Paraguay and Bolivia were predicted to have new potential hotspots in the future while most of the current hotspots were projected to remain persistent.</w:t>
      </w:r>
    </w:p>
    <w:p w14:paraId="5035E33A" w14:textId="2AFD1041" w:rsidR="0060199F" w:rsidRPr="0060199F" w:rsidRDefault="0060199F" w:rsidP="0060199F">
      <w:pPr>
        <w:rPr>
          <w:iCs/>
        </w:rPr>
      </w:pPr>
      <w:r w:rsidRPr="0060199F">
        <w:rPr>
          <w:iCs/>
        </w:rPr>
        <w:t>Potential hotspots for current, SSP 2-4.5 and SSP 5-8.5 scenarios for each of the six rodent reservoirs individually can be viewed in the following figure</w:t>
      </w:r>
      <w:r w:rsidR="003347E3">
        <w:rPr>
          <w:iCs/>
        </w:rPr>
        <w:t xml:space="preserve"> (Fig. S1.2)</w:t>
      </w:r>
      <w:r w:rsidRPr="0060199F">
        <w:rPr>
          <w:iCs/>
        </w:rPr>
        <w:t>.</w:t>
      </w:r>
    </w:p>
    <w:p w14:paraId="3E5B0B93" w14:textId="77777777" w:rsidR="0060199F" w:rsidRPr="0060199F" w:rsidRDefault="0060199F" w:rsidP="0060199F">
      <w:pPr>
        <w:rPr>
          <w:iCs/>
        </w:rPr>
      </w:pPr>
      <w:r w:rsidRPr="0060199F">
        <w:rPr>
          <w:iCs/>
          <w:noProof/>
        </w:rPr>
        <w:drawing>
          <wp:inline distT="0" distB="0" distL="0" distR="0" wp14:anchorId="23562D7D" wp14:editId="65A94009">
            <wp:extent cx="5960533" cy="3480052"/>
            <wp:effectExtent l="0" t="0" r="0" b="0"/>
            <wp:docPr id="2021126460" name="Picture 2" descr="A map of the world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126460" name="Picture 2" descr="A map of the world with different colored areas&#10;&#10;AI-generated content may be incorrect."/>
                    <pic:cNvPicPr/>
                  </pic:nvPicPr>
                  <pic:blipFill rotWithShape="1">
                    <a:blip r:embed="rId10">
                      <a:extLst>
                        <a:ext uri="{28A0092B-C50C-407E-A947-70E740481C1C}">
                          <a14:useLocalDpi xmlns:a14="http://schemas.microsoft.com/office/drawing/2010/main" val="0"/>
                        </a:ext>
                      </a:extLst>
                    </a:blip>
                    <a:srcRect l="7608" t="7819" r="7523" b="4058"/>
                    <a:stretch/>
                  </pic:blipFill>
                  <pic:spPr bwMode="auto">
                    <a:xfrm>
                      <a:off x="0" y="0"/>
                      <a:ext cx="6014638" cy="3511641"/>
                    </a:xfrm>
                    <a:prstGeom prst="rect">
                      <a:avLst/>
                    </a:prstGeom>
                    <a:ln>
                      <a:noFill/>
                    </a:ln>
                    <a:extLst>
                      <a:ext uri="{53640926-AAD7-44D8-BBD7-CCE9431645EC}">
                        <a14:shadowObscured xmlns:a14="http://schemas.microsoft.com/office/drawing/2010/main"/>
                      </a:ext>
                    </a:extLst>
                  </pic:spPr>
                </pic:pic>
              </a:graphicData>
            </a:graphic>
          </wp:inline>
        </w:drawing>
      </w:r>
    </w:p>
    <w:p w14:paraId="45D7E8A2" w14:textId="77777777" w:rsidR="0060199F" w:rsidRPr="0060199F" w:rsidRDefault="0060199F" w:rsidP="0060199F">
      <w:pPr>
        <w:pStyle w:val="Caption1"/>
      </w:pPr>
      <w:r w:rsidRPr="0060199F">
        <w:t xml:space="preserve">Figure S1.2 Potential hotspots for zoonotic spillover of New World Arenaviruses (NWAs) in (A) Current, and two future climate scenarios represented by (B) SSP 2-4.5 and (C) SSP 5-8.5 of the Shared Socio-economic Pathways (SSP) scenarios in Coupled Model Intercomparison Project Phase 6 (CMIP6) climate change model. The three NWAs under study were Guanarito virus (GTOV) which causes Venezuelan Hemorrhagic Fever (VHF), Machupo virus (MACV) which causes Bolivian Hemorrhagic Fever (BHF) and </w:t>
      </w:r>
      <w:proofErr w:type="spellStart"/>
      <w:r w:rsidRPr="0060199F">
        <w:t>Junin</w:t>
      </w:r>
      <w:proofErr w:type="spellEnd"/>
      <w:r w:rsidRPr="0060199F">
        <w:t xml:space="preserve"> virus (JUNV) which causes Argentine Hemorrhagic fever (AHF). Depicted hotspots are estimated based on top 10% percentile of Force of Infection (FOI) estimates for six rodent reservoirs, namely, Zygodontomys brevicauda (short-tailed cane mouse), Sigmodon alstoni (Alston’s cotton rat) which are reservoirs of GTOV, Calomys callosus (large vesper mouse) which is the reservoir of MACV, Calomys musculinus (dryland vesper mouse), Calomys laucha (small vesper mouse) and Oligoryzomys flavescens (yellow Pygmy rice rat) which are the reservoirs of JUNV.</w:t>
      </w:r>
    </w:p>
    <w:p w14:paraId="07046DB7" w14:textId="77777777" w:rsidR="0060199F" w:rsidRPr="0060199F" w:rsidRDefault="0060199F" w:rsidP="0060199F">
      <w:pPr>
        <w:rPr>
          <w:iCs/>
        </w:rPr>
      </w:pPr>
      <w:r w:rsidRPr="0060199F">
        <w:rPr>
          <w:iCs/>
          <w:noProof/>
        </w:rPr>
        <w:lastRenderedPageBreak/>
        <w:drawing>
          <wp:inline distT="0" distB="0" distL="0" distR="0" wp14:anchorId="142E7A58" wp14:editId="56182C4D">
            <wp:extent cx="5853492" cy="4492869"/>
            <wp:effectExtent l="0" t="0" r="1270" b="3175"/>
            <wp:docPr id="1803920431" name="Picture 3" descr="A map of the world with red and blue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920431" name="Picture 3" descr="A map of the world with red and blue spots&#10;&#10;AI-generated content may be incorrect."/>
                    <pic:cNvPicPr/>
                  </pic:nvPicPr>
                  <pic:blipFill rotWithShape="1">
                    <a:blip r:embed="rId11" cstate="print">
                      <a:extLst>
                        <a:ext uri="{28A0092B-C50C-407E-A947-70E740481C1C}">
                          <a14:useLocalDpi xmlns:a14="http://schemas.microsoft.com/office/drawing/2010/main" val="0"/>
                        </a:ext>
                      </a:extLst>
                    </a:blip>
                    <a:srcRect l="5918" t="7300" r="8876" b="5500"/>
                    <a:stretch/>
                  </pic:blipFill>
                  <pic:spPr bwMode="auto">
                    <a:xfrm>
                      <a:off x="0" y="0"/>
                      <a:ext cx="5879292" cy="4512672"/>
                    </a:xfrm>
                    <a:prstGeom prst="rect">
                      <a:avLst/>
                    </a:prstGeom>
                    <a:ln>
                      <a:noFill/>
                    </a:ln>
                    <a:extLst>
                      <a:ext uri="{53640926-AAD7-44D8-BBD7-CCE9431645EC}">
                        <a14:shadowObscured xmlns:a14="http://schemas.microsoft.com/office/drawing/2010/main"/>
                      </a:ext>
                    </a:extLst>
                  </pic:spPr>
                </pic:pic>
              </a:graphicData>
            </a:graphic>
          </wp:inline>
        </w:drawing>
      </w:r>
    </w:p>
    <w:p w14:paraId="4FF1B74F" w14:textId="45297E1B" w:rsidR="0060199F" w:rsidRPr="0060199F" w:rsidRDefault="0060199F" w:rsidP="0060199F">
      <w:pPr>
        <w:pStyle w:val="Caption1"/>
      </w:pPr>
      <w:r w:rsidRPr="0060199F">
        <w:t>Figure S1.3. Map of predicted new (emerging) and persistent potential hotspots for zoonotic spillover of NWAs based on comparison of current climate to future climate change scenarios, (A) SSP 2-4.5 and (B) SSP 5-8.5. In (A) figure shows in general more potential hotspots for moderate climate change scenario (SSP 2-4.5) compared to (B) Extreme climate change scenario (SSP 5-8.5). Also, (A) has more hotspots that remain persistent from current climate timeframe compared to (B) which shows newer hotspots that do not correspond to the current climate.</w:t>
      </w:r>
    </w:p>
    <w:p w14:paraId="63C55BEC" w14:textId="01E76CCD" w:rsidR="0060199F" w:rsidRPr="0060199F" w:rsidRDefault="0060199F" w:rsidP="0060199F">
      <w:pPr>
        <w:pStyle w:val="Caption1"/>
      </w:pPr>
    </w:p>
    <w:p w14:paraId="25645F9A" w14:textId="77777777" w:rsidR="0060199F" w:rsidRPr="0060199F" w:rsidRDefault="0060199F" w:rsidP="0060199F">
      <w:pPr>
        <w:rPr>
          <w:iCs/>
        </w:rPr>
      </w:pPr>
      <w:r w:rsidRPr="0060199F">
        <w:rPr>
          <w:iCs/>
        </w:rPr>
        <w:lastRenderedPageBreak/>
        <w:t xml:space="preserve"> </w:t>
      </w:r>
      <w:r w:rsidRPr="0060199F">
        <w:rPr>
          <w:iCs/>
          <w:noProof/>
        </w:rPr>
        <w:drawing>
          <wp:inline distT="0" distB="0" distL="0" distR="0" wp14:anchorId="40FF1E2A" wp14:editId="154C43AB">
            <wp:extent cx="5685367" cy="3818141"/>
            <wp:effectExtent l="12700" t="12700" r="17145" b="17780"/>
            <wp:docPr id="410006690" name="Picture 5" descr="A map of different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06690" name="Picture 5" descr="A map of different countries/regions&#10;&#10;AI-generated content may be incorrect."/>
                    <pic:cNvPicPr/>
                  </pic:nvPicPr>
                  <pic:blipFill rotWithShape="1">
                    <a:blip r:embed="rId12">
                      <a:extLst>
                        <a:ext uri="{28A0092B-C50C-407E-A947-70E740481C1C}">
                          <a14:useLocalDpi xmlns:a14="http://schemas.microsoft.com/office/drawing/2010/main" val="0"/>
                        </a:ext>
                      </a:extLst>
                    </a:blip>
                    <a:srcRect t="479" r="16674"/>
                    <a:stretch/>
                  </pic:blipFill>
                  <pic:spPr bwMode="auto">
                    <a:xfrm>
                      <a:off x="0" y="0"/>
                      <a:ext cx="5990805" cy="402326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B45BE2" w14:textId="0997C4EC" w:rsidR="0060199F" w:rsidRPr="0060199F" w:rsidRDefault="0060199F" w:rsidP="0060199F">
      <w:pPr>
        <w:pStyle w:val="Caption1"/>
      </w:pPr>
      <w:r w:rsidRPr="0060199F">
        <w:t>Figure S1.</w:t>
      </w:r>
      <w:r>
        <w:t>4</w:t>
      </w:r>
      <w:r w:rsidRPr="0060199F">
        <w:t>. Maps showing the difference of difference in Force of Infection (</w:t>
      </w:r>
      <m:oMath>
        <m:sSubSup>
          <m:sSubSupPr>
            <m:ctrlPr>
              <w:rPr>
                <w:rFonts w:ascii="Cambria Math" w:hAnsi="Cambria Math"/>
              </w:rPr>
            </m:ctrlPr>
          </m:sSubSupPr>
          <m:e>
            <m:r>
              <m:rPr>
                <m:sty m:val="bi"/>
              </m:rPr>
              <w:rPr>
                <w:rFonts w:ascii="Cambria Math" w:hAnsi="Cambria Math"/>
              </w:rPr>
              <m:t>δ</m:t>
            </m:r>
          </m:e>
          <m:sub>
            <m:r>
              <m:rPr>
                <m:sty m:val="bi"/>
              </m:rPr>
              <w:rPr>
                <w:rFonts w:ascii="Cambria Math" w:hAnsi="Cambria Math"/>
              </w:rPr>
              <m:t>FOI</m:t>
            </m:r>
          </m:sub>
          <m:sup>
            <m:r>
              <m:rPr>
                <m:sty m:val="bi"/>
              </m:rPr>
              <w:rPr>
                <w:rFonts w:ascii="Cambria Math" w:hAnsi="Cambria Math"/>
              </w:rPr>
              <m:t>SSP</m:t>
            </m:r>
            <m:r>
              <m:rPr>
                <m:sty m:val="b"/>
              </m:rPr>
              <w:rPr>
                <w:rFonts w:ascii="Cambria Math" w:hAnsi="Cambria Math"/>
              </w:rPr>
              <m:t xml:space="preserve"> 2-4.5</m:t>
            </m:r>
          </m:sup>
        </m:sSubSup>
        <m:r>
          <m:rPr>
            <m:sty m:val="b"/>
          </m:rPr>
          <w:rPr>
            <w:rFonts w:ascii="Cambria Math" w:hAnsi="Cambria Math"/>
          </w:rPr>
          <m:t>-</m:t>
        </m:r>
        <m:sSubSup>
          <m:sSubSupPr>
            <m:ctrlPr>
              <w:rPr>
                <w:rFonts w:ascii="Cambria Math" w:hAnsi="Cambria Math"/>
              </w:rPr>
            </m:ctrlPr>
          </m:sSubSupPr>
          <m:e>
            <m:r>
              <m:rPr>
                <m:sty m:val="bi"/>
              </m:rPr>
              <w:rPr>
                <w:rFonts w:ascii="Cambria Math" w:hAnsi="Cambria Math"/>
              </w:rPr>
              <m:t>δ</m:t>
            </m:r>
          </m:e>
          <m:sub>
            <m:r>
              <m:rPr>
                <m:sty m:val="bi"/>
              </m:rPr>
              <w:rPr>
                <w:rFonts w:ascii="Cambria Math" w:hAnsi="Cambria Math"/>
              </w:rPr>
              <m:t>FOI</m:t>
            </m:r>
          </m:sub>
          <m:sup>
            <m:r>
              <m:rPr>
                <m:sty m:val="bi"/>
              </m:rPr>
              <w:rPr>
                <w:rFonts w:ascii="Cambria Math" w:hAnsi="Cambria Math"/>
              </w:rPr>
              <m:t>SSP</m:t>
            </m:r>
            <m:r>
              <m:rPr>
                <m:sty m:val="b"/>
              </m:rPr>
              <w:rPr>
                <w:rFonts w:ascii="Cambria Math" w:hAnsi="Cambria Math"/>
              </w:rPr>
              <m:t xml:space="preserve"> 5-8.5</m:t>
            </m:r>
          </m:sup>
        </m:sSubSup>
      </m:oMath>
      <w:r w:rsidRPr="0060199F">
        <w:t>) between SSP 2-4.5 and SSP 5-8.5 climate change scenarios. Grid cells with no difference (rounded to 3 digits after decimal point) are not shown on the map. Top-left: Guanarito virus (GTOV); Bottom-left: Machupo virus (MACV); Right: Junin virus (JUNV).</w:t>
      </w:r>
    </w:p>
    <w:p w14:paraId="25C10156" w14:textId="77777777" w:rsidR="00022B28" w:rsidRPr="003C2D3E" w:rsidRDefault="00022B28" w:rsidP="00022B28">
      <w:r>
        <w:t xml:space="preserve">In terms of potential hotspots for spillover (defined as highest 10%ile FOI estimates), we predicted that the risk of zoonotic transmission for all modeled NWAs </w:t>
      </w:r>
      <w:r w:rsidRPr="003C2D3E">
        <w:t>increase</w:t>
      </w:r>
      <w:r>
        <w:t>d</w:t>
      </w:r>
      <w:r w:rsidRPr="003C2D3E">
        <w:t xml:space="preserve"> </w:t>
      </w:r>
      <w:r>
        <w:t xml:space="preserve">5.7 times </w:t>
      </w:r>
      <w:r w:rsidRPr="003C2D3E">
        <w:t>(~ 700,000 hotspots)</w:t>
      </w:r>
      <w:r>
        <w:t xml:space="preserve"> in moderate (SSP 2-4.5) and 5.3 times </w:t>
      </w:r>
      <w:r w:rsidRPr="003C2D3E">
        <w:t xml:space="preserve">(~ 650,000 hotspots) </w:t>
      </w:r>
      <w:r>
        <w:t xml:space="preserve">in extreme (SSP 5-8.5) climate change scenarios, when compared with the current distribution of risk </w:t>
      </w:r>
      <w:r w:rsidRPr="003C2D3E">
        <w:t>(~ 120,000 hotspots</w:t>
      </w:r>
      <w:r>
        <w:t xml:space="preserve">, Supplementary Figure S1.1 and S1.2). </w:t>
      </w:r>
      <w:r w:rsidRPr="003C2D3E">
        <w:t xml:space="preserve">The increase in the number of potential hotspots </w:t>
      </w:r>
      <w:proofErr w:type="gramStart"/>
      <w:r w:rsidRPr="003C2D3E">
        <w:t>were</w:t>
      </w:r>
      <w:proofErr w:type="gramEnd"/>
      <w:r w:rsidRPr="003C2D3E">
        <w:t xml:space="preserve"> 7% higher (1.1X) for SSP 2-4.5 compared to SSP 5-8.5. </w:t>
      </w:r>
    </w:p>
    <w:p w14:paraId="2035A4C7" w14:textId="77777777" w:rsidR="0060199F" w:rsidRDefault="0060199F" w:rsidP="0060199F">
      <w:pPr>
        <w:rPr>
          <w:iCs/>
        </w:rPr>
      </w:pPr>
    </w:p>
    <w:p w14:paraId="645E80AE" w14:textId="6E1FEDAB" w:rsidR="00E844F2" w:rsidRDefault="00E844F2">
      <w:pPr>
        <w:overflowPunct/>
        <w:autoSpaceDE/>
        <w:autoSpaceDN/>
        <w:adjustRightInd/>
        <w:spacing w:before="0" w:after="0"/>
        <w:textAlignment w:val="auto"/>
        <w:rPr>
          <w:iCs/>
        </w:rPr>
      </w:pPr>
      <w:r>
        <w:rPr>
          <w:iCs/>
        </w:rPr>
        <w:br w:type="page"/>
      </w:r>
    </w:p>
    <w:p w14:paraId="59EDABC3" w14:textId="2760328A" w:rsidR="00E844F2" w:rsidRDefault="00E844F2" w:rsidP="00D452AE">
      <w:pPr>
        <w:pStyle w:val="Heading1"/>
      </w:pPr>
      <w:r>
        <w:lastRenderedPageBreak/>
        <w:t xml:space="preserve">Section B: </w:t>
      </w:r>
      <w:r w:rsidR="00C660FE" w:rsidRPr="00C660FE">
        <w:t>Species Distribution Models (SDMs) for rodent reservoirs of zoonotic New World Arenaviruses (NWA)</w:t>
      </w:r>
    </w:p>
    <w:p w14:paraId="59EE0BF8" w14:textId="20DAD0D0" w:rsidR="00B27FEB" w:rsidRPr="00B27FEB" w:rsidRDefault="00B27FEB" w:rsidP="00B27FEB"/>
    <w:p w14:paraId="1C4E0688" w14:textId="01F5912B" w:rsidR="00B27FEB" w:rsidRPr="00B27FEB" w:rsidRDefault="00B27FEB" w:rsidP="00B27FEB">
      <w:pPr>
        <w:pStyle w:val="Caption1"/>
      </w:pPr>
      <w:r w:rsidRPr="00B27FEB">
        <w:t xml:space="preserve">Table </w:t>
      </w:r>
      <w:r>
        <w:t>S2</w:t>
      </w:r>
      <w:r w:rsidRPr="00B27FEB">
        <w:t>.</w:t>
      </w:r>
      <w:r>
        <w:t>1.</w:t>
      </w:r>
      <w:r w:rsidRPr="00B27FEB">
        <w:t xml:space="preserve"> Datasets and raster variables used in Species Distribution Models (SDMs)</w:t>
      </w:r>
    </w:p>
    <w:tbl>
      <w:tblPr>
        <w:tblW w:w="0" w:type="auto"/>
        <w:tblLook w:val="04A0" w:firstRow="1" w:lastRow="0" w:firstColumn="1" w:lastColumn="0" w:noHBand="0" w:noVBand="1"/>
      </w:tblPr>
      <w:tblGrid>
        <w:gridCol w:w="4410"/>
        <w:gridCol w:w="1530"/>
        <w:gridCol w:w="2013"/>
        <w:gridCol w:w="1244"/>
      </w:tblGrid>
      <w:tr w:rsidR="001A49FC" w:rsidRPr="00B27FEB" w14:paraId="0AA125AB" w14:textId="77777777" w:rsidTr="00966D9E">
        <w:trPr>
          <w:trHeight w:val="320"/>
        </w:trPr>
        <w:tc>
          <w:tcPr>
            <w:tcW w:w="4410" w:type="dxa"/>
            <w:tcBorders>
              <w:top w:val="single" w:sz="4" w:space="0" w:color="auto"/>
              <w:left w:val="nil"/>
              <w:bottom w:val="single" w:sz="4" w:space="0" w:color="auto"/>
              <w:right w:val="nil"/>
            </w:tcBorders>
            <w:vAlign w:val="center"/>
            <w:hideMark/>
          </w:tcPr>
          <w:p w14:paraId="785D5649" w14:textId="77777777" w:rsidR="001A49FC" w:rsidRPr="00B27FEB" w:rsidRDefault="001A49FC" w:rsidP="003E05A2">
            <w:pPr>
              <w:spacing w:before="0" w:after="0"/>
              <w:rPr>
                <w:rFonts w:cs="Arial"/>
                <w:b/>
                <w:bCs/>
                <w:iCs/>
                <w:sz w:val="20"/>
                <w:szCs w:val="20"/>
              </w:rPr>
            </w:pPr>
            <w:r w:rsidRPr="00B27FEB">
              <w:rPr>
                <w:rFonts w:cs="Arial"/>
                <w:b/>
                <w:bCs/>
                <w:sz w:val="20"/>
                <w:szCs w:val="20"/>
              </w:rPr>
              <w:t>Variable/ Raster name</w:t>
            </w:r>
          </w:p>
        </w:tc>
        <w:tc>
          <w:tcPr>
            <w:tcW w:w="1530" w:type="dxa"/>
            <w:tcBorders>
              <w:top w:val="single" w:sz="4" w:space="0" w:color="auto"/>
              <w:left w:val="nil"/>
              <w:bottom w:val="single" w:sz="4" w:space="0" w:color="auto"/>
              <w:right w:val="nil"/>
            </w:tcBorders>
            <w:vAlign w:val="center"/>
            <w:hideMark/>
          </w:tcPr>
          <w:p w14:paraId="134A0C14" w14:textId="77777777" w:rsidR="001A49FC" w:rsidRPr="00B27FEB" w:rsidRDefault="001A49FC" w:rsidP="003E05A2">
            <w:pPr>
              <w:spacing w:before="0" w:after="0"/>
              <w:rPr>
                <w:rFonts w:cs="Arial"/>
                <w:b/>
                <w:bCs/>
                <w:iCs/>
                <w:sz w:val="20"/>
                <w:szCs w:val="20"/>
              </w:rPr>
            </w:pPr>
            <w:r w:rsidRPr="00B27FEB">
              <w:rPr>
                <w:rFonts w:cs="Arial"/>
                <w:b/>
                <w:bCs/>
                <w:sz w:val="20"/>
                <w:szCs w:val="20"/>
              </w:rPr>
              <w:t>Year range</w:t>
            </w:r>
          </w:p>
        </w:tc>
        <w:tc>
          <w:tcPr>
            <w:tcW w:w="3257" w:type="dxa"/>
            <w:gridSpan w:val="2"/>
            <w:tcBorders>
              <w:top w:val="single" w:sz="4" w:space="0" w:color="auto"/>
              <w:left w:val="nil"/>
              <w:bottom w:val="single" w:sz="4" w:space="0" w:color="auto"/>
              <w:right w:val="nil"/>
            </w:tcBorders>
            <w:vAlign w:val="center"/>
            <w:hideMark/>
          </w:tcPr>
          <w:p w14:paraId="1ABE1E67" w14:textId="77777777" w:rsidR="001A49FC" w:rsidRPr="00B27FEB" w:rsidRDefault="001A49FC" w:rsidP="003E05A2">
            <w:pPr>
              <w:spacing w:before="0" w:after="0"/>
              <w:rPr>
                <w:rFonts w:cs="Arial"/>
                <w:b/>
                <w:bCs/>
                <w:iCs/>
                <w:sz w:val="20"/>
                <w:szCs w:val="20"/>
              </w:rPr>
            </w:pPr>
            <w:r w:rsidRPr="00B27FEB">
              <w:rPr>
                <w:rFonts w:cs="Arial"/>
                <w:b/>
                <w:bCs/>
                <w:sz w:val="20"/>
                <w:szCs w:val="20"/>
              </w:rPr>
              <w:t>Notes</w:t>
            </w:r>
          </w:p>
        </w:tc>
      </w:tr>
      <w:tr w:rsidR="001A49FC" w:rsidRPr="00B27FEB" w14:paraId="4103B915" w14:textId="77777777" w:rsidTr="00966D9E">
        <w:trPr>
          <w:trHeight w:val="320"/>
        </w:trPr>
        <w:tc>
          <w:tcPr>
            <w:tcW w:w="4410" w:type="dxa"/>
            <w:tcBorders>
              <w:top w:val="nil"/>
              <w:left w:val="nil"/>
              <w:bottom w:val="single" w:sz="4" w:space="0" w:color="auto"/>
              <w:right w:val="nil"/>
            </w:tcBorders>
            <w:vAlign w:val="center"/>
            <w:hideMark/>
          </w:tcPr>
          <w:p w14:paraId="632ED933" w14:textId="0D078E28" w:rsidR="001A49FC" w:rsidRPr="00B27FEB" w:rsidRDefault="001A49FC" w:rsidP="003E05A2">
            <w:pPr>
              <w:spacing w:before="0" w:after="0"/>
              <w:rPr>
                <w:rFonts w:cs="Arial"/>
                <w:b/>
                <w:bCs/>
                <w:iCs/>
                <w:sz w:val="20"/>
                <w:szCs w:val="20"/>
              </w:rPr>
            </w:pPr>
            <w:r w:rsidRPr="00B27FEB">
              <w:rPr>
                <w:rFonts w:cs="Arial"/>
                <w:b/>
                <w:bCs/>
                <w:sz w:val="20"/>
                <w:szCs w:val="20"/>
              </w:rPr>
              <w:t>Occurrence data</w:t>
            </w:r>
            <w:r>
              <w:rPr>
                <w:rFonts w:cs="Arial"/>
                <w:b/>
                <w:bCs/>
                <w:sz w:val="20"/>
                <w:szCs w:val="20"/>
              </w:rPr>
              <w:t xml:space="preserve"> – GBIF </w:t>
            </w:r>
            <w:r>
              <w:rPr>
                <w:rFonts w:cs="Arial"/>
                <w:b/>
                <w:bCs/>
                <w:sz w:val="20"/>
                <w:szCs w:val="20"/>
              </w:rPr>
              <w:fldChar w:fldCharType="begin"/>
            </w:r>
            <w:r w:rsidR="00966D9E">
              <w:rPr>
                <w:rFonts w:cs="Arial"/>
                <w:b/>
                <w:bCs/>
                <w:sz w:val="20"/>
                <w:szCs w:val="20"/>
              </w:rPr>
              <w:instrText xml:space="preserve"> ADDIN ZOTERO_ITEM CSL_CITATION {"citationID":"rK17zhKr","properties":{"formattedCitation":"\\super 22\\nosupersub{}","plainCitation":"22","noteIndex":0},"citationItems":[{"id":1082,"uris":["http://zotero.org/groups/5467322/items/IHR76EF4"],"itemData":{"id":1082,"type":"dataset","abstract":"Derived dataset of occurrences of *Zygodontomys brevicauda, Sigmodon alstoni, Calomys musculinus, Calomys callosus, Calomys laucha, Oligoryzomys flavescens* downloaded with R'dismo' package.","DOI":"10.15468/DD.6U8HUK","publisher":"The Global Biodiversity Information Facility","source":"DOI.org (Datacite)","title":"Derived dataset for Kulkarni et al.","URL":"https://www.gbif.org/derivedDataset/10.15468/dd.6u8huk","author":[{"literal":"Pranav S. Kulkarni (uid: vetpsk)"}],"accessed":{"date-parts":[["2025",8,20]]},"issued":{"date-parts":[["2025"]]}}}],"schema":"https://github.com/citation-style-language/schema/raw/master/csl-citation.json"} </w:instrText>
            </w:r>
            <w:r>
              <w:rPr>
                <w:rFonts w:cs="Arial"/>
                <w:b/>
                <w:bCs/>
                <w:sz w:val="20"/>
                <w:szCs w:val="20"/>
              </w:rPr>
              <w:fldChar w:fldCharType="separate"/>
            </w:r>
            <w:r w:rsidR="00966D9E" w:rsidRPr="00966D9E">
              <w:rPr>
                <w:rFonts w:cs="Arial"/>
                <w:kern w:val="0"/>
                <w:sz w:val="20"/>
                <w:vertAlign w:val="superscript"/>
              </w:rPr>
              <w:t>22</w:t>
            </w:r>
            <w:r>
              <w:rPr>
                <w:rFonts w:cs="Arial"/>
                <w:b/>
                <w:bCs/>
                <w:sz w:val="20"/>
                <w:szCs w:val="20"/>
              </w:rPr>
              <w:fldChar w:fldCharType="end"/>
            </w:r>
          </w:p>
        </w:tc>
        <w:tc>
          <w:tcPr>
            <w:tcW w:w="1530" w:type="dxa"/>
            <w:tcBorders>
              <w:top w:val="nil"/>
              <w:left w:val="nil"/>
              <w:bottom w:val="single" w:sz="4" w:space="0" w:color="auto"/>
              <w:right w:val="nil"/>
            </w:tcBorders>
            <w:vAlign w:val="center"/>
            <w:hideMark/>
          </w:tcPr>
          <w:p w14:paraId="5D7C9DEF" w14:textId="77777777" w:rsidR="001A49FC" w:rsidRPr="00B27FEB" w:rsidRDefault="001A49FC" w:rsidP="003E05A2">
            <w:pPr>
              <w:spacing w:before="0" w:after="0"/>
              <w:rPr>
                <w:rFonts w:cs="Arial"/>
                <w:iCs/>
                <w:sz w:val="20"/>
                <w:szCs w:val="20"/>
              </w:rPr>
            </w:pPr>
            <w:r w:rsidRPr="00B27FEB">
              <w:rPr>
                <w:rFonts w:cs="Arial"/>
                <w:sz w:val="20"/>
                <w:szCs w:val="20"/>
              </w:rPr>
              <w:t> </w:t>
            </w:r>
          </w:p>
        </w:tc>
        <w:tc>
          <w:tcPr>
            <w:tcW w:w="3257" w:type="dxa"/>
            <w:gridSpan w:val="2"/>
            <w:tcBorders>
              <w:top w:val="nil"/>
              <w:left w:val="nil"/>
              <w:bottom w:val="single" w:sz="4" w:space="0" w:color="auto"/>
              <w:right w:val="nil"/>
            </w:tcBorders>
            <w:vAlign w:val="center"/>
            <w:hideMark/>
          </w:tcPr>
          <w:p w14:paraId="10C3C25A" w14:textId="77777777" w:rsidR="001A49FC" w:rsidRPr="00B27FEB" w:rsidRDefault="001A49FC" w:rsidP="003E05A2">
            <w:pPr>
              <w:spacing w:before="0" w:after="0"/>
              <w:rPr>
                <w:rFonts w:cs="Arial"/>
                <w:iCs/>
                <w:sz w:val="20"/>
                <w:szCs w:val="20"/>
              </w:rPr>
            </w:pPr>
            <w:r w:rsidRPr="00B27FEB">
              <w:rPr>
                <w:rFonts w:cs="Arial"/>
                <w:sz w:val="20"/>
                <w:szCs w:val="20"/>
              </w:rPr>
              <w:t> </w:t>
            </w:r>
          </w:p>
        </w:tc>
      </w:tr>
      <w:tr w:rsidR="001A49FC" w:rsidRPr="00B27FEB" w14:paraId="5C1ED21F" w14:textId="77777777" w:rsidTr="00966D9E">
        <w:trPr>
          <w:trHeight w:val="560"/>
        </w:trPr>
        <w:tc>
          <w:tcPr>
            <w:tcW w:w="4410" w:type="dxa"/>
            <w:tcBorders>
              <w:top w:val="nil"/>
              <w:left w:val="nil"/>
              <w:bottom w:val="nil"/>
              <w:right w:val="nil"/>
            </w:tcBorders>
            <w:vAlign w:val="center"/>
            <w:hideMark/>
          </w:tcPr>
          <w:p w14:paraId="46E031EC" w14:textId="77777777" w:rsidR="001A49FC" w:rsidRPr="00B27FEB" w:rsidRDefault="001A49FC" w:rsidP="003E05A2">
            <w:pPr>
              <w:spacing w:before="0" w:after="0"/>
              <w:rPr>
                <w:rFonts w:cs="Arial"/>
                <w:i/>
                <w:sz w:val="20"/>
                <w:szCs w:val="20"/>
              </w:rPr>
            </w:pPr>
            <w:r w:rsidRPr="00B27FEB">
              <w:rPr>
                <w:rFonts w:cs="Arial"/>
                <w:i/>
                <w:sz w:val="20"/>
                <w:szCs w:val="20"/>
              </w:rPr>
              <w:t>Z. brevicauda</w:t>
            </w:r>
          </w:p>
        </w:tc>
        <w:tc>
          <w:tcPr>
            <w:tcW w:w="1530" w:type="dxa"/>
            <w:tcBorders>
              <w:top w:val="nil"/>
              <w:left w:val="nil"/>
              <w:bottom w:val="nil"/>
              <w:right w:val="nil"/>
            </w:tcBorders>
            <w:vAlign w:val="center"/>
            <w:hideMark/>
          </w:tcPr>
          <w:p w14:paraId="5AC846CF" w14:textId="77777777" w:rsidR="001A49FC" w:rsidRPr="00B27FEB" w:rsidRDefault="001A49FC" w:rsidP="003E05A2">
            <w:pPr>
              <w:spacing w:before="0" w:after="0"/>
              <w:rPr>
                <w:rFonts w:cs="Arial"/>
                <w:iCs/>
                <w:sz w:val="20"/>
                <w:szCs w:val="20"/>
              </w:rPr>
            </w:pPr>
            <w:r w:rsidRPr="00B27FEB">
              <w:rPr>
                <w:rFonts w:cs="Arial"/>
                <w:sz w:val="20"/>
                <w:szCs w:val="20"/>
              </w:rPr>
              <w:t>1891-2023</w:t>
            </w:r>
          </w:p>
        </w:tc>
        <w:tc>
          <w:tcPr>
            <w:tcW w:w="3257" w:type="dxa"/>
            <w:gridSpan w:val="2"/>
            <w:tcBorders>
              <w:top w:val="nil"/>
              <w:left w:val="nil"/>
              <w:bottom w:val="nil"/>
              <w:right w:val="nil"/>
            </w:tcBorders>
            <w:vAlign w:val="center"/>
            <w:hideMark/>
          </w:tcPr>
          <w:p w14:paraId="50515B0D" w14:textId="77777777" w:rsidR="001A49FC" w:rsidRPr="00B27FEB" w:rsidRDefault="001A49FC" w:rsidP="003E05A2">
            <w:pPr>
              <w:spacing w:before="0" w:after="0"/>
              <w:rPr>
                <w:rFonts w:cs="Arial"/>
                <w:iCs/>
                <w:sz w:val="20"/>
                <w:szCs w:val="20"/>
              </w:rPr>
            </w:pPr>
            <w:r w:rsidRPr="00B27FEB">
              <w:rPr>
                <w:rFonts w:cs="Arial"/>
                <w:sz w:val="20"/>
                <w:szCs w:val="20"/>
              </w:rPr>
              <w:t>6142 reported (688 presence-only - unique)</w:t>
            </w:r>
          </w:p>
        </w:tc>
      </w:tr>
      <w:tr w:rsidR="001A49FC" w:rsidRPr="00B27FEB" w14:paraId="78B60B1A" w14:textId="77777777" w:rsidTr="00966D9E">
        <w:trPr>
          <w:trHeight w:val="560"/>
        </w:trPr>
        <w:tc>
          <w:tcPr>
            <w:tcW w:w="4410" w:type="dxa"/>
            <w:tcBorders>
              <w:top w:val="nil"/>
              <w:left w:val="nil"/>
              <w:bottom w:val="nil"/>
              <w:right w:val="nil"/>
            </w:tcBorders>
            <w:vAlign w:val="center"/>
            <w:hideMark/>
          </w:tcPr>
          <w:p w14:paraId="256FC548" w14:textId="77777777" w:rsidR="001A49FC" w:rsidRPr="00B27FEB" w:rsidRDefault="001A49FC" w:rsidP="003E05A2">
            <w:pPr>
              <w:spacing w:before="0" w:after="0"/>
              <w:rPr>
                <w:rFonts w:cs="Arial"/>
                <w:i/>
                <w:sz w:val="20"/>
                <w:szCs w:val="20"/>
              </w:rPr>
            </w:pPr>
            <w:r w:rsidRPr="00B27FEB">
              <w:rPr>
                <w:rFonts w:cs="Arial"/>
                <w:i/>
                <w:sz w:val="20"/>
                <w:szCs w:val="20"/>
              </w:rPr>
              <w:t>S.alstoni</w:t>
            </w:r>
          </w:p>
        </w:tc>
        <w:tc>
          <w:tcPr>
            <w:tcW w:w="1530" w:type="dxa"/>
            <w:tcBorders>
              <w:top w:val="nil"/>
              <w:left w:val="nil"/>
              <w:bottom w:val="nil"/>
              <w:right w:val="nil"/>
            </w:tcBorders>
            <w:vAlign w:val="center"/>
            <w:hideMark/>
          </w:tcPr>
          <w:p w14:paraId="56708BDD" w14:textId="77777777" w:rsidR="001A49FC" w:rsidRPr="00B27FEB" w:rsidRDefault="001A49FC" w:rsidP="003E05A2">
            <w:pPr>
              <w:spacing w:before="0" w:after="0"/>
              <w:rPr>
                <w:rFonts w:cs="Arial"/>
                <w:iCs/>
                <w:sz w:val="20"/>
                <w:szCs w:val="20"/>
              </w:rPr>
            </w:pPr>
            <w:r w:rsidRPr="00B27FEB">
              <w:rPr>
                <w:rFonts w:cs="Arial"/>
                <w:sz w:val="20"/>
                <w:szCs w:val="20"/>
              </w:rPr>
              <w:t>1911-2017</w:t>
            </w:r>
          </w:p>
        </w:tc>
        <w:tc>
          <w:tcPr>
            <w:tcW w:w="3257" w:type="dxa"/>
            <w:gridSpan w:val="2"/>
            <w:tcBorders>
              <w:top w:val="nil"/>
              <w:left w:val="nil"/>
              <w:bottom w:val="nil"/>
              <w:right w:val="nil"/>
            </w:tcBorders>
            <w:vAlign w:val="center"/>
            <w:hideMark/>
          </w:tcPr>
          <w:p w14:paraId="36B27EC5" w14:textId="77777777" w:rsidR="001A49FC" w:rsidRPr="00B27FEB" w:rsidRDefault="001A49FC" w:rsidP="003E05A2">
            <w:pPr>
              <w:spacing w:before="0" w:after="0"/>
              <w:rPr>
                <w:rFonts w:cs="Arial"/>
                <w:iCs/>
                <w:sz w:val="20"/>
                <w:szCs w:val="20"/>
              </w:rPr>
            </w:pPr>
            <w:r w:rsidRPr="00B27FEB">
              <w:rPr>
                <w:rFonts w:cs="Arial"/>
                <w:sz w:val="20"/>
                <w:szCs w:val="20"/>
              </w:rPr>
              <w:t>326 reported (62 presence-only - unique)</w:t>
            </w:r>
          </w:p>
        </w:tc>
      </w:tr>
      <w:tr w:rsidR="001A49FC" w:rsidRPr="00B27FEB" w14:paraId="6381F437" w14:textId="77777777" w:rsidTr="00966D9E">
        <w:trPr>
          <w:trHeight w:val="600"/>
        </w:trPr>
        <w:tc>
          <w:tcPr>
            <w:tcW w:w="4410" w:type="dxa"/>
            <w:tcBorders>
              <w:top w:val="nil"/>
              <w:left w:val="nil"/>
              <w:bottom w:val="nil"/>
              <w:right w:val="nil"/>
            </w:tcBorders>
            <w:vAlign w:val="center"/>
            <w:hideMark/>
          </w:tcPr>
          <w:p w14:paraId="7AD4E5D8" w14:textId="77777777" w:rsidR="001A49FC" w:rsidRPr="00B27FEB" w:rsidRDefault="001A49FC" w:rsidP="003E05A2">
            <w:pPr>
              <w:spacing w:before="0" w:after="0"/>
              <w:rPr>
                <w:rFonts w:cs="Arial"/>
                <w:i/>
                <w:sz w:val="20"/>
                <w:szCs w:val="20"/>
              </w:rPr>
            </w:pPr>
            <w:r w:rsidRPr="00B27FEB">
              <w:rPr>
                <w:rFonts w:cs="Arial"/>
                <w:i/>
                <w:sz w:val="20"/>
                <w:szCs w:val="20"/>
              </w:rPr>
              <w:t>C.musculinus</w:t>
            </w:r>
          </w:p>
        </w:tc>
        <w:tc>
          <w:tcPr>
            <w:tcW w:w="1530" w:type="dxa"/>
            <w:tcBorders>
              <w:top w:val="nil"/>
              <w:left w:val="nil"/>
              <w:bottom w:val="nil"/>
              <w:right w:val="nil"/>
            </w:tcBorders>
            <w:vAlign w:val="center"/>
            <w:hideMark/>
          </w:tcPr>
          <w:p w14:paraId="2E0E1F68" w14:textId="77777777" w:rsidR="001A49FC" w:rsidRPr="00B27FEB" w:rsidRDefault="001A49FC" w:rsidP="003E05A2">
            <w:pPr>
              <w:spacing w:before="0" w:after="0"/>
              <w:rPr>
                <w:rFonts w:cs="Arial"/>
                <w:iCs/>
                <w:sz w:val="20"/>
                <w:szCs w:val="20"/>
              </w:rPr>
            </w:pPr>
            <w:r w:rsidRPr="00B27FEB">
              <w:rPr>
                <w:rFonts w:cs="Arial"/>
                <w:sz w:val="20"/>
                <w:szCs w:val="20"/>
              </w:rPr>
              <w:t>1955-2021</w:t>
            </w:r>
          </w:p>
        </w:tc>
        <w:tc>
          <w:tcPr>
            <w:tcW w:w="3257" w:type="dxa"/>
            <w:gridSpan w:val="2"/>
            <w:tcBorders>
              <w:top w:val="nil"/>
              <w:left w:val="nil"/>
              <w:bottom w:val="nil"/>
              <w:right w:val="nil"/>
            </w:tcBorders>
            <w:vAlign w:val="center"/>
            <w:hideMark/>
          </w:tcPr>
          <w:p w14:paraId="6ED7AFD8" w14:textId="77777777" w:rsidR="001A49FC" w:rsidRPr="00B27FEB" w:rsidRDefault="001A49FC" w:rsidP="003E05A2">
            <w:pPr>
              <w:spacing w:before="0" w:after="0"/>
              <w:rPr>
                <w:rFonts w:cs="Arial"/>
                <w:iCs/>
                <w:sz w:val="20"/>
                <w:szCs w:val="20"/>
              </w:rPr>
            </w:pPr>
            <w:r w:rsidRPr="00B27FEB">
              <w:rPr>
                <w:rFonts w:cs="Arial"/>
                <w:sz w:val="20"/>
                <w:szCs w:val="20"/>
              </w:rPr>
              <w:t>2287 reported (194 presence-only - unique)</w:t>
            </w:r>
          </w:p>
        </w:tc>
      </w:tr>
      <w:tr w:rsidR="001A49FC" w:rsidRPr="00B27FEB" w14:paraId="7D40BB6C" w14:textId="77777777" w:rsidTr="00966D9E">
        <w:trPr>
          <w:trHeight w:val="600"/>
        </w:trPr>
        <w:tc>
          <w:tcPr>
            <w:tcW w:w="4410" w:type="dxa"/>
            <w:tcBorders>
              <w:top w:val="nil"/>
              <w:left w:val="nil"/>
              <w:bottom w:val="nil"/>
              <w:right w:val="nil"/>
            </w:tcBorders>
            <w:vAlign w:val="center"/>
            <w:hideMark/>
          </w:tcPr>
          <w:p w14:paraId="0B82E0D6" w14:textId="77777777" w:rsidR="001A49FC" w:rsidRPr="00B27FEB" w:rsidRDefault="001A49FC" w:rsidP="003E05A2">
            <w:pPr>
              <w:spacing w:before="0" w:after="0"/>
              <w:rPr>
                <w:rFonts w:cs="Arial"/>
                <w:i/>
                <w:sz w:val="20"/>
                <w:szCs w:val="20"/>
              </w:rPr>
            </w:pPr>
            <w:r w:rsidRPr="00B27FEB">
              <w:rPr>
                <w:rFonts w:cs="Arial"/>
                <w:i/>
                <w:sz w:val="20"/>
                <w:szCs w:val="20"/>
              </w:rPr>
              <w:t>C.laucha</w:t>
            </w:r>
          </w:p>
        </w:tc>
        <w:tc>
          <w:tcPr>
            <w:tcW w:w="1530" w:type="dxa"/>
            <w:tcBorders>
              <w:top w:val="nil"/>
              <w:left w:val="nil"/>
              <w:bottom w:val="nil"/>
              <w:right w:val="nil"/>
            </w:tcBorders>
            <w:vAlign w:val="center"/>
            <w:hideMark/>
          </w:tcPr>
          <w:p w14:paraId="6BB264BE" w14:textId="77777777" w:rsidR="001A49FC" w:rsidRPr="00B27FEB" w:rsidRDefault="001A49FC" w:rsidP="003E05A2">
            <w:pPr>
              <w:spacing w:before="0" w:after="0"/>
              <w:rPr>
                <w:rFonts w:cs="Arial"/>
                <w:iCs/>
                <w:sz w:val="20"/>
                <w:szCs w:val="20"/>
              </w:rPr>
            </w:pPr>
            <w:r w:rsidRPr="00B27FEB">
              <w:rPr>
                <w:rFonts w:cs="Arial"/>
                <w:sz w:val="20"/>
                <w:szCs w:val="20"/>
              </w:rPr>
              <w:t>1900-2024</w:t>
            </w:r>
          </w:p>
        </w:tc>
        <w:tc>
          <w:tcPr>
            <w:tcW w:w="3257" w:type="dxa"/>
            <w:gridSpan w:val="2"/>
            <w:tcBorders>
              <w:top w:val="nil"/>
              <w:left w:val="nil"/>
              <w:bottom w:val="nil"/>
              <w:right w:val="nil"/>
            </w:tcBorders>
            <w:vAlign w:val="center"/>
            <w:hideMark/>
          </w:tcPr>
          <w:p w14:paraId="35CFBADF" w14:textId="77777777" w:rsidR="001A49FC" w:rsidRPr="00B27FEB" w:rsidRDefault="001A49FC" w:rsidP="003E05A2">
            <w:pPr>
              <w:spacing w:before="0" w:after="0"/>
              <w:rPr>
                <w:rFonts w:cs="Arial"/>
                <w:iCs/>
                <w:sz w:val="20"/>
                <w:szCs w:val="20"/>
              </w:rPr>
            </w:pPr>
            <w:r w:rsidRPr="00B27FEB">
              <w:rPr>
                <w:rFonts w:cs="Arial"/>
                <w:sz w:val="20"/>
                <w:szCs w:val="20"/>
              </w:rPr>
              <w:t>2898 reported (137 presence-only - unique)</w:t>
            </w:r>
          </w:p>
        </w:tc>
      </w:tr>
      <w:tr w:rsidR="001A49FC" w:rsidRPr="00B27FEB" w14:paraId="50234D11" w14:textId="77777777" w:rsidTr="00966D9E">
        <w:trPr>
          <w:trHeight w:val="560"/>
        </w:trPr>
        <w:tc>
          <w:tcPr>
            <w:tcW w:w="4410" w:type="dxa"/>
            <w:tcBorders>
              <w:top w:val="nil"/>
              <w:left w:val="nil"/>
              <w:bottom w:val="nil"/>
              <w:right w:val="nil"/>
            </w:tcBorders>
            <w:vAlign w:val="center"/>
            <w:hideMark/>
          </w:tcPr>
          <w:p w14:paraId="37632A34" w14:textId="77777777" w:rsidR="001A49FC" w:rsidRPr="00B27FEB" w:rsidRDefault="001A49FC" w:rsidP="003E05A2">
            <w:pPr>
              <w:spacing w:before="0" w:after="0"/>
              <w:rPr>
                <w:rFonts w:cs="Arial"/>
                <w:i/>
                <w:sz w:val="20"/>
                <w:szCs w:val="20"/>
              </w:rPr>
            </w:pPr>
            <w:r w:rsidRPr="00B27FEB">
              <w:rPr>
                <w:rFonts w:cs="Arial"/>
                <w:i/>
                <w:sz w:val="20"/>
                <w:szCs w:val="20"/>
              </w:rPr>
              <w:t>O.flavescens</w:t>
            </w:r>
          </w:p>
        </w:tc>
        <w:tc>
          <w:tcPr>
            <w:tcW w:w="1530" w:type="dxa"/>
            <w:tcBorders>
              <w:top w:val="nil"/>
              <w:left w:val="nil"/>
              <w:bottom w:val="nil"/>
              <w:right w:val="nil"/>
            </w:tcBorders>
            <w:vAlign w:val="center"/>
            <w:hideMark/>
          </w:tcPr>
          <w:p w14:paraId="06DF13A6" w14:textId="77777777" w:rsidR="001A49FC" w:rsidRPr="00B27FEB" w:rsidRDefault="001A49FC" w:rsidP="003E05A2">
            <w:pPr>
              <w:spacing w:before="0" w:after="0"/>
              <w:rPr>
                <w:rFonts w:cs="Arial"/>
                <w:iCs/>
                <w:sz w:val="20"/>
                <w:szCs w:val="20"/>
              </w:rPr>
            </w:pPr>
            <w:r w:rsidRPr="00B27FEB">
              <w:rPr>
                <w:rFonts w:cs="Arial"/>
                <w:sz w:val="20"/>
                <w:szCs w:val="20"/>
              </w:rPr>
              <w:t>1900-2024</w:t>
            </w:r>
          </w:p>
        </w:tc>
        <w:tc>
          <w:tcPr>
            <w:tcW w:w="3257" w:type="dxa"/>
            <w:gridSpan w:val="2"/>
            <w:tcBorders>
              <w:top w:val="nil"/>
              <w:left w:val="nil"/>
              <w:bottom w:val="nil"/>
              <w:right w:val="nil"/>
            </w:tcBorders>
            <w:vAlign w:val="center"/>
            <w:hideMark/>
          </w:tcPr>
          <w:p w14:paraId="3701839F" w14:textId="77777777" w:rsidR="001A49FC" w:rsidRPr="00B27FEB" w:rsidRDefault="001A49FC" w:rsidP="003E05A2">
            <w:pPr>
              <w:spacing w:before="0" w:after="0"/>
              <w:rPr>
                <w:rFonts w:cs="Arial"/>
                <w:iCs/>
                <w:sz w:val="20"/>
                <w:szCs w:val="20"/>
              </w:rPr>
            </w:pPr>
            <w:r w:rsidRPr="00B27FEB">
              <w:rPr>
                <w:rFonts w:cs="Arial"/>
                <w:sz w:val="20"/>
                <w:szCs w:val="20"/>
              </w:rPr>
              <w:t>1136 reported (171 presence-only - unique)</w:t>
            </w:r>
          </w:p>
        </w:tc>
      </w:tr>
      <w:tr w:rsidR="001A49FC" w:rsidRPr="00B27FEB" w14:paraId="24331801" w14:textId="77777777" w:rsidTr="00966D9E">
        <w:trPr>
          <w:trHeight w:val="600"/>
        </w:trPr>
        <w:tc>
          <w:tcPr>
            <w:tcW w:w="4410" w:type="dxa"/>
            <w:tcBorders>
              <w:top w:val="nil"/>
              <w:left w:val="nil"/>
              <w:bottom w:val="single" w:sz="4" w:space="0" w:color="auto"/>
              <w:right w:val="nil"/>
            </w:tcBorders>
            <w:vAlign w:val="center"/>
            <w:hideMark/>
          </w:tcPr>
          <w:p w14:paraId="75506B00" w14:textId="77777777" w:rsidR="001A49FC" w:rsidRPr="00B27FEB" w:rsidRDefault="001A49FC" w:rsidP="003E05A2">
            <w:pPr>
              <w:spacing w:before="0" w:after="0"/>
              <w:rPr>
                <w:rFonts w:cs="Arial"/>
                <w:i/>
                <w:sz w:val="20"/>
                <w:szCs w:val="20"/>
              </w:rPr>
            </w:pPr>
            <w:r w:rsidRPr="00B27FEB">
              <w:rPr>
                <w:rFonts w:cs="Arial"/>
                <w:i/>
                <w:sz w:val="20"/>
                <w:szCs w:val="20"/>
              </w:rPr>
              <w:t>C.callosus</w:t>
            </w:r>
          </w:p>
        </w:tc>
        <w:tc>
          <w:tcPr>
            <w:tcW w:w="1530" w:type="dxa"/>
            <w:tcBorders>
              <w:top w:val="nil"/>
              <w:left w:val="nil"/>
              <w:bottom w:val="single" w:sz="4" w:space="0" w:color="auto"/>
              <w:right w:val="nil"/>
            </w:tcBorders>
            <w:vAlign w:val="center"/>
            <w:hideMark/>
          </w:tcPr>
          <w:p w14:paraId="2C134986" w14:textId="77777777" w:rsidR="001A49FC" w:rsidRPr="00B27FEB" w:rsidRDefault="001A49FC" w:rsidP="003E05A2">
            <w:pPr>
              <w:spacing w:before="0" w:after="0"/>
              <w:rPr>
                <w:rFonts w:cs="Arial"/>
                <w:iCs/>
                <w:sz w:val="20"/>
                <w:szCs w:val="20"/>
              </w:rPr>
            </w:pPr>
            <w:r w:rsidRPr="00B27FEB">
              <w:rPr>
                <w:rFonts w:cs="Arial"/>
                <w:sz w:val="20"/>
                <w:szCs w:val="20"/>
              </w:rPr>
              <w:t>1914-2004</w:t>
            </w:r>
          </w:p>
        </w:tc>
        <w:tc>
          <w:tcPr>
            <w:tcW w:w="3257" w:type="dxa"/>
            <w:gridSpan w:val="2"/>
            <w:tcBorders>
              <w:top w:val="nil"/>
              <w:left w:val="nil"/>
              <w:bottom w:val="single" w:sz="4" w:space="0" w:color="auto"/>
              <w:right w:val="nil"/>
            </w:tcBorders>
            <w:vAlign w:val="center"/>
            <w:hideMark/>
          </w:tcPr>
          <w:p w14:paraId="7AF8571E" w14:textId="77777777" w:rsidR="001A49FC" w:rsidRPr="00B27FEB" w:rsidRDefault="001A49FC" w:rsidP="003E05A2">
            <w:pPr>
              <w:spacing w:before="0" w:after="0"/>
              <w:rPr>
                <w:rFonts w:cs="Arial"/>
                <w:iCs/>
                <w:sz w:val="20"/>
                <w:szCs w:val="20"/>
              </w:rPr>
            </w:pPr>
            <w:r w:rsidRPr="00B27FEB">
              <w:rPr>
                <w:rFonts w:cs="Arial"/>
                <w:sz w:val="20"/>
                <w:szCs w:val="20"/>
              </w:rPr>
              <w:t>2746 reported (165 presence-only - unique)</w:t>
            </w:r>
          </w:p>
        </w:tc>
      </w:tr>
      <w:tr w:rsidR="001A49FC" w:rsidRPr="00B27FEB" w14:paraId="4781D5CC" w14:textId="77777777" w:rsidTr="00966D9E">
        <w:trPr>
          <w:gridAfter w:val="1"/>
          <w:wAfter w:w="1244" w:type="dxa"/>
          <w:trHeight w:val="320"/>
        </w:trPr>
        <w:tc>
          <w:tcPr>
            <w:tcW w:w="4410" w:type="dxa"/>
            <w:tcBorders>
              <w:top w:val="nil"/>
              <w:left w:val="nil"/>
              <w:bottom w:val="single" w:sz="4" w:space="0" w:color="auto"/>
              <w:right w:val="nil"/>
            </w:tcBorders>
            <w:vAlign w:val="center"/>
            <w:hideMark/>
          </w:tcPr>
          <w:p w14:paraId="572CACD0" w14:textId="5707A608" w:rsidR="001A49FC" w:rsidRPr="00B27FEB" w:rsidRDefault="001A49FC" w:rsidP="003E05A2">
            <w:pPr>
              <w:spacing w:before="0" w:after="0"/>
              <w:rPr>
                <w:rFonts w:cs="Arial"/>
                <w:b/>
                <w:bCs/>
                <w:iCs/>
                <w:sz w:val="20"/>
                <w:szCs w:val="20"/>
              </w:rPr>
            </w:pPr>
            <w:r w:rsidRPr="00B27FEB">
              <w:rPr>
                <w:rFonts w:cs="Arial"/>
                <w:b/>
                <w:bCs/>
                <w:sz w:val="20"/>
                <w:szCs w:val="20"/>
              </w:rPr>
              <w:t>Bioclimatic Variables</w:t>
            </w:r>
            <w:r>
              <w:rPr>
                <w:rFonts w:cs="Arial"/>
                <w:b/>
                <w:bCs/>
                <w:sz w:val="20"/>
                <w:szCs w:val="20"/>
              </w:rPr>
              <w:t xml:space="preserve"> - </w:t>
            </w:r>
            <w:r w:rsidRPr="00B27FEB">
              <w:rPr>
                <w:rFonts w:cs="Arial"/>
                <w:b/>
                <w:bCs/>
                <w:sz w:val="20"/>
                <w:szCs w:val="20"/>
              </w:rPr>
              <w:t>World Clim Version 2</w:t>
            </w:r>
            <w:r>
              <w:rPr>
                <w:rFonts w:cs="Arial"/>
                <w:b/>
                <w:bCs/>
                <w:sz w:val="20"/>
                <w:szCs w:val="20"/>
              </w:rPr>
              <w:t xml:space="preserve"> </w:t>
            </w:r>
            <w:r>
              <w:rPr>
                <w:rFonts w:cs="Arial"/>
                <w:b/>
                <w:bCs/>
                <w:sz w:val="20"/>
                <w:szCs w:val="20"/>
              </w:rPr>
              <w:fldChar w:fldCharType="begin"/>
            </w:r>
            <w:r w:rsidR="00966D9E">
              <w:rPr>
                <w:rFonts w:cs="Arial"/>
                <w:b/>
                <w:bCs/>
                <w:sz w:val="20"/>
                <w:szCs w:val="20"/>
              </w:rPr>
              <w:instrText xml:space="preserve"> ADDIN ZOTERO_ITEM CSL_CITATION {"citationID":"qpL2B6GS","properties":{"formattedCitation":"\\super 23,24\\nosupersub{}","plainCitation":"23,24","noteIndex":0},"citationItems":[{"id":1079,"uris":["http://zotero.org/groups/5467322/items/Z9EICZ3K"],"itemData":{"id":1079,"type":"article-journal","abstract":"Abstract\n            \n              Aim\n              \n                Interest in species distribution models (\n                SDM\n                s) and related niche studies has increased dramatically in recent years, with several books and reviews being prepared since 2000. The earliest\n                SDM\n                studies are dealt with only briefly even in the books. Consequently, many researchers are unaware of when the first\n                SDM\n                software package (\n                bioclim\n                ) was developed and how a broad range of applications using the package was explored within the first 8 years following its release. The purpose of this study is to clarify these early developments and initial applications, as well as to highlight\n                bioclim\n                's continuing relevance to current studies.\n              \n            \n            \n              Location\n              Mainly Australia and New Zealand, but also some global applications.\n            \n            \n              Methods\n              \n                We outline the development of the\n                bioclim\n                package, early applications (1984–1991) and its current relevance.\n              \n            \n            \n              Results\n              \n                bioclim\n                was the first\n                SDM\n                package to be widely used. Early applications explored many of the possible uses of\n                SDM\n                s in conservation biogeography, such as quantifying the environmental niche of species, identifying areas where a species might be invasive, assisting conservation planning and assessing the likely impacts of climate change on species distributions.\n              \n            \n            \n              Main conclusions\n              \n                Understanding this pioneering work is worthwhile as\n                bioclim\n                was for many years one of the leading\n                SDM\n                packages and remains widely used. Climate interpolation methods developed for\n                bioclim\n                were used to create the WorldClim database, the most common source of climate data for\n                SDM\n                studies, and\n                bioclim\n                variables are used in about 76% of recent published\n                MaxEnt\n                analyses of terrestrial ecosystems. Also, some of the\n                bioclim\n                studies from the late 1980s, such as measuring niche (both realized and fundamental) and assessing possible impacts of climate change, are still highly relevant to key conservation biogeography issues.","container-title":"Diversity and Distributions","DOI":"10.1111/ddi.12144","ISSN":"1366-9516, 1472-4642","issue":"1","journalAbbreviation":"Diversity and Distributions","language":"en","license":"http://onlinelibrary.wiley.com/termsAndConditions#vor","page":"1-9","source":"DOI.org (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id":929,"uris":["http://zotero.org/groups/5467322/items/VPGSFIHP"],"itemData":{"id":929,"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license":"© 2017 Royal Meteorological Society","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Pr>
                <w:rFonts w:cs="Arial"/>
                <w:b/>
                <w:bCs/>
                <w:sz w:val="20"/>
                <w:szCs w:val="20"/>
              </w:rPr>
              <w:fldChar w:fldCharType="separate"/>
            </w:r>
            <w:r w:rsidR="00966D9E" w:rsidRPr="00966D9E">
              <w:rPr>
                <w:rFonts w:cs="Arial"/>
                <w:kern w:val="0"/>
                <w:sz w:val="20"/>
                <w:vertAlign w:val="superscript"/>
              </w:rPr>
              <w:t>23,24</w:t>
            </w:r>
            <w:r>
              <w:rPr>
                <w:rFonts w:cs="Arial"/>
                <w:b/>
                <w:bCs/>
                <w:sz w:val="20"/>
                <w:szCs w:val="20"/>
              </w:rPr>
              <w:fldChar w:fldCharType="end"/>
            </w:r>
          </w:p>
        </w:tc>
        <w:tc>
          <w:tcPr>
            <w:tcW w:w="3543" w:type="dxa"/>
            <w:gridSpan w:val="2"/>
            <w:tcBorders>
              <w:top w:val="nil"/>
              <w:left w:val="nil"/>
              <w:bottom w:val="single" w:sz="4" w:space="0" w:color="auto"/>
              <w:right w:val="nil"/>
            </w:tcBorders>
            <w:vAlign w:val="center"/>
            <w:hideMark/>
          </w:tcPr>
          <w:p w14:paraId="44ECB252" w14:textId="77777777" w:rsidR="001A49FC" w:rsidRPr="00B27FEB" w:rsidRDefault="001A49FC" w:rsidP="003E05A2">
            <w:pPr>
              <w:spacing w:before="0" w:after="0"/>
              <w:rPr>
                <w:rFonts w:cs="Arial"/>
                <w:iCs/>
                <w:sz w:val="20"/>
                <w:szCs w:val="20"/>
              </w:rPr>
            </w:pPr>
            <w:r w:rsidRPr="00B27FEB">
              <w:rPr>
                <w:rFonts w:cs="Arial"/>
                <w:sz w:val="20"/>
                <w:szCs w:val="20"/>
              </w:rPr>
              <w:t> </w:t>
            </w:r>
          </w:p>
        </w:tc>
      </w:tr>
      <w:tr w:rsidR="001A49FC" w:rsidRPr="00B27FEB" w14:paraId="5B820BDB" w14:textId="77777777" w:rsidTr="00966D9E">
        <w:trPr>
          <w:trHeight w:val="340"/>
        </w:trPr>
        <w:tc>
          <w:tcPr>
            <w:tcW w:w="4410" w:type="dxa"/>
            <w:tcBorders>
              <w:top w:val="nil"/>
              <w:left w:val="nil"/>
              <w:bottom w:val="nil"/>
              <w:right w:val="nil"/>
            </w:tcBorders>
            <w:vAlign w:val="center"/>
            <w:hideMark/>
          </w:tcPr>
          <w:p w14:paraId="5AF3BD10" w14:textId="77777777" w:rsidR="001A49FC" w:rsidRPr="00B27FEB" w:rsidRDefault="001A49FC" w:rsidP="003E05A2">
            <w:pPr>
              <w:spacing w:before="0" w:after="0"/>
              <w:rPr>
                <w:rFonts w:cs="Arial"/>
                <w:iCs/>
                <w:sz w:val="20"/>
                <w:szCs w:val="20"/>
              </w:rPr>
            </w:pPr>
            <w:r w:rsidRPr="00B27FEB">
              <w:rPr>
                <w:rFonts w:cs="Arial"/>
                <w:sz w:val="20"/>
                <w:szCs w:val="20"/>
              </w:rPr>
              <w:t>Annual Mean Temperature</w:t>
            </w:r>
          </w:p>
        </w:tc>
        <w:tc>
          <w:tcPr>
            <w:tcW w:w="1530" w:type="dxa"/>
            <w:tcBorders>
              <w:top w:val="nil"/>
              <w:left w:val="nil"/>
              <w:bottom w:val="nil"/>
              <w:right w:val="nil"/>
            </w:tcBorders>
            <w:vAlign w:val="center"/>
            <w:hideMark/>
          </w:tcPr>
          <w:p w14:paraId="138D2DD9"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A24A95D"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w:t>
            </w:r>
          </w:p>
        </w:tc>
      </w:tr>
      <w:tr w:rsidR="001A49FC" w:rsidRPr="00B27FEB" w14:paraId="46855A8B" w14:textId="77777777" w:rsidTr="00966D9E">
        <w:trPr>
          <w:trHeight w:val="340"/>
        </w:trPr>
        <w:tc>
          <w:tcPr>
            <w:tcW w:w="4410" w:type="dxa"/>
            <w:tcBorders>
              <w:top w:val="nil"/>
              <w:left w:val="nil"/>
              <w:bottom w:val="nil"/>
              <w:right w:val="nil"/>
            </w:tcBorders>
            <w:vAlign w:val="center"/>
            <w:hideMark/>
          </w:tcPr>
          <w:p w14:paraId="270DBDCE" w14:textId="77777777" w:rsidR="001A49FC" w:rsidRPr="00B27FEB" w:rsidRDefault="001A49FC" w:rsidP="003E05A2">
            <w:pPr>
              <w:spacing w:before="0" w:after="0"/>
              <w:rPr>
                <w:rFonts w:cs="Arial"/>
                <w:iCs/>
                <w:sz w:val="20"/>
                <w:szCs w:val="20"/>
              </w:rPr>
            </w:pPr>
            <w:r w:rsidRPr="00B27FEB">
              <w:rPr>
                <w:rFonts w:cs="Arial"/>
                <w:sz w:val="20"/>
                <w:szCs w:val="20"/>
              </w:rPr>
              <w:t>Mean Diurnal Range</w:t>
            </w:r>
          </w:p>
        </w:tc>
        <w:tc>
          <w:tcPr>
            <w:tcW w:w="1530" w:type="dxa"/>
            <w:tcBorders>
              <w:top w:val="nil"/>
              <w:left w:val="nil"/>
              <w:bottom w:val="nil"/>
              <w:right w:val="nil"/>
            </w:tcBorders>
            <w:vAlign w:val="center"/>
            <w:hideMark/>
          </w:tcPr>
          <w:p w14:paraId="47B3C6A4"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56D8641C"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2</w:t>
            </w:r>
          </w:p>
        </w:tc>
      </w:tr>
      <w:tr w:rsidR="001A49FC" w:rsidRPr="00B27FEB" w14:paraId="793BD77B" w14:textId="77777777" w:rsidTr="00966D9E">
        <w:trPr>
          <w:trHeight w:val="340"/>
        </w:trPr>
        <w:tc>
          <w:tcPr>
            <w:tcW w:w="4410" w:type="dxa"/>
            <w:tcBorders>
              <w:top w:val="nil"/>
              <w:left w:val="nil"/>
              <w:bottom w:val="nil"/>
              <w:right w:val="nil"/>
            </w:tcBorders>
            <w:vAlign w:val="center"/>
            <w:hideMark/>
          </w:tcPr>
          <w:p w14:paraId="04EF4E35" w14:textId="77777777" w:rsidR="001A49FC" w:rsidRPr="00B27FEB" w:rsidRDefault="001A49FC" w:rsidP="003E05A2">
            <w:pPr>
              <w:spacing w:before="0" w:after="0"/>
              <w:rPr>
                <w:rFonts w:cs="Arial"/>
                <w:iCs/>
                <w:sz w:val="20"/>
                <w:szCs w:val="20"/>
              </w:rPr>
            </w:pPr>
            <w:proofErr w:type="spellStart"/>
            <w:r w:rsidRPr="00B27FEB">
              <w:rPr>
                <w:rFonts w:cs="Arial"/>
                <w:sz w:val="20"/>
                <w:szCs w:val="20"/>
              </w:rPr>
              <w:t>Isothermality</w:t>
            </w:r>
            <w:proofErr w:type="spellEnd"/>
          </w:p>
        </w:tc>
        <w:tc>
          <w:tcPr>
            <w:tcW w:w="1530" w:type="dxa"/>
            <w:tcBorders>
              <w:top w:val="nil"/>
              <w:left w:val="nil"/>
              <w:bottom w:val="nil"/>
              <w:right w:val="nil"/>
            </w:tcBorders>
            <w:vAlign w:val="center"/>
            <w:hideMark/>
          </w:tcPr>
          <w:p w14:paraId="3F8094DB"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42DB7C49"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3</w:t>
            </w:r>
          </w:p>
        </w:tc>
      </w:tr>
      <w:tr w:rsidR="001A49FC" w:rsidRPr="00B27FEB" w14:paraId="5AFF33F9" w14:textId="77777777" w:rsidTr="00966D9E">
        <w:trPr>
          <w:trHeight w:val="340"/>
        </w:trPr>
        <w:tc>
          <w:tcPr>
            <w:tcW w:w="4410" w:type="dxa"/>
            <w:tcBorders>
              <w:top w:val="nil"/>
              <w:left w:val="nil"/>
              <w:bottom w:val="nil"/>
              <w:right w:val="nil"/>
            </w:tcBorders>
            <w:vAlign w:val="center"/>
            <w:hideMark/>
          </w:tcPr>
          <w:p w14:paraId="07C67728" w14:textId="77777777" w:rsidR="001A49FC" w:rsidRPr="00B27FEB" w:rsidRDefault="001A49FC" w:rsidP="003E05A2">
            <w:pPr>
              <w:spacing w:before="0" w:after="0"/>
              <w:rPr>
                <w:rFonts w:cs="Arial"/>
                <w:iCs/>
                <w:sz w:val="20"/>
                <w:szCs w:val="20"/>
              </w:rPr>
            </w:pPr>
            <w:r w:rsidRPr="00B27FEB">
              <w:rPr>
                <w:rFonts w:cs="Arial"/>
                <w:sz w:val="20"/>
                <w:szCs w:val="20"/>
              </w:rPr>
              <w:t>Temperature Seasonality</w:t>
            </w:r>
          </w:p>
        </w:tc>
        <w:tc>
          <w:tcPr>
            <w:tcW w:w="1530" w:type="dxa"/>
            <w:tcBorders>
              <w:top w:val="nil"/>
              <w:left w:val="nil"/>
              <w:bottom w:val="nil"/>
              <w:right w:val="nil"/>
            </w:tcBorders>
            <w:vAlign w:val="center"/>
            <w:hideMark/>
          </w:tcPr>
          <w:p w14:paraId="231FDE50"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18A05C3C"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4</w:t>
            </w:r>
          </w:p>
        </w:tc>
      </w:tr>
      <w:tr w:rsidR="001A49FC" w:rsidRPr="00B27FEB" w14:paraId="51A6A776" w14:textId="77777777" w:rsidTr="00966D9E">
        <w:trPr>
          <w:trHeight w:val="340"/>
        </w:trPr>
        <w:tc>
          <w:tcPr>
            <w:tcW w:w="4410" w:type="dxa"/>
            <w:tcBorders>
              <w:top w:val="nil"/>
              <w:left w:val="nil"/>
              <w:bottom w:val="nil"/>
              <w:right w:val="nil"/>
            </w:tcBorders>
            <w:vAlign w:val="center"/>
            <w:hideMark/>
          </w:tcPr>
          <w:p w14:paraId="0B79D0EB" w14:textId="77777777" w:rsidR="001A49FC" w:rsidRPr="00B27FEB" w:rsidRDefault="001A49FC" w:rsidP="003E05A2">
            <w:pPr>
              <w:spacing w:before="0" w:after="0"/>
              <w:rPr>
                <w:rFonts w:cs="Arial"/>
                <w:iCs/>
                <w:sz w:val="20"/>
                <w:szCs w:val="20"/>
              </w:rPr>
            </w:pPr>
            <w:r w:rsidRPr="00B27FEB">
              <w:rPr>
                <w:rFonts w:cs="Arial"/>
                <w:sz w:val="20"/>
                <w:szCs w:val="20"/>
              </w:rPr>
              <w:t>Max Temperature of Warmest Month</w:t>
            </w:r>
          </w:p>
        </w:tc>
        <w:tc>
          <w:tcPr>
            <w:tcW w:w="1530" w:type="dxa"/>
            <w:tcBorders>
              <w:top w:val="nil"/>
              <w:left w:val="nil"/>
              <w:bottom w:val="nil"/>
              <w:right w:val="nil"/>
            </w:tcBorders>
            <w:vAlign w:val="center"/>
            <w:hideMark/>
          </w:tcPr>
          <w:p w14:paraId="3C0C6B68"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438147A7"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5</w:t>
            </w:r>
          </w:p>
        </w:tc>
      </w:tr>
      <w:tr w:rsidR="001A49FC" w:rsidRPr="00B27FEB" w14:paraId="2B1DE3A0" w14:textId="77777777" w:rsidTr="00966D9E">
        <w:trPr>
          <w:trHeight w:val="340"/>
        </w:trPr>
        <w:tc>
          <w:tcPr>
            <w:tcW w:w="4410" w:type="dxa"/>
            <w:tcBorders>
              <w:top w:val="nil"/>
              <w:left w:val="nil"/>
              <w:bottom w:val="nil"/>
              <w:right w:val="nil"/>
            </w:tcBorders>
            <w:vAlign w:val="center"/>
            <w:hideMark/>
          </w:tcPr>
          <w:p w14:paraId="017332E3" w14:textId="77777777" w:rsidR="001A49FC" w:rsidRPr="00B27FEB" w:rsidRDefault="001A49FC" w:rsidP="003E05A2">
            <w:pPr>
              <w:spacing w:before="0" w:after="0"/>
              <w:rPr>
                <w:rFonts w:cs="Arial"/>
                <w:iCs/>
                <w:sz w:val="20"/>
                <w:szCs w:val="20"/>
              </w:rPr>
            </w:pPr>
            <w:r w:rsidRPr="00B27FEB">
              <w:rPr>
                <w:rFonts w:cs="Arial"/>
                <w:sz w:val="20"/>
                <w:szCs w:val="20"/>
              </w:rPr>
              <w:t>Min Temperature of Coldest Month</w:t>
            </w:r>
          </w:p>
        </w:tc>
        <w:tc>
          <w:tcPr>
            <w:tcW w:w="1530" w:type="dxa"/>
            <w:tcBorders>
              <w:top w:val="nil"/>
              <w:left w:val="nil"/>
              <w:bottom w:val="nil"/>
              <w:right w:val="nil"/>
            </w:tcBorders>
            <w:vAlign w:val="center"/>
            <w:hideMark/>
          </w:tcPr>
          <w:p w14:paraId="66793A30"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53BA3F5E"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6</w:t>
            </w:r>
          </w:p>
        </w:tc>
      </w:tr>
      <w:tr w:rsidR="001A49FC" w:rsidRPr="00B27FEB" w14:paraId="1C8E1A76" w14:textId="77777777" w:rsidTr="00966D9E">
        <w:trPr>
          <w:trHeight w:val="340"/>
        </w:trPr>
        <w:tc>
          <w:tcPr>
            <w:tcW w:w="4410" w:type="dxa"/>
            <w:tcBorders>
              <w:top w:val="nil"/>
              <w:left w:val="nil"/>
              <w:bottom w:val="nil"/>
              <w:right w:val="nil"/>
            </w:tcBorders>
            <w:vAlign w:val="center"/>
            <w:hideMark/>
          </w:tcPr>
          <w:p w14:paraId="34B228DF" w14:textId="77777777" w:rsidR="001A49FC" w:rsidRPr="00B27FEB" w:rsidRDefault="001A49FC" w:rsidP="003E05A2">
            <w:pPr>
              <w:spacing w:before="0" w:after="0"/>
              <w:rPr>
                <w:rFonts w:cs="Arial"/>
                <w:iCs/>
                <w:sz w:val="20"/>
                <w:szCs w:val="20"/>
              </w:rPr>
            </w:pPr>
            <w:r w:rsidRPr="00B27FEB">
              <w:rPr>
                <w:rFonts w:cs="Arial"/>
                <w:sz w:val="20"/>
                <w:szCs w:val="20"/>
              </w:rPr>
              <w:t>Temperature Annual Range</w:t>
            </w:r>
          </w:p>
        </w:tc>
        <w:tc>
          <w:tcPr>
            <w:tcW w:w="1530" w:type="dxa"/>
            <w:tcBorders>
              <w:top w:val="nil"/>
              <w:left w:val="nil"/>
              <w:bottom w:val="nil"/>
              <w:right w:val="nil"/>
            </w:tcBorders>
            <w:vAlign w:val="center"/>
            <w:hideMark/>
          </w:tcPr>
          <w:p w14:paraId="194C8F8F"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92C1E2B"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7</w:t>
            </w:r>
          </w:p>
        </w:tc>
      </w:tr>
      <w:tr w:rsidR="001A49FC" w:rsidRPr="00B27FEB" w14:paraId="7AE42AF7" w14:textId="77777777" w:rsidTr="00966D9E">
        <w:trPr>
          <w:trHeight w:val="340"/>
        </w:trPr>
        <w:tc>
          <w:tcPr>
            <w:tcW w:w="4410" w:type="dxa"/>
            <w:tcBorders>
              <w:top w:val="nil"/>
              <w:left w:val="nil"/>
              <w:bottom w:val="nil"/>
              <w:right w:val="nil"/>
            </w:tcBorders>
            <w:vAlign w:val="center"/>
            <w:hideMark/>
          </w:tcPr>
          <w:p w14:paraId="1299D53F" w14:textId="77777777" w:rsidR="001A49FC" w:rsidRPr="00B27FEB" w:rsidRDefault="001A49FC" w:rsidP="003E05A2">
            <w:pPr>
              <w:spacing w:before="0" w:after="0"/>
              <w:rPr>
                <w:rFonts w:cs="Arial"/>
                <w:iCs/>
                <w:sz w:val="20"/>
                <w:szCs w:val="20"/>
              </w:rPr>
            </w:pPr>
            <w:r w:rsidRPr="00B27FEB">
              <w:rPr>
                <w:rFonts w:cs="Arial"/>
                <w:sz w:val="20"/>
                <w:szCs w:val="20"/>
              </w:rPr>
              <w:t>Mean Temperature of Wettest Quarter</w:t>
            </w:r>
          </w:p>
        </w:tc>
        <w:tc>
          <w:tcPr>
            <w:tcW w:w="1530" w:type="dxa"/>
            <w:tcBorders>
              <w:top w:val="nil"/>
              <w:left w:val="nil"/>
              <w:bottom w:val="nil"/>
              <w:right w:val="nil"/>
            </w:tcBorders>
            <w:vAlign w:val="center"/>
            <w:hideMark/>
          </w:tcPr>
          <w:p w14:paraId="535634A8"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D2EE3C1"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8</w:t>
            </w:r>
          </w:p>
        </w:tc>
      </w:tr>
      <w:tr w:rsidR="001A49FC" w:rsidRPr="00B27FEB" w14:paraId="4164D95A" w14:textId="77777777" w:rsidTr="00966D9E">
        <w:trPr>
          <w:trHeight w:val="340"/>
        </w:trPr>
        <w:tc>
          <w:tcPr>
            <w:tcW w:w="4410" w:type="dxa"/>
            <w:tcBorders>
              <w:top w:val="nil"/>
              <w:left w:val="nil"/>
              <w:bottom w:val="nil"/>
              <w:right w:val="nil"/>
            </w:tcBorders>
            <w:vAlign w:val="center"/>
            <w:hideMark/>
          </w:tcPr>
          <w:p w14:paraId="1E514D5A" w14:textId="77777777" w:rsidR="001A49FC" w:rsidRPr="00B27FEB" w:rsidRDefault="001A49FC" w:rsidP="003E05A2">
            <w:pPr>
              <w:spacing w:before="0" w:after="0"/>
              <w:rPr>
                <w:rFonts w:cs="Arial"/>
                <w:iCs/>
                <w:sz w:val="20"/>
                <w:szCs w:val="20"/>
              </w:rPr>
            </w:pPr>
            <w:r w:rsidRPr="00B27FEB">
              <w:rPr>
                <w:rFonts w:cs="Arial"/>
                <w:sz w:val="20"/>
                <w:szCs w:val="20"/>
              </w:rPr>
              <w:t>Mean Temperature of Driest Quarter</w:t>
            </w:r>
          </w:p>
        </w:tc>
        <w:tc>
          <w:tcPr>
            <w:tcW w:w="1530" w:type="dxa"/>
            <w:tcBorders>
              <w:top w:val="nil"/>
              <w:left w:val="nil"/>
              <w:bottom w:val="nil"/>
              <w:right w:val="nil"/>
            </w:tcBorders>
            <w:vAlign w:val="center"/>
            <w:hideMark/>
          </w:tcPr>
          <w:p w14:paraId="21D1DBB4"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0AE65558"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9</w:t>
            </w:r>
          </w:p>
        </w:tc>
      </w:tr>
      <w:tr w:rsidR="001A49FC" w:rsidRPr="00B27FEB" w14:paraId="46D87571" w14:textId="77777777" w:rsidTr="00966D9E">
        <w:trPr>
          <w:trHeight w:val="340"/>
        </w:trPr>
        <w:tc>
          <w:tcPr>
            <w:tcW w:w="4410" w:type="dxa"/>
            <w:tcBorders>
              <w:top w:val="nil"/>
              <w:left w:val="nil"/>
              <w:bottom w:val="nil"/>
              <w:right w:val="nil"/>
            </w:tcBorders>
            <w:vAlign w:val="center"/>
            <w:hideMark/>
          </w:tcPr>
          <w:p w14:paraId="54F31701" w14:textId="77777777" w:rsidR="001A49FC" w:rsidRPr="00B27FEB" w:rsidRDefault="001A49FC" w:rsidP="003E05A2">
            <w:pPr>
              <w:spacing w:before="0" w:after="0"/>
              <w:rPr>
                <w:rFonts w:cs="Arial"/>
                <w:iCs/>
                <w:sz w:val="20"/>
                <w:szCs w:val="20"/>
              </w:rPr>
            </w:pPr>
            <w:r w:rsidRPr="00B27FEB">
              <w:rPr>
                <w:rFonts w:cs="Arial"/>
                <w:sz w:val="20"/>
                <w:szCs w:val="20"/>
              </w:rPr>
              <w:t>Mean Temperature of Warmest Quarter</w:t>
            </w:r>
          </w:p>
        </w:tc>
        <w:tc>
          <w:tcPr>
            <w:tcW w:w="1530" w:type="dxa"/>
            <w:tcBorders>
              <w:top w:val="nil"/>
              <w:left w:val="nil"/>
              <w:bottom w:val="nil"/>
              <w:right w:val="nil"/>
            </w:tcBorders>
            <w:vAlign w:val="center"/>
            <w:hideMark/>
          </w:tcPr>
          <w:p w14:paraId="30BF8A66"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3F2D45B8"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0</w:t>
            </w:r>
          </w:p>
        </w:tc>
      </w:tr>
      <w:tr w:rsidR="001A49FC" w:rsidRPr="00B27FEB" w14:paraId="1E5C7E33" w14:textId="77777777" w:rsidTr="00966D9E">
        <w:trPr>
          <w:trHeight w:val="340"/>
        </w:trPr>
        <w:tc>
          <w:tcPr>
            <w:tcW w:w="4410" w:type="dxa"/>
            <w:tcBorders>
              <w:top w:val="nil"/>
              <w:left w:val="nil"/>
              <w:bottom w:val="nil"/>
              <w:right w:val="nil"/>
            </w:tcBorders>
            <w:vAlign w:val="center"/>
            <w:hideMark/>
          </w:tcPr>
          <w:p w14:paraId="791E4278" w14:textId="77777777" w:rsidR="001A49FC" w:rsidRPr="00B27FEB" w:rsidRDefault="001A49FC" w:rsidP="003E05A2">
            <w:pPr>
              <w:spacing w:before="0" w:after="0"/>
              <w:rPr>
                <w:rFonts w:cs="Arial"/>
                <w:iCs/>
                <w:sz w:val="20"/>
                <w:szCs w:val="20"/>
              </w:rPr>
            </w:pPr>
            <w:r w:rsidRPr="00B27FEB">
              <w:rPr>
                <w:rFonts w:cs="Arial"/>
                <w:sz w:val="20"/>
                <w:szCs w:val="20"/>
              </w:rPr>
              <w:t>Mean Temperature of Coldest Quarter</w:t>
            </w:r>
          </w:p>
        </w:tc>
        <w:tc>
          <w:tcPr>
            <w:tcW w:w="1530" w:type="dxa"/>
            <w:tcBorders>
              <w:top w:val="nil"/>
              <w:left w:val="nil"/>
              <w:bottom w:val="nil"/>
              <w:right w:val="nil"/>
            </w:tcBorders>
            <w:vAlign w:val="center"/>
            <w:hideMark/>
          </w:tcPr>
          <w:p w14:paraId="3B0AF1CA"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DEAA8DA"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1</w:t>
            </w:r>
          </w:p>
        </w:tc>
      </w:tr>
      <w:tr w:rsidR="001A49FC" w:rsidRPr="00B27FEB" w14:paraId="16A362DD" w14:textId="77777777" w:rsidTr="00966D9E">
        <w:trPr>
          <w:trHeight w:val="340"/>
        </w:trPr>
        <w:tc>
          <w:tcPr>
            <w:tcW w:w="4410" w:type="dxa"/>
            <w:tcBorders>
              <w:top w:val="nil"/>
              <w:left w:val="nil"/>
              <w:bottom w:val="nil"/>
              <w:right w:val="nil"/>
            </w:tcBorders>
            <w:vAlign w:val="center"/>
            <w:hideMark/>
          </w:tcPr>
          <w:p w14:paraId="5D623D8C" w14:textId="77777777" w:rsidR="001A49FC" w:rsidRPr="00B27FEB" w:rsidRDefault="001A49FC" w:rsidP="003E05A2">
            <w:pPr>
              <w:spacing w:before="0" w:after="0"/>
              <w:rPr>
                <w:rFonts w:cs="Arial"/>
                <w:iCs/>
                <w:sz w:val="20"/>
                <w:szCs w:val="20"/>
              </w:rPr>
            </w:pPr>
            <w:r w:rsidRPr="00B27FEB">
              <w:rPr>
                <w:rFonts w:cs="Arial"/>
                <w:sz w:val="20"/>
                <w:szCs w:val="20"/>
              </w:rPr>
              <w:t>Annual Precipitation</w:t>
            </w:r>
          </w:p>
        </w:tc>
        <w:tc>
          <w:tcPr>
            <w:tcW w:w="1530" w:type="dxa"/>
            <w:tcBorders>
              <w:top w:val="nil"/>
              <w:left w:val="nil"/>
              <w:bottom w:val="nil"/>
              <w:right w:val="nil"/>
            </w:tcBorders>
            <w:vAlign w:val="center"/>
            <w:hideMark/>
          </w:tcPr>
          <w:p w14:paraId="598FFCA0"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03DB7EFD"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2</w:t>
            </w:r>
          </w:p>
        </w:tc>
      </w:tr>
      <w:tr w:rsidR="001A49FC" w:rsidRPr="00B27FEB" w14:paraId="0519D751" w14:textId="77777777" w:rsidTr="00966D9E">
        <w:trPr>
          <w:trHeight w:val="340"/>
        </w:trPr>
        <w:tc>
          <w:tcPr>
            <w:tcW w:w="4410" w:type="dxa"/>
            <w:tcBorders>
              <w:top w:val="nil"/>
              <w:left w:val="nil"/>
              <w:bottom w:val="nil"/>
              <w:right w:val="nil"/>
            </w:tcBorders>
            <w:vAlign w:val="center"/>
            <w:hideMark/>
          </w:tcPr>
          <w:p w14:paraId="15147F8B" w14:textId="77777777" w:rsidR="001A49FC" w:rsidRPr="00B27FEB" w:rsidRDefault="001A49FC" w:rsidP="003E05A2">
            <w:pPr>
              <w:spacing w:before="0" w:after="0"/>
              <w:rPr>
                <w:rFonts w:cs="Arial"/>
                <w:iCs/>
                <w:sz w:val="20"/>
                <w:szCs w:val="20"/>
              </w:rPr>
            </w:pPr>
            <w:r w:rsidRPr="00B27FEB">
              <w:rPr>
                <w:rFonts w:cs="Arial"/>
                <w:sz w:val="20"/>
                <w:szCs w:val="20"/>
              </w:rPr>
              <w:t>Precipitation of Wettest Month</w:t>
            </w:r>
          </w:p>
        </w:tc>
        <w:tc>
          <w:tcPr>
            <w:tcW w:w="1530" w:type="dxa"/>
            <w:tcBorders>
              <w:top w:val="nil"/>
              <w:left w:val="nil"/>
              <w:bottom w:val="nil"/>
              <w:right w:val="nil"/>
            </w:tcBorders>
            <w:vAlign w:val="center"/>
            <w:hideMark/>
          </w:tcPr>
          <w:p w14:paraId="6486531D"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102F63F1"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3</w:t>
            </w:r>
          </w:p>
        </w:tc>
      </w:tr>
      <w:tr w:rsidR="001A49FC" w:rsidRPr="00B27FEB" w14:paraId="725E9865" w14:textId="77777777" w:rsidTr="00966D9E">
        <w:trPr>
          <w:trHeight w:val="340"/>
        </w:trPr>
        <w:tc>
          <w:tcPr>
            <w:tcW w:w="4410" w:type="dxa"/>
            <w:tcBorders>
              <w:top w:val="nil"/>
              <w:left w:val="nil"/>
              <w:bottom w:val="nil"/>
              <w:right w:val="nil"/>
            </w:tcBorders>
            <w:vAlign w:val="center"/>
            <w:hideMark/>
          </w:tcPr>
          <w:p w14:paraId="4B65EBD5" w14:textId="77777777" w:rsidR="001A49FC" w:rsidRPr="00B27FEB" w:rsidRDefault="001A49FC" w:rsidP="003E05A2">
            <w:pPr>
              <w:spacing w:before="0" w:after="0"/>
              <w:rPr>
                <w:rFonts w:cs="Arial"/>
                <w:iCs/>
                <w:sz w:val="20"/>
                <w:szCs w:val="20"/>
              </w:rPr>
            </w:pPr>
            <w:r w:rsidRPr="00B27FEB">
              <w:rPr>
                <w:rFonts w:cs="Arial"/>
                <w:sz w:val="20"/>
                <w:szCs w:val="20"/>
              </w:rPr>
              <w:t>Precipitation of Driest Month</w:t>
            </w:r>
          </w:p>
        </w:tc>
        <w:tc>
          <w:tcPr>
            <w:tcW w:w="1530" w:type="dxa"/>
            <w:tcBorders>
              <w:top w:val="nil"/>
              <w:left w:val="nil"/>
              <w:bottom w:val="nil"/>
              <w:right w:val="nil"/>
            </w:tcBorders>
            <w:vAlign w:val="center"/>
            <w:hideMark/>
          </w:tcPr>
          <w:p w14:paraId="66888519"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1E670CB1"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4</w:t>
            </w:r>
          </w:p>
        </w:tc>
      </w:tr>
      <w:tr w:rsidR="001A49FC" w:rsidRPr="00B27FEB" w14:paraId="72743829" w14:textId="77777777" w:rsidTr="00966D9E">
        <w:trPr>
          <w:trHeight w:val="340"/>
        </w:trPr>
        <w:tc>
          <w:tcPr>
            <w:tcW w:w="4410" w:type="dxa"/>
            <w:tcBorders>
              <w:top w:val="nil"/>
              <w:left w:val="nil"/>
              <w:bottom w:val="nil"/>
              <w:right w:val="nil"/>
            </w:tcBorders>
            <w:vAlign w:val="center"/>
            <w:hideMark/>
          </w:tcPr>
          <w:p w14:paraId="32096071" w14:textId="77777777" w:rsidR="001A49FC" w:rsidRPr="00B27FEB" w:rsidRDefault="001A49FC" w:rsidP="003E05A2">
            <w:pPr>
              <w:spacing w:before="0" w:after="0"/>
              <w:rPr>
                <w:rFonts w:cs="Arial"/>
                <w:iCs/>
                <w:sz w:val="20"/>
                <w:szCs w:val="20"/>
              </w:rPr>
            </w:pPr>
            <w:r w:rsidRPr="00B27FEB">
              <w:rPr>
                <w:rFonts w:cs="Arial"/>
                <w:sz w:val="20"/>
                <w:szCs w:val="20"/>
              </w:rPr>
              <w:t xml:space="preserve">Precipitation </w:t>
            </w:r>
            <w:proofErr w:type="spellStart"/>
            <w:r w:rsidRPr="00B27FEB">
              <w:rPr>
                <w:rFonts w:cs="Arial"/>
                <w:sz w:val="20"/>
                <w:szCs w:val="20"/>
              </w:rPr>
              <w:t>Seaonality</w:t>
            </w:r>
            <w:proofErr w:type="spellEnd"/>
          </w:p>
        </w:tc>
        <w:tc>
          <w:tcPr>
            <w:tcW w:w="1530" w:type="dxa"/>
            <w:tcBorders>
              <w:top w:val="nil"/>
              <w:left w:val="nil"/>
              <w:bottom w:val="nil"/>
              <w:right w:val="nil"/>
            </w:tcBorders>
            <w:vAlign w:val="center"/>
            <w:hideMark/>
          </w:tcPr>
          <w:p w14:paraId="31807775"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287382F8"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5</w:t>
            </w:r>
          </w:p>
        </w:tc>
      </w:tr>
      <w:tr w:rsidR="001A49FC" w:rsidRPr="00B27FEB" w14:paraId="22B76991" w14:textId="77777777" w:rsidTr="00966D9E">
        <w:trPr>
          <w:trHeight w:val="340"/>
        </w:trPr>
        <w:tc>
          <w:tcPr>
            <w:tcW w:w="4410" w:type="dxa"/>
            <w:tcBorders>
              <w:top w:val="nil"/>
              <w:left w:val="nil"/>
              <w:bottom w:val="nil"/>
              <w:right w:val="nil"/>
            </w:tcBorders>
            <w:vAlign w:val="center"/>
            <w:hideMark/>
          </w:tcPr>
          <w:p w14:paraId="6F9B7574" w14:textId="77777777" w:rsidR="001A49FC" w:rsidRPr="00B27FEB" w:rsidRDefault="001A49FC" w:rsidP="003E05A2">
            <w:pPr>
              <w:spacing w:before="0" w:after="0"/>
              <w:rPr>
                <w:rFonts w:cs="Arial"/>
                <w:iCs/>
                <w:sz w:val="20"/>
                <w:szCs w:val="20"/>
              </w:rPr>
            </w:pPr>
            <w:r w:rsidRPr="00B27FEB">
              <w:rPr>
                <w:rFonts w:cs="Arial"/>
                <w:sz w:val="20"/>
                <w:szCs w:val="20"/>
              </w:rPr>
              <w:t>Precipitation of Wettest Quarter</w:t>
            </w:r>
          </w:p>
        </w:tc>
        <w:tc>
          <w:tcPr>
            <w:tcW w:w="1530" w:type="dxa"/>
            <w:tcBorders>
              <w:top w:val="nil"/>
              <w:left w:val="nil"/>
              <w:bottom w:val="nil"/>
              <w:right w:val="nil"/>
            </w:tcBorders>
            <w:vAlign w:val="center"/>
            <w:hideMark/>
          </w:tcPr>
          <w:p w14:paraId="24E0E99A"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636E8A2A"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6</w:t>
            </w:r>
          </w:p>
        </w:tc>
      </w:tr>
      <w:tr w:rsidR="001A49FC" w:rsidRPr="00B27FEB" w14:paraId="4B43C601" w14:textId="77777777" w:rsidTr="00966D9E">
        <w:trPr>
          <w:trHeight w:val="340"/>
        </w:trPr>
        <w:tc>
          <w:tcPr>
            <w:tcW w:w="4410" w:type="dxa"/>
            <w:tcBorders>
              <w:top w:val="nil"/>
              <w:left w:val="nil"/>
              <w:bottom w:val="nil"/>
              <w:right w:val="nil"/>
            </w:tcBorders>
            <w:vAlign w:val="center"/>
            <w:hideMark/>
          </w:tcPr>
          <w:p w14:paraId="7159A043" w14:textId="77777777" w:rsidR="001A49FC" w:rsidRPr="00B27FEB" w:rsidRDefault="001A49FC" w:rsidP="003E05A2">
            <w:pPr>
              <w:spacing w:before="0" w:after="0"/>
              <w:rPr>
                <w:rFonts w:cs="Arial"/>
                <w:iCs/>
                <w:sz w:val="20"/>
                <w:szCs w:val="20"/>
              </w:rPr>
            </w:pPr>
            <w:r w:rsidRPr="00B27FEB">
              <w:rPr>
                <w:rFonts w:cs="Arial"/>
                <w:sz w:val="20"/>
                <w:szCs w:val="20"/>
              </w:rPr>
              <w:t>Precipitation of Driest Quarter</w:t>
            </w:r>
          </w:p>
        </w:tc>
        <w:tc>
          <w:tcPr>
            <w:tcW w:w="1530" w:type="dxa"/>
            <w:tcBorders>
              <w:top w:val="nil"/>
              <w:left w:val="nil"/>
              <w:bottom w:val="nil"/>
              <w:right w:val="nil"/>
            </w:tcBorders>
            <w:vAlign w:val="center"/>
            <w:hideMark/>
          </w:tcPr>
          <w:p w14:paraId="6608446F"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663646B7"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7</w:t>
            </w:r>
          </w:p>
        </w:tc>
      </w:tr>
      <w:tr w:rsidR="001A49FC" w:rsidRPr="00B27FEB" w14:paraId="66EA4322" w14:textId="77777777" w:rsidTr="00966D9E">
        <w:trPr>
          <w:trHeight w:val="340"/>
        </w:trPr>
        <w:tc>
          <w:tcPr>
            <w:tcW w:w="4410" w:type="dxa"/>
            <w:tcBorders>
              <w:top w:val="nil"/>
              <w:left w:val="nil"/>
              <w:bottom w:val="nil"/>
              <w:right w:val="nil"/>
            </w:tcBorders>
            <w:vAlign w:val="center"/>
            <w:hideMark/>
          </w:tcPr>
          <w:p w14:paraId="020FE0F2" w14:textId="77777777" w:rsidR="001A49FC" w:rsidRPr="00B27FEB" w:rsidRDefault="001A49FC" w:rsidP="003E05A2">
            <w:pPr>
              <w:spacing w:before="0" w:after="0"/>
              <w:rPr>
                <w:rFonts w:cs="Arial"/>
                <w:iCs/>
                <w:sz w:val="20"/>
                <w:szCs w:val="20"/>
              </w:rPr>
            </w:pPr>
            <w:r w:rsidRPr="00B27FEB">
              <w:rPr>
                <w:rFonts w:cs="Arial"/>
                <w:sz w:val="20"/>
                <w:szCs w:val="20"/>
              </w:rPr>
              <w:t>Precipitation of Warmest Quarter</w:t>
            </w:r>
          </w:p>
        </w:tc>
        <w:tc>
          <w:tcPr>
            <w:tcW w:w="1530" w:type="dxa"/>
            <w:tcBorders>
              <w:top w:val="nil"/>
              <w:left w:val="nil"/>
              <w:bottom w:val="nil"/>
              <w:right w:val="nil"/>
            </w:tcBorders>
            <w:vAlign w:val="center"/>
            <w:hideMark/>
          </w:tcPr>
          <w:p w14:paraId="354FC10F"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nil"/>
              <w:right w:val="nil"/>
            </w:tcBorders>
            <w:vAlign w:val="center"/>
            <w:hideMark/>
          </w:tcPr>
          <w:p w14:paraId="4FAE25BA"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8</w:t>
            </w:r>
          </w:p>
        </w:tc>
      </w:tr>
      <w:tr w:rsidR="001A49FC" w:rsidRPr="00B27FEB" w14:paraId="6B7A9369" w14:textId="77777777" w:rsidTr="00966D9E">
        <w:trPr>
          <w:trHeight w:val="340"/>
        </w:trPr>
        <w:tc>
          <w:tcPr>
            <w:tcW w:w="4410" w:type="dxa"/>
            <w:tcBorders>
              <w:top w:val="nil"/>
              <w:left w:val="nil"/>
              <w:bottom w:val="single" w:sz="4" w:space="0" w:color="auto"/>
              <w:right w:val="nil"/>
            </w:tcBorders>
            <w:vAlign w:val="center"/>
            <w:hideMark/>
          </w:tcPr>
          <w:p w14:paraId="441E6524" w14:textId="77777777" w:rsidR="001A49FC" w:rsidRPr="00B27FEB" w:rsidRDefault="001A49FC" w:rsidP="003E05A2">
            <w:pPr>
              <w:spacing w:before="0" w:after="0"/>
              <w:rPr>
                <w:rFonts w:cs="Arial"/>
                <w:iCs/>
                <w:sz w:val="20"/>
                <w:szCs w:val="20"/>
              </w:rPr>
            </w:pPr>
            <w:r w:rsidRPr="00B27FEB">
              <w:rPr>
                <w:rFonts w:cs="Arial"/>
                <w:sz w:val="20"/>
                <w:szCs w:val="20"/>
              </w:rPr>
              <w:t>Precipitation of Coldest Quarter</w:t>
            </w:r>
          </w:p>
        </w:tc>
        <w:tc>
          <w:tcPr>
            <w:tcW w:w="1530" w:type="dxa"/>
            <w:tcBorders>
              <w:top w:val="nil"/>
              <w:left w:val="nil"/>
              <w:bottom w:val="single" w:sz="4" w:space="0" w:color="auto"/>
              <w:right w:val="nil"/>
            </w:tcBorders>
            <w:vAlign w:val="center"/>
            <w:hideMark/>
          </w:tcPr>
          <w:p w14:paraId="6ACC7A90" w14:textId="77777777" w:rsidR="001A49FC" w:rsidRPr="00B27FEB" w:rsidRDefault="001A49FC" w:rsidP="003E05A2">
            <w:pPr>
              <w:spacing w:before="0" w:after="0"/>
              <w:rPr>
                <w:rFonts w:cs="Arial"/>
                <w:iCs/>
                <w:sz w:val="20"/>
                <w:szCs w:val="20"/>
              </w:rPr>
            </w:pPr>
            <w:r w:rsidRPr="00B27FEB">
              <w:rPr>
                <w:rFonts w:cs="Arial"/>
                <w:sz w:val="20"/>
                <w:szCs w:val="20"/>
              </w:rPr>
              <w:t>1970-2000</w:t>
            </w:r>
          </w:p>
        </w:tc>
        <w:tc>
          <w:tcPr>
            <w:tcW w:w="3257" w:type="dxa"/>
            <w:gridSpan w:val="2"/>
            <w:tcBorders>
              <w:top w:val="nil"/>
              <w:left w:val="nil"/>
              <w:bottom w:val="single" w:sz="4" w:space="0" w:color="auto"/>
              <w:right w:val="nil"/>
            </w:tcBorders>
            <w:vAlign w:val="center"/>
            <w:hideMark/>
          </w:tcPr>
          <w:p w14:paraId="4186CD30" w14:textId="77777777" w:rsidR="001A49FC" w:rsidRPr="00B27FEB" w:rsidRDefault="001A49FC" w:rsidP="003E05A2">
            <w:pPr>
              <w:spacing w:before="0" w:after="0"/>
              <w:rPr>
                <w:rFonts w:cs="Arial"/>
                <w:iCs/>
                <w:sz w:val="20"/>
                <w:szCs w:val="20"/>
              </w:rPr>
            </w:pPr>
            <w:proofErr w:type="spellStart"/>
            <w:r w:rsidRPr="00B27FEB">
              <w:rPr>
                <w:rFonts w:cs="Arial"/>
                <w:sz w:val="20"/>
                <w:szCs w:val="20"/>
              </w:rPr>
              <w:t>Bclim</w:t>
            </w:r>
            <w:proofErr w:type="spellEnd"/>
            <w:r w:rsidRPr="00B27FEB">
              <w:rPr>
                <w:rFonts w:cs="Arial"/>
                <w:sz w:val="20"/>
                <w:szCs w:val="20"/>
              </w:rPr>
              <w:t xml:space="preserve"> 19</w:t>
            </w:r>
          </w:p>
        </w:tc>
      </w:tr>
      <w:tr w:rsidR="001A49FC" w:rsidRPr="00B27FEB" w14:paraId="1BA591F3" w14:textId="77777777" w:rsidTr="00966D9E">
        <w:trPr>
          <w:gridAfter w:val="3"/>
          <w:wAfter w:w="4787" w:type="dxa"/>
          <w:trHeight w:val="340"/>
        </w:trPr>
        <w:tc>
          <w:tcPr>
            <w:tcW w:w="4410" w:type="dxa"/>
            <w:tcBorders>
              <w:top w:val="nil"/>
              <w:left w:val="nil"/>
              <w:bottom w:val="single" w:sz="4" w:space="0" w:color="auto"/>
              <w:right w:val="nil"/>
            </w:tcBorders>
            <w:vAlign w:val="center"/>
            <w:hideMark/>
          </w:tcPr>
          <w:p w14:paraId="58760F57" w14:textId="6B8CE9AC" w:rsidR="001A49FC" w:rsidRPr="00B27FEB" w:rsidRDefault="001A49FC" w:rsidP="003E05A2">
            <w:pPr>
              <w:spacing w:before="0" w:after="0"/>
              <w:rPr>
                <w:rFonts w:cs="Arial"/>
                <w:b/>
                <w:bCs/>
                <w:iCs/>
                <w:sz w:val="20"/>
                <w:szCs w:val="20"/>
              </w:rPr>
            </w:pPr>
            <w:r w:rsidRPr="00B27FEB">
              <w:rPr>
                <w:rFonts w:cs="Arial"/>
                <w:b/>
                <w:bCs/>
                <w:sz w:val="20"/>
                <w:szCs w:val="20"/>
              </w:rPr>
              <w:t>Elevation Data</w:t>
            </w:r>
            <w:r>
              <w:rPr>
                <w:rFonts w:cs="Arial"/>
                <w:b/>
                <w:bCs/>
                <w:sz w:val="20"/>
                <w:szCs w:val="20"/>
              </w:rPr>
              <w:t xml:space="preserve"> - </w:t>
            </w:r>
            <w:r w:rsidRPr="00B27FEB">
              <w:rPr>
                <w:rFonts w:cs="Arial"/>
                <w:b/>
                <w:bCs/>
                <w:sz w:val="20"/>
                <w:szCs w:val="20"/>
              </w:rPr>
              <w:t>SRTM v4 (NASA, CGIAR)</w:t>
            </w:r>
          </w:p>
        </w:tc>
      </w:tr>
      <w:tr w:rsidR="001A49FC" w:rsidRPr="00B27FEB" w14:paraId="34B0303D" w14:textId="77777777" w:rsidTr="00966D9E">
        <w:trPr>
          <w:trHeight w:val="320"/>
        </w:trPr>
        <w:tc>
          <w:tcPr>
            <w:tcW w:w="4410" w:type="dxa"/>
            <w:tcBorders>
              <w:top w:val="nil"/>
              <w:left w:val="nil"/>
              <w:bottom w:val="single" w:sz="4" w:space="0" w:color="auto"/>
              <w:right w:val="nil"/>
            </w:tcBorders>
            <w:vAlign w:val="center"/>
            <w:hideMark/>
          </w:tcPr>
          <w:p w14:paraId="39DCCE33" w14:textId="77777777" w:rsidR="001A49FC" w:rsidRPr="00B27FEB" w:rsidRDefault="001A49FC" w:rsidP="003E05A2">
            <w:pPr>
              <w:spacing w:before="0" w:after="0"/>
              <w:rPr>
                <w:rFonts w:cs="Arial"/>
                <w:iCs/>
                <w:sz w:val="20"/>
                <w:szCs w:val="20"/>
              </w:rPr>
            </w:pPr>
            <w:r w:rsidRPr="00B27FEB">
              <w:rPr>
                <w:rFonts w:cs="Arial"/>
                <w:sz w:val="20"/>
                <w:szCs w:val="20"/>
              </w:rPr>
              <w:lastRenderedPageBreak/>
              <w:t>Digital Elevation Model (DEM)</w:t>
            </w:r>
          </w:p>
        </w:tc>
        <w:tc>
          <w:tcPr>
            <w:tcW w:w="1530" w:type="dxa"/>
            <w:tcBorders>
              <w:top w:val="nil"/>
              <w:left w:val="nil"/>
              <w:bottom w:val="single" w:sz="4" w:space="0" w:color="auto"/>
              <w:right w:val="nil"/>
            </w:tcBorders>
            <w:vAlign w:val="center"/>
            <w:hideMark/>
          </w:tcPr>
          <w:p w14:paraId="21864262" w14:textId="77777777" w:rsidR="001A49FC" w:rsidRPr="00B27FEB" w:rsidRDefault="001A49FC" w:rsidP="003E05A2">
            <w:pPr>
              <w:spacing w:before="0" w:after="0"/>
              <w:rPr>
                <w:rFonts w:cs="Arial"/>
                <w:iCs/>
                <w:sz w:val="20"/>
                <w:szCs w:val="20"/>
              </w:rPr>
            </w:pPr>
            <w:r w:rsidRPr="00B27FEB">
              <w:rPr>
                <w:rFonts w:cs="Arial"/>
                <w:sz w:val="20"/>
                <w:szCs w:val="20"/>
              </w:rPr>
              <w:t>2000</w:t>
            </w:r>
          </w:p>
        </w:tc>
        <w:tc>
          <w:tcPr>
            <w:tcW w:w="3257" w:type="dxa"/>
            <w:gridSpan w:val="2"/>
            <w:tcBorders>
              <w:top w:val="nil"/>
              <w:left w:val="nil"/>
              <w:bottom w:val="single" w:sz="4" w:space="0" w:color="auto"/>
              <w:right w:val="nil"/>
            </w:tcBorders>
            <w:vAlign w:val="center"/>
            <w:hideMark/>
          </w:tcPr>
          <w:p w14:paraId="36AD62B3" w14:textId="77777777" w:rsidR="001A49FC" w:rsidRPr="00B27FEB" w:rsidRDefault="001A49FC" w:rsidP="003E05A2">
            <w:pPr>
              <w:spacing w:before="0" w:after="0"/>
              <w:rPr>
                <w:rFonts w:cs="Arial"/>
                <w:iCs/>
                <w:sz w:val="20"/>
                <w:szCs w:val="20"/>
              </w:rPr>
            </w:pPr>
            <w:r w:rsidRPr="00B27FEB">
              <w:rPr>
                <w:rFonts w:cs="Arial"/>
                <w:sz w:val="20"/>
                <w:szCs w:val="20"/>
              </w:rPr>
              <w:t>Elevation in meters</w:t>
            </w:r>
          </w:p>
        </w:tc>
      </w:tr>
      <w:tr w:rsidR="001A49FC" w:rsidRPr="00B27FEB" w14:paraId="0638F924" w14:textId="77777777" w:rsidTr="00966D9E">
        <w:trPr>
          <w:trHeight w:val="900"/>
        </w:trPr>
        <w:tc>
          <w:tcPr>
            <w:tcW w:w="4410" w:type="dxa"/>
            <w:tcBorders>
              <w:top w:val="nil"/>
              <w:left w:val="nil"/>
              <w:bottom w:val="nil"/>
              <w:right w:val="nil"/>
            </w:tcBorders>
            <w:vAlign w:val="center"/>
            <w:hideMark/>
          </w:tcPr>
          <w:p w14:paraId="01EF70B4" w14:textId="6319DBAB" w:rsidR="001A49FC" w:rsidRPr="00B27FEB" w:rsidRDefault="001A49FC" w:rsidP="003E05A2">
            <w:pPr>
              <w:spacing w:before="0" w:after="0"/>
              <w:rPr>
                <w:rFonts w:cs="Arial"/>
                <w:iCs/>
                <w:sz w:val="20"/>
                <w:szCs w:val="20"/>
              </w:rPr>
            </w:pPr>
            <w:r w:rsidRPr="00B27FEB">
              <w:rPr>
                <w:rFonts w:cs="Arial"/>
                <w:sz w:val="20"/>
                <w:szCs w:val="20"/>
              </w:rPr>
              <w:t>NDVI</w:t>
            </w:r>
            <w:r>
              <w:rPr>
                <w:rFonts w:cs="Arial"/>
                <w:sz w:val="20"/>
                <w:szCs w:val="20"/>
              </w:rPr>
              <w:t xml:space="preserve"> (</w:t>
            </w:r>
            <w:r w:rsidRPr="00B27FEB">
              <w:rPr>
                <w:rFonts w:cs="Arial"/>
                <w:sz w:val="20"/>
                <w:szCs w:val="20"/>
              </w:rPr>
              <w:t>MODIS (NASA - USGS)</w:t>
            </w:r>
          </w:p>
        </w:tc>
        <w:tc>
          <w:tcPr>
            <w:tcW w:w="1530" w:type="dxa"/>
            <w:tcBorders>
              <w:top w:val="nil"/>
              <w:left w:val="nil"/>
              <w:bottom w:val="nil"/>
              <w:right w:val="nil"/>
            </w:tcBorders>
            <w:vAlign w:val="center"/>
            <w:hideMark/>
          </w:tcPr>
          <w:p w14:paraId="38D9AAC9" w14:textId="77777777" w:rsidR="001A49FC" w:rsidRPr="00B27FEB" w:rsidRDefault="001A49FC" w:rsidP="003E05A2">
            <w:pPr>
              <w:spacing w:before="0" w:after="0"/>
              <w:rPr>
                <w:rFonts w:cs="Arial"/>
                <w:iCs/>
                <w:sz w:val="20"/>
                <w:szCs w:val="20"/>
              </w:rPr>
            </w:pPr>
            <w:r w:rsidRPr="00B27FEB">
              <w:rPr>
                <w:rFonts w:cs="Arial"/>
                <w:sz w:val="20"/>
                <w:szCs w:val="20"/>
              </w:rPr>
              <w:t>2000</w:t>
            </w:r>
          </w:p>
        </w:tc>
        <w:tc>
          <w:tcPr>
            <w:tcW w:w="3257" w:type="dxa"/>
            <w:gridSpan w:val="2"/>
            <w:tcBorders>
              <w:top w:val="nil"/>
              <w:left w:val="nil"/>
              <w:bottom w:val="nil"/>
              <w:right w:val="nil"/>
            </w:tcBorders>
            <w:vAlign w:val="center"/>
            <w:hideMark/>
          </w:tcPr>
          <w:p w14:paraId="1179BC49" w14:textId="77777777" w:rsidR="001A49FC" w:rsidRPr="00B27FEB" w:rsidRDefault="001A49FC" w:rsidP="003E05A2">
            <w:pPr>
              <w:spacing w:before="0" w:after="0"/>
              <w:rPr>
                <w:rFonts w:cs="Arial"/>
                <w:iCs/>
                <w:sz w:val="20"/>
                <w:szCs w:val="20"/>
              </w:rPr>
            </w:pPr>
            <w:r w:rsidRPr="00B27FEB">
              <w:rPr>
                <w:rFonts w:cs="Arial"/>
                <w:sz w:val="20"/>
                <w:szCs w:val="20"/>
              </w:rPr>
              <w:t>Normalized Difference Vegetation Index for minimum cloud cover</w:t>
            </w:r>
          </w:p>
        </w:tc>
      </w:tr>
      <w:tr w:rsidR="001A49FC" w:rsidRPr="00B27FEB" w14:paraId="4F5F4AAA" w14:textId="77777777" w:rsidTr="00966D9E">
        <w:trPr>
          <w:trHeight w:val="320"/>
        </w:trPr>
        <w:tc>
          <w:tcPr>
            <w:tcW w:w="4410" w:type="dxa"/>
            <w:tcBorders>
              <w:top w:val="nil"/>
              <w:left w:val="nil"/>
              <w:bottom w:val="nil"/>
              <w:right w:val="nil"/>
            </w:tcBorders>
            <w:vAlign w:val="center"/>
            <w:hideMark/>
          </w:tcPr>
          <w:p w14:paraId="52BA8B88" w14:textId="569A3637" w:rsidR="001A49FC" w:rsidRPr="00B27FEB" w:rsidRDefault="001A49FC" w:rsidP="003E05A2">
            <w:pPr>
              <w:spacing w:before="0" w:after="0"/>
              <w:rPr>
                <w:rFonts w:cs="Arial"/>
                <w:iCs/>
                <w:sz w:val="20"/>
                <w:szCs w:val="20"/>
              </w:rPr>
            </w:pPr>
            <w:r w:rsidRPr="00B27FEB">
              <w:rPr>
                <w:rFonts w:cs="Arial"/>
                <w:sz w:val="20"/>
                <w:szCs w:val="20"/>
              </w:rPr>
              <w:t>Primary Land</w:t>
            </w:r>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nil"/>
              <w:right w:val="nil"/>
            </w:tcBorders>
            <w:vAlign w:val="center"/>
            <w:hideMark/>
          </w:tcPr>
          <w:p w14:paraId="46545C51"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nil"/>
              <w:right w:val="nil"/>
            </w:tcBorders>
            <w:vAlign w:val="center"/>
            <w:hideMark/>
          </w:tcPr>
          <w:p w14:paraId="2D6679E6"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othr</w:t>
            </w:r>
            <w:proofErr w:type="spellEnd"/>
          </w:p>
        </w:tc>
      </w:tr>
      <w:tr w:rsidR="001A49FC" w:rsidRPr="00B27FEB" w14:paraId="6CAD322C" w14:textId="77777777" w:rsidTr="00966D9E">
        <w:trPr>
          <w:trHeight w:val="320"/>
        </w:trPr>
        <w:tc>
          <w:tcPr>
            <w:tcW w:w="4410" w:type="dxa"/>
            <w:tcBorders>
              <w:top w:val="nil"/>
              <w:left w:val="nil"/>
              <w:bottom w:val="nil"/>
              <w:right w:val="nil"/>
            </w:tcBorders>
            <w:vAlign w:val="center"/>
            <w:hideMark/>
          </w:tcPr>
          <w:p w14:paraId="15C03AFF" w14:textId="0750F3BA" w:rsidR="001A49FC" w:rsidRPr="00B27FEB" w:rsidRDefault="001A49FC" w:rsidP="003E05A2">
            <w:pPr>
              <w:spacing w:before="0" w:after="0"/>
              <w:rPr>
                <w:rFonts w:cs="Arial"/>
                <w:iCs/>
                <w:sz w:val="20"/>
                <w:szCs w:val="20"/>
              </w:rPr>
            </w:pPr>
            <w:r w:rsidRPr="00B27FEB">
              <w:rPr>
                <w:rFonts w:cs="Arial"/>
                <w:sz w:val="20"/>
                <w:szCs w:val="20"/>
              </w:rPr>
              <w:t>Crop Land</w:t>
            </w:r>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nil"/>
              <w:right w:val="nil"/>
            </w:tcBorders>
            <w:vAlign w:val="center"/>
            <w:hideMark/>
          </w:tcPr>
          <w:p w14:paraId="4F455F21"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nil"/>
              <w:right w:val="nil"/>
            </w:tcBorders>
            <w:vAlign w:val="center"/>
            <w:hideMark/>
          </w:tcPr>
          <w:p w14:paraId="335F5E30"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crop</w:t>
            </w:r>
            <w:proofErr w:type="spellEnd"/>
          </w:p>
        </w:tc>
      </w:tr>
      <w:tr w:rsidR="001A49FC" w:rsidRPr="00B27FEB" w14:paraId="13EFDA9E" w14:textId="77777777" w:rsidTr="00966D9E">
        <w:trPr>
          <w:trHeight w:val="320"/>
        </w:trPr>
        <w:tc>
          <w:tcPr>
            <w:tcW w:w="4410" w:type="dxa"/>
            <w:tcBorders>
              <w:top w:val="nil"/>
              <w:left w:val="nil"/>
              <w:bottom w:val="nil"/>
              <w:right w:val="nil"/>
            </w:tcBorders>
            <w:vAlign w:val="center"/>
            <w:hideMark/>
          </w:tcPr>
          <w:p w14:paraId="4B6AC0EA" w14:textId="63554F4F" w:rsidR="001A49FC" w:rsidRPr="00B27FEB" w:rsidRDefault="001A49FC" w:rsidP="003E05A2">
            <w:pPr>
              <w:spacing w:before="0" w:after="0"/>
              <w:rPr>
                <w:rFonts w:cs="Arial"/>
                <w:iCs/>
                <w:sz w:val="20"/>
                <w:szCs w:val="20"/>
              </w:rPr>
            </w:pPr>
            <w:r w:rsidRPr="00B27FEB">
              <w:rPr>
                <w:rFonts w:cs="Arial"/>
                <w:sz w:val="20"/>
                <w:szCs w:val="20"/>
              </w:rPr>
              <w:t>Urban Land</w:t>
            </w:r>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nil"/>
              <w:right w:val="nil"/>
            </w:tcBorders>
            <w:vAlign w:val="center"/>
            <w:hideMark/>
          </w:tcPr>
          <w:p w14:paraId="5D276C6B"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nil"/>
              <w:right w:val="nil"/>
            </w:tcBorders>
            <w:vAlign w:val="center"/>
            <w:hideMark/>
          </w:tcPr>
          <w:p w14:paraId="4C773317"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urbn</w:t>
            </w:r>
            <w:proofErr w:type="spellEnd"/>
          </w:p>
        </w:tc>
      </w:tr>
      <w:tr w:rsidR="001A49FC" w:rsidRPr="00B27FEB" w14:paraId="2F031208" w14:textId="77777777" w:rsidTr="00966D9E">
        <w:trPr>
          <w:trHeight w:val="320"/>
        </w:trPr>
        <w:tc>
          <w:tcPr>
            <w:tcW w:w="4410" w:type="dxa"/>
            <w:tcBorders>
              <w:top w:val="nil"/>
              <w:left w:val="nil"/>
              <w:bottom w:val="nil"/>
              <w:right w:val="nil"/>
            </w:tcBorders>
            <w:vAlign w:val="center"/>
            <w:hideMark/>
          </w:tcPr>
          <w:p w14:paraId="73A28A08" w14:textId="788695A0" w:rsidR="001A49FC" w:rsidRPr="00B27FEB" w:rsidRDefault="001A49FC" w:rsidP="003E05A2">
            <w:pPr>
              <w:spacing w:before="0" w:after="0"/>
              <w:rPr>
                <w:rFonts w:cs="Arial"/>
                <w:iCs/>
                <w:sz w:val="20"/>
                <w:szCs w:val="20"/>
              </w:rPr>
            </w:pPr>
            <w:r w:rsidRPr="00B27FEB">
              <w:rPr>
                <w:rFonts w:cs="Arial"/>
                <w:sz w:val="20"/>
                <w:szCs w:val="20"/>
              </w:rPr>
              <w:t>Secondary Land</w:t>
            </w:r>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nil"/>
              <w:right w:val="nil"/>
            </w:tcBorders>
            <w:vAlign w:val="center"/>
            <w:hideMark/>
          </w:tcPr>
          <w:p w14:paraId="47946FA7"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nil"/>
              <w:right w:val="nil"/>
            </w:tcBorders>
            <w:vAlign w:val="center"/>
            <w:hideMark/>
          </w:tcPr>
          <w:p w14:paraId="248C220D"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secd</w:t>
            </w:r>
            <w:proofErr w:type="spellEnd"/>
          </w:p>
        </w:tc>
      </w:tr>
      <w:tr w:rsidR="001A49FC" w:rsidRPr="00B27FEB" w14:paraId="7C04CBF3" w14:textId="77777777" w:rsidTr="00966D9E">
        <w:trPr>
          <w:trHeight w:val="320"/>
        </w:trPr>
        <w:tc>
          <w:tcPr>
            <w:tcW w:w="4410" w:type="dxa"/>
            <w:tcBorders>
              <w:top w:val="nil"/>
              <w:left w:val="nil"/>
              <w:bottom w:val="single" w:sz="4" w:space="0" w:color="auto"/>
              <w:right w:val="nil"/>
            </w:tcBorders>
            <w:vAlign w:val="center"/>
            <w:hideMark/>
          </w:tcPr>
          <w:p w14:paraId="23D7976C" w14:textId="185F6664" w:rsidR="001A49FC" w:rsidRPr="00B27FEB" w:rsidRDefault="001A49FC" w:rsidP="003E05A2">
            <w:pPr>
              <w:spacing w:before="0" w:after="0"/>
              <w:rPr>
                <w:rFonts w:cs="Arial"/>
                <w:iCs/>
                <w:sz w:val="20"/>
                <w:szCs w:val="20"/>
              </w:rPr>
            </w:pPr>
            <w:proofErr w:type="gramStart"/>
            <w:r w:rsidRPr="00B27FEB">
              <w:rPr>
                <w:rFonts w:cs="Arial"/>
                <w:sz w:val="20"/>
                <w:szCs w:val="20"/>
              </w:rPr>
              <w:t>Pasture Land</w:t>
            </w:r>
            <w:proofErr w:type="gramEnd"/>
            <w:r>
              <w:rPr>
                <w:rFonts w:cs="Arial"/>
                <w:sz w:val="20"/>
                <w:szCs w:val="20"/>
              </w:rPr>
              <w:t xml:space="preserve"> (</w:t>
            </w:r>
            <w:r w:rsidRPr="00B27FEB">
              <w:rPr>
                <w:rFonts w:cs="Arial"/>
                <w:sz w:val="20"/>
                <w:szCs w:val="20"/>
              </w:rPr>
              <w:t>LCLUC (UMA, NASA)</w:t>
            </w:r>
            <w:r>
              <w:rPr>
                <w:rFonts w:cs="Arial"/>
                <w:sz w:val="20"/>
                <w:szCs w:val="20"/>
              </w:rPr>
              <w:t>)</w:t>
            </w:r>
          </w:p>
        </w:tc>
        <w:tc>
          <w:tcPr>
            <w:tcW w:w="1530" w:type="dxa"/>
            <w:tcBorders>
              <w:top w:val="nil"/>
              <w:left w:val="nil"/>
              <w:bottom w:val="single" w:sz="4" w:space="0" w:color="auto"/>
              <w:right w:val="nil"/>
            </w:tcBorders>
            <w:vAlign w:val="center"/>
            <w:hideMark/>
          </w:tcPr>
          <w:p w14:paraId="385FA4DB" w14:textId="77777777" w:rsidR="001A49FC" w:rsidRPr="00B27FEB" w:rsidRDefault="001A49FC" w:rsidP="003E05A2">
            <w:pPr>
              <w:spacing w:before="0" w:after="0"/>
              <w:rPr>
                <w:rFonts w:cs="Arial"/>
                <w:iCs/>
                <w:sz w:val="20"/>
                <w:szCs w:val="20"/>
              </w:rPr>
            </w:pPr>
            <w:r w:rsidRPr="00B27FEB">
              <w:rPr>
                <w:rFonts w:cs="Arial"/>
                <w:sz w:val="20"/>
                <w:szCs w:val="20"/>
              </w:rPr>
              <w:t>1990-2005</w:t>
            </w:r>
          </w:p>
        </w:tc>
        <w:tc>
          <w:tcPr>
            <w:tcW w:w="3257" w:type="dxa"/>
            <w:gridSpan w:val="2"/>
            <w:tcBorders>
              <w:top w:val="nil"/>
              <w:left w:val="nil"/>
              <w:bottom w:val="single" w:sz="4" w:space="0" w:color="auto"/>
              <w:right w:val="nil"/>
            </w:tcBorders>
            <w:vAlign w:val="center"/>
            <w:hideMark/>
          </w:tcPr>
          <w:p w14:paraId="48443728" w14:textId="77777777" w:rsidR="001A49FC" w:rsidRPr="00B27FEB" w:rsidRDefault="001A49FC" w:rsidP="003E05A2">
            <w:pPr>
              <w:spacing w:before="0" w:after="0"/>
              <w:rPr>
                <w:rFonts w:cs="Arial"/>
                <w:iCs/>
                <w:sz w:val="20"/>
                <w:szCs w:val="20"/>
              </w:rPr>
            </w:pPr>
            <w:proofErr w:type="spellStart"/>
            <w:r w:rsidRPr="00B27FEB">
              <w:rPr>
                <w:rFonts w:cs="Arial"/>
                <w:sz w:val="20"/>
                <w:szCs w:val="20"/>
              </w:rPr>
              <w:t>lu_past</w:t>
            </w:r>
            <w:proofErr w:type="spellEnd"/>
          </w:p>
        </w:tc>
      </w:tr>
      <w:tr w:rsidR="001A49FC" w:rsidRPr="00B27FEB" w14:paraId="19ACA29D" w14:textId="77777777" w:rsidTr="00966D9E">
        <w:trPr>
          <w:trHeight w:val="320"/>
        </w:trPr>
        <w:tc>
          <w:tcPr>
            <w:tcW w:w="4410" w:type="dxa"/>
            <w:tcBorders>
              <w:top w:val="nil"/>
              <w:left w:val="nil"/>
              <w:bottom w:val="nil"/>
              <w:right w:val="nil"/>
            </w:tcBorders>
            <w:vAlign w:val="center"/>
            <w:hideMark/>
          </w:tcPr>
          <w:p w14:paraId="6C347040" w14:textId="44076525" w:rsidR="001A49FC" w:rsidRPr="00B27FEB" w:rsidRDefault="001A49FC" w:rsidP="003E05A2">
            <w:pPr>
              <w:spacing w:before="0" w:after="0"/>
              <w:rPr>
                <w:rFonts w:cs="Arial"/>
                <w:iCs/>
                <w:sz w:val="20"/>
                <w:szCs w:val="20"/>
              </w:rPr>
            </w:pPr>
            <w:r w:rsidRPr="00B27FEB">
              <w:rPr>
                <w:rFonts w:cs="Arial"/>
                <w:sz w:val="20"/>
                <w:szCs w:val="20"/>
              </w:rPr>
              <w:t>Bioclimatic Variables set 1</w:t>
            </w:r>
            <w:r>
              <w:rPr>
                <w:rFonts w:cs="Arial"/>
                <w:sz w:val="20"/>
                <w:szCs w:val="20"/>
              </w:rPr>
              <w:t xml:space="preserve"> (</w:t>
            </w:r>
            <w:r w:rsidRPr="00B27FEB">
              <w:rPr>
                <w:rFonts w:cs="Arial"/>
                <w:sz w:val="20"/>
                <w:szCs w:val="20"/>
              </w:rPr>
              <w:t>World Clim CMIP6 SSP 2-4.5</w:t>
            </w:r>
            <w:r>
              <w:rPr>
                <w:rFonts w:cs="Arial"/>
                <w:sz w:val="20"/>
                <w:szCs w:val="20"/>
              </w:rPr>
              <w:t>)</w:t>
            </w:r>
          </w:p>
        </w:tc>
        <w:tc>
          <w:tcPr>
            <w:tcW w:w="1530" w:type="dxa"/>
            <w:tcBorders>
              <w:top w:val="nil"/>
              <w:left w:val="nil"/>
              <w:bottom w:val="nil"/>
              <w:right w:val="nil"/>
            </w:tcBorders>
            <w:vAlign w:val="center"/>
            <w:hideMark/>
          </w:tcPr>
          <w:p w14:paraId="065FD87F" w14:textId="77777777" w:rsidR="001A49FC" w:rsidRPr="00B27FEB" w:rsidRDefault="001A49FC" w:rsidP="003E05A2">
            <w:pPr>
              <w:spacing w:before="0" w:after="0"/>
              <w:rPr>
                <w:rFonts w:cs="Arial"/>
                <w:iCs/>
                <w:sz w:val="20"/>
                <w:szCs w:val="20"/>
              </w:rPr>
            </w:pPr>
            <w:r w:rsidRPr="00B27FEB">
              <w:rPr>
                <w:rFonts w:cs="Arial"/>
                <w:sz w:val="20"/>
                <w:szCs w:val="20"/>
              </w:rPr>
              <w:t>2041-2060</w:t>
            </w:r>
          </w:p>
        </w:tc>
        <w:tc>
          <w:tcPr>
            <w:tcW w:w="3257" w:type="dxa"/>
            <w:gridSpan w:val="2"/>
            <w:tcBorders>
              <w:top w:val="nil"/>
              <w:left w:val="nil"/>
              <w:bottom w:val="nil"/>
              <w:right w:val="nil"/>
            </w:tcBorders>
            <w:vAlign w:val="center"/>
            <w:hideMark/>
          </w:tcPr>
          <w:p w14:paraId="26014479" w14:textId="77777777" w:rsidR="001A49FC" w:rsidRPr="00B27FEB" w:rsidRDefault="001A49FC" w:rsidP="003E05A2">
            <w:pPr>
              <w:spacing w:before="0" w:after="0"/>
              <w:rPr>
                <w:rFonts w:cs="Arial"/>
                <w:iCs/>
                <w:sz w:val="20"/>
                <w:szCs w:val="20"/>
              </w:rPr>
            </w:pPr>
          </w:p>
        </w:tc>
      </w:tr>
      <w:tr w:rsidR="001A49FC" w:rsidRPr="00B27FEB" w14:paraId="75AE8567" w14:textId="77777777" w:rsidTr="00966D9E">
        <w:trPr>
          <w:trHeight w:val="320"/>
        </w:trPr>
        <w:tc>
          <w:tcPr>
            <w:tcW w:w="4410" w:type="dxa"/>
            <w:tcBorders>
              <w:top w:val="nil"/>
              <w:left w:val="nil"/>
              <w:bottom w:val="nil"/>
              <w:right w:val="nil"/>
            </w:tcBorders>
            <w:vAlign w:val="center"/>
            <w:hideMark/>
          </w:tcPr>
          <w:p w14:paraId="0EE70D8C" w14:textId="5D2DD324" w:rsidR="001A49FC" w:rsidRPr="00B27FEB" w:rsidRDefault="001A49FC" w:rsidP="003E05A2">
            <w:pPr>
              <w:spacing w:before="0" w:after="0"/>
              <w:rPr>
                <w:rFonts w:cs="Arial"/>
                <w:iCs/>
                <w:sz w:val="20"/>
                <w:szCs w:val="20"/>
              </w:rPr>
            </w:pPr>
            <w:r w:rsidRPr="00B27FEB">
              <w:rPr>
                <w:rFonts w:cs="Arial"/>
                <w:sz w:val="20"/>
                <w:szCs w:val="20"/>
              </w:rPr>
              <w:t>Bioclimatic Variables set 2</w:t>
            </w:r>
            <w:r>
              <w:rPr>
                <w:rFonts w:cs="Arial"/>
                <w:sz w:val="20"/>
                <w:szCs w:val="20"/>
              </w:rPr>
              <w:t xml:space="preserve"> (</w:t>
            </w:r>
            <w:r w:rsidRPr="00B27FEB">
              <w:rPr>
                <w:rFonts w:cs="Arial"/>
                <w:sz w:val="20"/>
                <w:szCs w:val="20"/>
              </w:rPr>
              <w:t>World Clim CMIP6 SSP 5-8.5</w:t>
            </w:r>
            <w:r>
              <w:rPr>
                <w:rFonts w:cs="Arial"/>
                <w:sz w:val="20"/>
                <w:szCs w:val="20"/>
              </w:rPr>
              <w:t>)</w:t>
            </w:r>
          </w:p>
        </w:tc>
        <w:tc>
          <w:tcPr>
            <w:tcW w:w="1530" w:type="dxa"/>
            <w:tcBorders>
              <w:top w:val="nil"/>
              <w:left w:val="nil"/>
              <w:bottom w:val="nil"/>
              <w:right w:val="nil"/>
            </w:tcBorders>
            <w:vAlign w:val="center"/>
            <w:hideMark/>
          </w:tcPr>
          <w:p w14:paraId="7090E6E5" w14:textId="77777777" w:rsidR="001A49FC" w:rsidRPr="00B27FEB" w:rsidRDefault="001A49FC" w:rsidP="003E05A2">
            <w:pPr>
              <w:spacing w:before="0" w:after="0"/>
              <w:rPr>
                <w:rFonts w:cs="Arial"/>
                <w:iCs/>
                <w:sz w:val="20"/>
                <w:szCs w:val="20"/>
              </w:rPr>
            </w:pPr>
            <w:r w:rsidRPr="00B27FEB">
              <w:rPr>
                <w:rFonts w:cs="Arial"/>
                <w:sz w:val="20"/>
                <w:szCs w:val="20"/>
              </w:rPr>
              <w:t>2041-2060</w:t>
            </w:r>
          </w:p>
        </w:tc>
        <w:tc>
          <w:tcPr>
            <w:tcW w:w="3257" w:type="dxa"/>
            <w:gridSpan w:val="2"/>
            <w:tcBorders>
              <w:top w:val="nil"/>
              <w:left w:val="nil"/>
              <w:bottom w:val="nil"/>
              <w:right w:val="nil"/>
            </w:tcBorders>
            <w:vAlign w:val="center"/>
            <w:hideMark/>
          </w:tcPr>
          <w:p w14:paraId="01F6D74E" w14:textId="77777777" w:rsidR="001A49FC" w:rsidRPr="00B27FEB" w:rsidRDefault="001A49FC" w:rsidP="003E05A2">
            <w:pPr>
              <w:spacing w:before="0" w:after="0"/>
              <w:rPr>
                <w:rFonts w:cs="Arial"/>
                <w:iCs/>
                <w:sz w:val="20"/>
                <w:szCs w:val="20"/>
              </w:rPr>
            </w:pPr>
          </w:p>
        </w:tc>
      </w:tr>
      <w:tr w:rsidR="001A49FC" w:rsidRPr="00B27FEB" w14:paraId="4AC6F961" w14:textId="77777777" w:rsidTr="00966D9E">
        <w:trPr>
          <w:trHeight w:val="320"/>
        </w:trPr>
        <w:tc>
          <w:tcPr>
            <w:tcW w:w="4410" w:type="dxa"/>
            <w:tcBorders>
              <w:top w:val="nil"/>
              <w:left w:val="nil"/>
              <w:bottom w:val="nil"/>
              <w:right w:val="nil"/>
            </w:tcBorders>
            <w:vAlign w:val="center"/>
            <w:hideMark/>
          </w:tcPr>
          <w:p w14:paraId="4340B7DB" w14:textId="750283AB" w:rsidR="001A49FC" w:rsidRPr="00B27FEB" w:rsidRDefault="001A49FC" w:rsidP="003E05A2">
            <w:pPr>
              <w:spacing w:before="0" w:after="0"/>
              <w:rPr>
                <w:rFonts w:cs="Arial"/>
                <w:iCs/>
                <w:sz w:val="20"/>
                <w:szCs w:val="20"/>
              </w:rPr>
            </w:pPr>
            <w:r w:rsidRPr="00B27FEB">
              <w:rPr>
                <w:rFonts w:cs="Arial"/>
                <w:sz w:val="20"/>
                <w:szCs w:val="20"/>
              </w:rPr>
              <w:t>Land Use 2.45</w:t>
            </w:r>
            <w:r>
              <w:rPr>
                <w:rFonts w:cs="Arial"/>
                <w:sz w:val="20"/>
                <w:szCs w:val="20"/>
              </w:rPr>
              <w:t xml:space="preserve"> (</w:t>
            </w:r>
            <w:r w:rsidRPr="00B27FEB">
              <w:rPr>
                <w:rFonts w:cs="Arial"/>
                <w:sz w:val="20"/>
                <w:szCs w:val="20"/>
              </w:rPr>
              <w:t>LCLUC CMIP6 SSP245</w:t>
            </w:r>
            <w:r>
              <w:rPr>
                <w:rFonts w:cs="Arial"/>
                <w:sz w:val="20"/>
                <w:szCs w:val="20"/>
              </w:rPr>
              <w:t>)</w:t>
            </w:r>
          </w:p>
        </w:tc>
        <w:tc>
          <w:tcPr>
            <w:tcW w:w="1530" w:type="dxa"/>
            <w:tcBorders>
              <w:top w:val="nil"/>
              <w:left w:val="nil"/>
              <w:bottom w:val="nil"/>
              <w:right w:val="nil"/>
            </w:tcBorders>
            <w:vAlign w:val="center"/>
            <w:hideMark/>
          </w:tcPr>
          <w:p w14:paraId="60C35FEE" w14:textId="77777777" w:rsidR="001A49FC" w:rsidRPr="00B27FEB" w:rsidRDefault="001A49FC" w:rsidP="003E05A2">
            <w:pPr>
              <w:spacing w:before="0" w:after="0"/>
              <w:rPr>
                <w:rFonts w:cs="Arial"/>
                <w:iCs/>
                <w:sz w:val="20"/>
                <w:szCs w:val="20"/>
              </w:rPr>
            </w:pPr>
            <w:r w:rsidRPr="00B27FEB">
              <w:rPr>
                <w:rFonts w:cs="Arial"/>
                <w:sz w:val="20"/>
                <w:szCs w:val="20"/>
              </w:rPr>
              <w:t>2041-2060</w:t>
            </w:r>
          </w:p>
        </w:tc>
        <w:tc>
          <w:tcPr>
            <w:tcW w:w="3257" w:type="dxa"/>
            <w:gridSpan w:val="2"/>
            <w:tcBorders>
              <w:top w:val="nil"/>
              <w:left w:val="nil"/>
              <w:bottom w:val="nil"/>
              <w:right w:val="nil"/>
            </w:tcBorders>
            <w:vAlign w:val="center"/>
            <w:hideMark/>
          </w:tcPr>
          <w:p w14:paraId="42442186" w14:textId="77777777" w:rsidR="001A49FC" w:rsidRPr="00B27FEB" w:rsidRDefault="001A49FC" w:rsidP="003E05A2">
            <w:pPr>
              <w:spacing w:before="0" w:after="0"/>
              <w:rPr>
                <w:rFonts w:cs="Arial"/>
                <w:iCs/>
                <w:sz w:val="20"/>
                <w:szCs w:val="20"/>
              </w:rPr>
            </w:pPr>
          </w:p>
        </w:tc>
      </w:tr>
      <w:tr w:rsidR="001A49FC" w:rsidRPr="00B27FEB" w14:paraId="57C604D3" w14:textId="77777777" w:rsidTr="00966D9E">
        <w:trPr>
          <w:trHeight w:val="320"/>
        </w:trPr>
        <w:tc>
          <w:tcPr>
            <w:tcW w:w="4410" w:type="dxa"/>
            <w:tcBorders>
              <w:top w:val="nil"/>
              <w:left w:val="nil"/>
              <w:bottom w:val="nil"/>
              <w:right w:val="nil"/>
            </w:tcBorders>
            <w:vAlign w:val="center"/>
            <w:hideMark/>
          </w:tcPr>
          <w:p w14:paraId="4E59E710" w14:textId="19367E4B" w:rsidR="001A49FC" w:rsidRPr="00B27FEB" w:rsidRDefault="001A49FC" w:rsidP="003E05A2">
            <w:pPr>
              <w:spacing w:before="0" w:after="0"/>
              <w:rPr>
                <w:rFonts w:cs="Arial"/>
                <w:iCs/>
                <w:sz w:val="20"/>
                <w:szCs w:val="20"/>
              </w:rPr>
            </w:pPr>
            <w:r w:rsidRPr="00B27FEB">
              <w:rPr>
                <w:rFonts w:cs="Arial"/>
                <w:sz w:val="20"/>
                <w:szCs w:val="20"/>
              </w:rPr>
              <w:t>Land Use 5.85</w:t>
            </w:r>
            <w:r>
              <w:rPr>
                <w:rFonts w:cs="Arial"/>
                <w:sz w:val="20"/>
                <w:szCs w:val="20"/>
              </w:rPr>
              <w:t xml:space="preserve"> (</w:t>
            </w:r>
            <w:r w:rsidRPr="00B27FEB">
              <w:rPr>
                <w:rFonts w:cs="Arial"/>
                <w:sz w:val="20"/>
                <w:szCs w:val="20"/>
              </w:rPr>
              <w:t>LCLUC CMIP6 SSP585</w:t>
            </w:r>
            <w:r>
              <w:rPr>
                <w:rFonts w:cs="Arial"/>
                <w:sz w:val="20"/>
                <w:szCs w:val="20"/>
              </w:rPr>
              <w:t>)</w:t>
            </w:r>
          </w:p>
        </w:tc>
        <w:tc>
          <w:tcPr>
            <w:tcW w:w="1530" w:type="dxa"/>
            <w:tcBorders>
              <w:top w:val="nil"/>
              <w:left w:val="nil"/>
              <w:bottom w:val="nil"/>
              <w:right w:val="nil"/>
            </w:tcBorders>
            <w:vAlign w:val="center"/>
            <w:hideMark/>
          </w:tcPr>
          <w:p w14:paraId="70D4B2B5" w14:textId="77777777" w:rsidR="001A49FC" w:rsidRPr="00B27FEB" w:rsidRDefault="001A49FC" w:rsidP="003E05A2">
            <w:pPr>
              <w:spacing w:before="0" w:after="0"/>
              <w:rPr>
                <w:rFonts w:cs="Arial"/>
                <w:iCs/>
                <w:sz w:val="20"/>
                <w:szCs w:val="20"/>
              </w:rPr>
            </w:pPr>
            <w:r w:rsidRPr="00B27FEB">
              <w:rPr>
                <w:rFonts w:cs="Arial"/>
                <w:sz w:val="20"/>
                <w:szCs w:val="20"/>
              </w:rPr>
              <w:t>2041-2060</w:t>
            </w:r>
          </w:p>
        </w:tc>
        <w:tc>
          <w:tcPr>
            <w:tcW w:w="3257" w:type="dxa"/>
            <w:gridSpan w:val="2"/>
            <w:tcBorders>
              <w:top w:val="nil"/>
              <w:left w:val="nil"/>
              <w:bottom w:val="nil"/>
              <w:right w:val="nil"/>
            </w:tcBorders>
            <w:vAlign w:val="center"/>
            <w:hideMark/>
          </w:tcPr>
          <w:p w14:paraId="2AD8BC8C" w14:textId="77777777" w:rsidR="001A49FC" w:rsidRPr="00B27FEB" w:rsidRDefault="001A49FC" w:rsidP="003E05A2">
            <w:pPr>
              <w:spacing w:before="0" w:after="0"/>
              <w:rPr>
                <w:rFonts w:cs="Arial"/>
                <w:iCs/>
                <w:sz w:val="20"/>
                <w:szCs w:val="20"/>
              </w:rPr>
            </w:pPr>
          </w:p>
        </w:tc>
      </w:tr>
      <w:tr w:rsidR="001A49FC" w:rsidRPr="00B27FEB" w14:paraId="17DC7587" w14:textId="77777777" w:rsidTr="00966D9E">
        <w:trPr>
          <w:trHeight w:val="320"/>
        </w:trPr>
        <w:tc>
          <w:tcPr>
            <w:tcW w:w="4410" w:type="dxa"/>
            <w:tcBorders>
              <w:top w:val="nil"/>
              <w:left w:val="nil"/>
              <w:bottom w:val="nil"/>
              <w:right w:val="nil"/>
            </w:tcBorders>
            <w:vAlign w:val="center"/>
            <w:hideMark/>
          </w:tcPr>
          <w:p w14:paraId="62B3F4CE" w14:textId="45536342" w:rsidR="001A49FC" w:rsidRPr="00B27FEB" w:rsidRDefault="001A49FC" w:rsidP="003E05A2">
            <w:pPr>
              <w:spacing w:before="0" w:after="0"/>
              <w:rPr>
                <w:rFonts w:cs="Arial"/>
                <w:iCs/>
                <w:sz w:val="20"/>
                <w:szCs w:val="20"/>
              </w:rPr>
            </w:pPr>
            <w:r w:rsidRPr="00B27FEB">
              <w:rPr>
                <w:rFonts w:cs="Arial"/>
                <w:sz w:val="20"/>
                <w:szCs w:val="20"/>
              </w:rPr>
              <w:t>NDVI</w:t>
            </w:r>
            <w:r>
              <w:rPr>
                <w:rFonts w:cs="Arial"/>
                <w:sz w:val="20"/>
                <w:szCs w:val="20"/>
              </w:rPr>
              <w:t xml:space="preserve"> (</w:t>
            </w:r>
            <w:r w:rsidRPr="00B27FEB">
              <w:rPr>
                <w:rFonts w:cs="Arial"/>
                <w:sz w:val="20"/>
                <w:szCs w:val="20"/>
              </w:rPr>
              <w:t>MODIS (NASA - USGS)</w:t>
            </w:r>
            <w:r>
              <w:rPr>
                <w:rFonts w:cs="Arial"/>
                <w:sz w:val="20"/>
                <w:szCs w:val="20"/>
              </w:rPr>
              <w:t>)</w:t>
            </w:r>
          </w:p>
        </w:tc>
        <w:tc>
          <w:tcPr>
            <w:tcW w:w="1530" w:type="dxa"/>
            <w:tcBorders>
              <w:top w:val="nil"/>
              <w:left w:val="nil"/>
              <w:bottom w:val="nil"/>
              <w:right w:val="nil"/>
            </w:tcBorders>
            <w:vAlign w:val="center"/>
            <w:hideMark/>
          </w:tcPr>
          <w:p w14:paraId="633C2BAA" w14:textId="77777777" w:rsidR="001A49FC" w:rsidRPr="00B27FEB" w:rsidRDefault="001A49FC" w:rsidP="003E05A2">
            <w:pPr>
              <w:spacing w:before="0" w:after="0"/>
              <w:rPr>
                <w:rFonts w:cs="Arial"/>
                <w:iCs/>
                <w:sz w:val="20"/>
                <w:szCs w:val="20"/>
              </w:rPr>
            </w:pPr>
            <w:r w:rsidRPr="00B27FEB">
              <w:rPr>
                <w:rFonts w:cs="Arial"/>
                <w:sz w:val="20"/>
                <w:szCs w:val="20"/>
              </w:rPr>
              <w:t>2020-present</w:t>
            </w:r>
          </w:p>
        </w:tc>
        <w:tc>
          <w:tcPr>
            <w:tcW w:w="3257" w:type="dxa"/>
            <w:gridSpan w:val="2"/>
            <w:tcBorders>
              <w:top w:val="nil"/>
              <w:left w:val="nil"/>
              <w:bottom w:val="nil"/>
              <w:right w:val="nil"/>
            </w:tcBorders>
            <w:vAlign w:val="center"/>
            <w:hideMark/>
          </w:tcPr>
          <w:p w14:paraId="16641092" w14:textId="77777777" w:rsidR="001A49FC" w:rsidRPr="00B27FEB" w:rsidRDefault="001A49FC" w:rsidP="003E05A2">
            <w:pPr>
              <w:spacing w:before="0" w:after="0"/>
              <w:rPr>
                <w:rFonts w:cs="Arial"/>
                <w:iCs/>
                <w:sz w:val="20"/>
                <w:szCs w:val="20"/>
              </w:rPr>
            </w:pPr>
          </w:p>
        </w:tc>
      </w:tr>
      <w:tr w:rsidR="001A49FC" w:rsidRPr="00B27FEB" w14:paraId="569B46F8" w14:textId="77777777" w:rsidTr="00966D9E">
        <w:trPr>
          <w:trHeight w:val="320"/>
        </w:trPr>
        <w:tc>
          <w:tcPr>
            <w:tcW w:w="4410" w:type="dxa"/>
            <w:tcBorders>
              <w:top w:val="nil"/>
              <w:left w:val="nil"/>
              <w:bottom w:val="single" w:sz="4" w:space="0" w:color="auto"/>
              <w:right w:val="nil"/>
            </w:tcBorders>
            <w:vAlign w:val="center"/>
            <w:hideMark/>
          </w:tcPr>
          <w:p w14:paraId="7F957044" w14:textId="51984522" w:rsidR="001A49FC" w:rsidRPr="00B27FEB" w:rsidRDefault="001A49FC" w:rsidP="003E05A2">
            <w:pPr>
              <w:spacing w:before="0" w:after="0"/>
              <w:rPr>
                <w:rFonts w:cs="Arial"/>
                <w:iCs/>
                <w:sz w:val="20"/>
                <w:szCs w:val="20"/>
              </w:rPr>
            </w:pPr>
            <w:r w:rsidRPr="00B27FEB">
              <w:rPr>
                <w:rFonts w:cs="Arial"/>
                <w:sz w:val="20"/>
                <w:szCs w:val="20"/>
              </w:rPr>
              <w:t>Digital Elevation Model (DEM)</w:t>
            </w:r>
            <w:r>
              <w:rPr>
                <w:rFonts w:cs="Arial"/>
                <w:sz w:val="20"/>
                <w:szCs w:val="20"/>
              </w:rPr>
              <w:t xml:space="preserve"> (</w:t>
            </w:r>
            <w:r w:rsidRPr="00B27FEB">
              <w:rPr>
                <w:rFonts w:cs="Arial"/>
                <w:sz w:val="20"/>
                <w:szCs w:val="20"/>
              </w:rPr>
              <w:t>SRTM v4 (NASA, CGIAR)</w:t>
            </w:r>
            <w:r>
              <w:rPr>
                <w:rFonts w:cs="Arial"/>
                <w:sz w:val="20"/>
                <w:szCs w:val="20"/>
              </w:rPr>
              <w:t>)</w:t>
            </w:r>
          </w:p>
        </w:tc>
        <w:tc>
          <w:tcPr>
            <w:tcW w:w="1530" w:type="dxa"/>
            <w:tcBorders>
              <w:top w:val="nil"/>
              <w:left w:val="nil"/>
              <w:bottom w:val="single" w:sz="4" w:space="0" w:color="auto"/>
              <w:right w:val="nil"/>
            </w:tcBorders>
            <w:vAlign w:val="center"/>
            <w:hideMark/>
          </w:tcPr>
          <w:p w14:paraId="71797034" w14:textId="77777777" w:rsidR="001A49FC" w:rsidRPr="00B27FEB" w:rsidRDefault="001A49FC" w:rsidP="003E05A2">
            <w:pPr>
              <w:spacing w:before="0" w:after="0"/>
              <w:rPr>
                <w:rFonts w:cs="Arial"/>
                <w:iCs/>
                <w:sz w:val="20"/>
                <w:szCs w:val="20"/>
              </w:rPr>
            </w:pPr>
            <w:r w:rsidRPr="00B27FEB">
              <w:rPr>
                <w:rFonts w:cs="Arial"/>
                <w:sz w:val="20"/>
                <w:szCs w:val="20"/>
              </w:rPr>
              <w:t>2000</w:t>
            </w:r>
          </w:p>
        </w:tc>
        <w:tc>
          <w:tcPr>
            <w:tcW w:w="3257" w:type="dxa"/>
            <w:gridSpan w:val="2"/>
            <w:tcBorders>
              <w:top w:val="nil"/>
              <w:left w:val="nil"/>
              <w:bottom w:val="single" w:sz="4" w:space="0" w:color="auto"/>
              <w:right w:val="nil"/>
            </w:tcBorders>
            <w:vAlign w:val="center"/>
            <w:hideMark/>
          </w:tcPr>
          <w:p w14:paraId="5AD27339" w14:textId="77777777" w:rsidR="001A49FC" w:rsidRPr="00B27FEB" w:rsidRDefault="001A49FC" w:rsidP="003E05A2">
            <w:pPr>
              <w:spacing w:before="0" w:after="0"/>
              <w:rPr>
                <w:rFonts w:cs="Arial"/>
                <w:iCs/>
                <w:sz w:val="20"/>
                <w:szCs w:val="20"/>
              </w:rPr>
            </w:pPr>
            <w:r w:rsidRPr="00B27FEB">
              <w:rPr>
                <w:rFonts w:cs="Arial"/>
                <w:sz w:val="20"/>
                <w:szCs w:val="20"/>
              </w:rPr>
              <w:t>Same as current data</w:t>
            </w:r>
          </w:p>
        </w:tc>
      </w:tr>
    </w:tbl>
    <w:p w14:paraId="1DFE7C33" w14:textId="77777777" w:rsidR="00B27FEB" w:rsidRPr="00B27FEB" w:rsidRDefault="00B27FEB" w:rsidP="00B27FEB"/>
    <w:p w14:paraId="46EF7DC7" w14:textId="7CDD1FCB" w:rsidR="00B27FEB" w:rsidRPr="00B27FEB" w:rsidRDefault="00AE7E64" w:rsidP="00D452AE">
      <w:pPr>
        <w:pStyle w:val="Heading2"/>
      </w:pPr>
      <w:r>
        <w:t xml:space="preserve">2.1 </w:t>
      </w:r>
      <w:r w:rsidR="00B27FEB" w:rsidRPr="00B27FEB">
        <w:t>Current species distribution maps</w:t>
      </w:r>
    </w:p>
    <w:p w14:paraId="6CB91F8B" w14:textId="77777777" w:rsidR="00B27FEB" w:rsidRPr="00B27FEB" w:rsidRDefault="00B27FEB" w:rsidP="00D452AE">
      <w:pPr>
        <w:pStyle w:val="Heading3"/>
      </w:pPr>
      <w:r w:rsidRPr="00B27FEB">
        <w:t>Guanarito virus</w:t>
      </w:r>
    </w:p>
    <w:p w14:paraId="14FC190D" w14:textId="55308DDC" w:rsidR="00B27FEB" w:rsidRPr="00B27FEB" w:rsidRDefault="00B27FEB" w:rsidP="00B27FEB">
      <w:r w:rsidRPr="00B27FEB">
        <w:t xml:space="preserve">Guanarito virus which causes Venezuelan Hemorrhagic fever in humans has two identified rodent reservoirs, namely, </w:t>
      </w:r>
      <w:r w:rsidRPr="00B27FEB">
        <w:rPr>
          <w:i/>
          <w:iCs/>
        </w:rPr>
        <w:t>Zygodontomys brevicauda</w:t>
      </w:r>
      <w:r w:rsidRPr="00B27FEB">
        <w:t xml:space="preserve"> (short-tailed cane mouse) and </w:t>
      </w:r>
      <w:r w:rsidRPr="00B27FEB">
        <w:rPr>
          <w:i/>
          <w:iCs/>
        </w:rPr>
        <w:t xml:space="preserve">Sigmodon alstoni </w:t>
      </w:r>
      <w:r w:rsidRPr="00B27FEB">
        <w:t xml:space="preserve">(Alston’s cotton rat). Short-tailed cane mouse </w:t>
      </w:r>
      <w:r w:rsidRPr="00B27FEB">
        <w:rPr>
          <w:iCs/>
        </w:rPr>
        <w:t>has a natural habitat in North-eastern part of the continent of South America (countries of Venezuela, Columbia, Guyana, Suriname, Northern part of Brazil and French Guiana</w:t>
      </w:r>
      <w:r w:rsidRPr="00B27FEB">
        <w:t>)</w:t>
      </w:r>
      <w:r w:rsidR="001F6E68">
        <w:t xml:space="preserve"> </w:t>
      </w:r>
      <w:r w:rsidR="001F6E68">
        <w:fldChar w:fldCharType="begin"/>
      </w:r>
      <w:r w:rsidR="00966D9E">
        <w:instrText xml:space="preserve"> ADDIN ZOTERO_ITEM CSL_CITATION {"citationID":"ctQSoZyo","properties":{"formattedCitation":"\\super 25\\nosupersub{}","plainCitation":"25","noteIndex":0},"citationItems":[{"id":1065,"uris":["http://zotero.org/groups/5467322/items/WV6343T6"],"itemData":{"id":1065,"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literal":"IUCN"}],"accessed":{"date-parts":[["2025",7,10]]},"issued":{"date-parts":[["2025"]]}}}],"schema":"https://github.com/citation-style-language/schema/raw/master/csl-citation.json"} </w:instrText>
      </w:r>
      <w:r w:rsidR="001F6E68">
        <w:fldChar w:fldCharType="separate"/>
      </w:r>
      <w:r w:rsidR="00966D9E" w:rsidRPr="00966D9E">
        <w:rPr>
          <w:rFonts w:cs="Arial"/>
          <w:kern w:val="0"/>
          <w:vertAlign w:val="superscript"/>
        </w:rPr>
        <w:t>25</w:t>
      </w:r>
      <w:r w:rsidR="001F6E68">
        <w:fldChar w:fldCharType="end"/>
      </w:r>
      <w:r w:rsidRPr="00B27FEB">
        <w:rPr>
          <w:iCs/>
        </w:rPr>
        <w:t xml:space="preserve">. It can inhabit a varied set of environments ranging from forested and dense grass areas to open agricultural lands but prefers sites close to water bodies. Adults weigh </w:t>
      </w:r>
      <w:r w:rsidRPr="00B27FEB">
        <w:t>up to</w:t>
      </w:r>
      <w:r w:rsidRPr="00B27FEB">
        <w:rPr>
          <w:iCs/>
        </w:rPr>
        <w:t xml:space="preserve"> 60-80 grams with no sexual dimorphism and a </w:t>
      </w:r>
      <w:r w:rsidRPr="00B27FEB">
        <w:t>litter size</w:t>
      </w:r>
      <w:r w:rsidRPr="00B27FEB">
        <w:rPr>
          <w:iCs/>
        </w:rPr>
        <w:t xml:space="preserve"> of 5-11 pups. These mice can survive from 1-5 years although detailed information on this is unavailable.</w:t>
      </w:r>
      <w:r w:rsidRPr="00B27FEB">
        <w:t xml:space="preserve"> Alston’s cotton rat is found naturally in the North-eastern part of the continent of South America (countries of Venezuela, Columbia, Suriname, Guyana, Brazil and French Guiana)</w:t>
      </w:r>
      <w:r w:rsidR="001F6E68">
        <w:t xml:space="preserve"> </w:t>
      </w:r>
      <w:r w:rsidR="001F6E68">
        <w:fldChar w:fldCharType="begin"/>
      </w:r>
      <w:r w:rsidR="00966D9E">
        <w:instrText xml:space="preserve"> ADDIN ZOTERO_ITEM CSL_CITATION {"citationID":"dwOLR2hW","properties":{"formattedCitation":"\\super 25\\nosupersub{}","plainCitation":"25","noteIndex":0},"citationItems":[{"id":1065,"uris":["http://zotero.org/groups/5467322/items/WV6343T6"],"itemData":{"id":1065,"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literal":"IUCN"}],"accessed":{"date-parts":[["2025",7,10]]},"issued":{"date-parts":[["2025"]]}}}],"schema":"https://github.com/citation-style-language/schema/raw/master/csl-citation.json"} </w:instrText>
      </w:r>
      <w:r w:rsidR="001F6E68">
        <w:fldChar w:fldCharType="separate"/>
      </w:r>
      <w:r w:rsidR="00966D9E" w:rsidRPr="00966D9E">
        <w:rPr>
          <w:rFonts w:cs="Arial"/>
          <w:kern w:val="0"/>
          <w:vertAlign w:val="superscript"/>
        </w:rPr>
        <w:t>25</w:t>
      </w:r>
      <w:r w:rsidR="001F6E68">
        <w:fldChar w:fldCharType="end"/>
      </w:r>
      <w:r w:rsidRPr="00B27FEB">
        <w:t xml:space="preserve">. Its natural habitat is like other </w:t>
      </w:r>
      <w:proofErr w:type="spellStart"/>
      <w:r w:rsidRPr="00B27FEB">
        <w:t>sigmodontid</w:t>
      </w:r>
      <w:proofErr w:type="spellEnd"/>
      <w:r w:rsidRPr="00B27FEB">
        <w:t xml:space="preserve"> rodents that includes flatlands with shrubs, grass and open crop fields on low elevation lands. Most activity of the rats can be observed during daytime (diurnal). Unconfirmed reports of litter size include 3-7 pups.</w:t>
      </w:r>
    </w:p>
    <w:p w14:paraId="2659BD73" w14:textId="7B688474" w:rsidR="00B27FEB" w:rsidRPr="00B27FEB" w:rsidRDefault="00B27FEB" w:rsidP="00B27FEB">
      <w:r w:rsidRPr="00B27FEB">
        <w:t>Using historical occurrence data from GBIF for both rodent reservoirs of Guanarito virus, we converted the presence-only data to presence-absence data that was combined with the environmental and ecological raster data from various sources (see main text) to create species distribution maps. The SDM maps for current distribution can be seen in Figure S</w:t>
      </w:r>
      <w:r w:rsidR="003347E3">
        <w:t>2.</w:t>
      </w:r>
      <w:r w:rsidRPr="00B27FEB">
        <w:t>1 (a) and Figure S</w:t>
      </w:r>
      <w:r w:rsidR="003347E3">
        <w:t>2.</w:t>
      </w:r>
      <w:r w:rsidRPr="00B27FEB">
        <w:t>1 (b).</w:t>
      </w:r>
    </w:p>
    <w:p w14:paraId="5BC5A151" w14:textId="734443D9" w:rsidR="00B27FEB" w:rsidRPr="00D90025" w:rsidRDefault="00B27FEB" w:rsidP="00D90025">
      <w:pPr>
        <w:pStyle w:val="ListParagraph"/>
        <w:numPr>
          <w:ilvl w:val="0"/>
          <w:numId w:val="4"/>
        </w:numPr>
        <w:rPr>
          <w:b/>
          <w:i/>
        </w:rPr>
      </w:pPr>
      <w:r w:rsidRPr="00D90025">
        <w:rPr>
          <w:b/>
          <w:i/>
        </w:rPr>
        <w:t>Z.brevicauda</w:t>
      </w:r>
    </w:p>
    <w:p w14:paraId="47CA97A3" w14:textId="77777777" w:rsidR="00B27FEB" w:rsidRPr="00B27FEB" w:rsidRDefault="00B27FEB" w:rsidP="00B27FEB">
      <w:r w:rsidRPr="00B27FEB">
        <w:rPr>
          <w:noProof/>
        </w:rPr>
        <w:lastRenderedPageBreak/>
        <w:drawing>
          <wp:inline distT="0" distB="0" distL="0" distR="0" wp14:anchorId="4281BFD9" wp14:editId="3A0822A3">
            <wp:extent cx="4202567" cy="2159000"/>
            <wp:effectExtent l="0" t="0" r="1270" b="0"/>
            <wp:docPr id="51846815" name="Picture 2"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46815" name="Picture 2" descr="A map of the country&#10;&#10;Description automatically generated"/>
                    <pic:cNvPicPr/>
                  </pic:nvPicPr>
                  <pic:blipFill rotWithShape="1">
                    <a:blip r:embed="rId13" cstate="print">
                      <a:extLst>
                        <a:ext uri="{28A0092B-C50C-407E-A947-70E740481C1C}">
                          <a14:useLocalDpi xmlns:a14="http://schemas.microsoft.com/office/drawing/2010/main" val="0"/>
                        </a:ext>
                      </a:extLst>
                    </a:blip>
                    <a:srcRect t="19799" b="19861"/>
                    <a:stretch/>
                  </pic:blipFill>
                  <pic:spPr bwMode="auto">
                    <a:xfrm>
                      <a:off x="0" y="0"/>
                      <a:ext cx="4284308" cy="2200993"/>
                    </a:xfrm>
                    <a:prstGeom prst="rect">
                      <a:avLst/>
                    </a:prstGeom>
                    <a:ln>
                      <a:noFill/>
                    </a:ln>
                    <a:extLst>
                      <a:ext uri="{53640926-AAD7-44D8-BBD7-CCE9431645EC}">
                        <a14:shadowObscured xmlns:a14="http://schemas.microsoft.com/office/drawing/2010/main"/>
                      </a:ext>
                    </a:extLst>
                  </pic:spPr>
                </pic:pic>
              </a:graphicData>
            </a:graphic>
          </wp:inline>
        </w:drawing>
      </w:r>
    </w:p>
    <w:p w14:paraId="422821AE" w14:textId="549B9D75" w:rsidR="00B27FEB" w:rsidRPr="00D90025" w:rsidRDefault="00B27FEB" w:rsidP="00D90025">
      <w:pPr>
        <w:pStyle w:val="ListParagraph"/>
        <w:numPr>
          <w:ilvl w:val="0"/>
          <w:numId w:val="4"/>
        </w:numPr>
        <w:rPr>
          <w:b/>
          <w:i/>
        </w:rPr>
      </w:pPr>
      <w:r w:rsidRPr="00D90025">
        <w:rPr>
          <w:b/>
          <w:i/>
        </w:rPr>
        <w:t>S.alstoni</w:t>
      </w:r>
    </w:p>
    <w:p w14:paraId="18A0E568" w14:textId="77777777" w:rsidR="00B27FEB" w:rsidRPr="00B27FEB" w:rsidRDefault="00B27FEB" w:rsidP="00B27FEB">
      <w:r w:rsidRPr="00B27FEB">
        <w:rPr>
          <w:noProof/>
        </w:rPr>
        <w:drawing>
          <wp:inline distT="0" distB="0" distL="0" distR="0" wp14:anchorId="38F37B1B" wp14:editId="75426BD2">
            <wp:extent cx="4113600" cy="2091266"/>
            <wp:effectExtent l="0" t="0" r="1270" b="4445"/>
            <wp:docPr id="49801695" name="Picture 1"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01695" name="Picture 1" descr="A map of the country&#10;&#10;Description automatically generated"/>
                    <pic:cNvPicPr/>
                  </pic:nvPicPr>
                  <pic:blipFill rotWithShape="1">
                    <a:blip r:embed="rId14" cstate="print">
                      <a:extLst>
                        <a:ext uri="{28A0092B-C50C-407E-A947-70E740481C1C}">
                          <a14:useLocalDpi xmlns:a14="http://schemas.microsoft.com/office/drawing/2010/main" val="0"/>
                        </a:ext>
                      </a:extLst>
                    </a:blip>
                    <a:srcRect t="20112" b="20176"/>
                    <a:stretch/>
                  </pic:blipFill>
                  <pic:spPr bwMode="auto">
                    <a:xfrm>
                      <a:off x="0" y="0"/>
                      <a:ext cx="4165604" cy="2117704"/>
                    </a:xfrm>
                    <a:prstGeom prst="rect">
                      <a:avLst/>
                    </a:prstGeom>
                    <a:ln>
                      <a:noFill/>
                    </a:ln>
                    <a:extLst>
                      <a:ext uri="{53640926-AAD7-44D8-BBD7-CCE9431645EC}">
                        <a14:shadowObscured xmlns:a14="http://schemas.microsoft.com/office/drawing/2010/main"/>
                      </a:ext>
                    </a:extLst>
                  </pic:spPr>
                </pic:pic>
              </a:graphicData>
            </a:graphic>
          </wp:inline>
        </w:drawing>
      </w:r>
    </w:p>
    <w:p w14:paraId="6F8D8E69" w14:textId="4DC0D28B" w:rsidR="00B27FEB" w:rsidRPr="00B27FEB" w:rsidRDefault="00B27FEB" w:rsidP="00B00E7B">
      <w:pPr>
        <w:pStyle w:val="Caption1"/>
      </w:pPr>
      <w:r w:rsidRPr="00B27FEB">
        <w:t>Figure S</w:t>
      </w:r>
      <w:r w:rsidR="003347E3">
        <w:t>2.</w:t>
      </w:r>
      <w:r w:rsidRPr="00B27FEB">
        <w:t>1. Current species distribution maps (from combination of outcomes from all four ensemble algorithms) for the two rodent reservoirs of Guanarito virus showing probabilities of presence (from 0 to 1).</w:t>
      </w:r>
    </w:p>
    <w:p w14:paraId="249D44DD" w14:textId="77777777" w:rsidR="00B27FEB" w:rsidRPr="00B00E7B" w:rsidRDefault="00B27FEB" w:rsidP="00D452AE">
      <w:pPr>
        <w:pStyle w:val="Heading4"/>
      </w:pPr>
      <w:r w:rsidRPr="00B00E7B">
        <w:t>Z.brevicauda</w:t>
      </w:r>
    </w:p>
    <w:p w14:paraId="4067895C" w14:textId="719A3638" w:rsidR="00B27FEB" w:rsidRPr="00B27FEB" w:rsidRDefault="00B27FEB" w:rsidP="00B27FEB">
      <w:r w:rsidRPr="00B27FEB">
        <w:t xml:space="preserve">Higher probabilities of presence </w:t>
      </w:r>
      <w:r w:rsidR="00A414C1" w:rsidRPr="00B27FEB">
        <w:t>were</w:t>
      </w:r>
      <w:r w:rsidRPr="00B27FEB">
        <w:t xml:space="preserve"> seen around the national parks in Columbia, Venezuela, Panama, Ecuador, Guyana and Suriname (Fig S</w:t>
      </w:r>
      <w:r w:rsidR="00A414C1">
        <w:t>2.</w:t>
      </w:r>
      <w:r w:rsidRPr="00B27FEB">
        <w:t>1 a). The probabilities of presence were lower than threshold (p &lt; 50%) near big metropolitan cities like Bogota, Medellin, Caracas, Georgetown, Quito in the corresponding countries. Only in Paramaribo and Panama City, the largest cities in Suriname and Panama respectively, higher probabilities of presence were estimated. This showed that the mouse species is generally present in forested and bordering grassland as well as cropped rural/ semi-urban areas. In general, the distribution patterns were most sensitive to seasonality and fluctuations in temperature, and cropland as well as other land use variables (Table S</w:t>
      </w:r>
      <w:r w:rsidR="00A414C1">
        <w:t>2.</w:t>
      </w:r>
      <w:r w:rsidRPr="00B27FEB">
        <w:t>1).</w:t>
      </w:r>
    </w:p>
    <w:p w14:paraId="5F0D554D" w14:textId="77777777" w:rsidR="00B27FEB" w:rsidRPr="00B27FEB" w:rsidRDefault="00B27FEB" w:rsidP="00D452AE">
      <w:pPr>
        <w:pStyle w:val="Heading4"/>
      </w:pPr>
      <w:r w:rsidRPr="00B27FEB">
        <w:t>S.alstoni</w:t>
      </w:r>
    </w:p>
    <w:p w14:paraId="1D8E64BC" w14:textId="6238C944" w:rsidR="00B27FEB" w:rsidRPr="00B27FEB" w:rsidRDefault="00B27FEB" w:rsidP="00B27FEB">
      <w:r w:rsidRPr="00B27FEB">
        <w:t xml:space="preserve">The higher probabilities of presence for this species also somewhat coincided with the other rodent, </w:t>
      </w:r>
      <w:r w:rsidRPr="00B27FEB">
        <w:rPr>
          <w:i/>
          <w:iCs/>
        </w:rPr>
        <w:t>Z.brevicauda</w:t>
      </w:r>
      <w:r w:rsidRPr="00B27FEB">
        <w:t xml:space="preserve"> near the central areas of Venezuela, center-east of Columbia, Boa vista border between Venezuela and northern Brazil, near all the national forests (Figure S</w:t>
      </w:r>
      <w:r w:rsidR="00A414C1">
        <w:t>2.</w:t>
      </w:r>
      <w:r w:rsidRPr="00B27FEB">
        <w:t xml:space="preserve">1 b). However, the key difference was that higher probabilities were estimated for zones in and around the cities of Cartagena, Bogota in Columbia, Caracas, Maracaibo, Valencia in Venezuela which are some of the largest metropolitan areas. Whereas Georgetown in Guyana, Paramaribo in Suriname, Panama City in Panama displayed less than threshold presence probabilities. In general, the SDMs showed that the species presence is significantly higher in populated peri-urban and urban areas especially those with flatlands and presence of cropped or grassed areas surrounding cities. Like, </w:t>
      </w:r>
      <w:r w:rsidRPr="00B27FEB">
        <w:rPr>
          <w:i/>
          <w:iCs/>
        </w:rPr>
        <w:t>Z.brevicauda</w:t>
      </w:r>
      <w:r w:rsidRPr="00B27FEB">
        <w:t xml:space="preserve">, </w:t>
      </w:r>
      <w:r w:rsidRPr="00B27FEB">
        <w:rPr>
          <w:i/>
          <w:iCs/>
        </w:rPr>
        <w:t>S.alstoni</w:t>
      </w:r>
      <w:r w:rsidRPr="00B27FEB">
        <w:t xml:space="preserve"> is also expected to be present near dense forested areas in the national or state park areas. In general, the species distribution was most sensitive to precipitation and temperature seasonality, especially during the dry season (Table S</w:t>
      </w:r>
      <w:r w:rsidR="00A414C1">
        <w:t>2.</w:t>
      </w:r>
      <w:r w:rsidRPr="00B27FEB">
        <w:t>1).</w:t>
      </w:r>
    </w:p>
    <w:p w14:paraId="7ABB3A23" w14:textId="77777777" w:rsidR="00B27FEB" w:rsidRPr="00B27FEB" w:rsidRDefault="00B27FEB" w:rsidP="00D452AE">
      <w:pPr>
        <w:pStyle w:val="Heading3"/>
      </w:pPr>
      <w:r w:rsidRPr="00B27FEB">
        <w:lastRenderedPageBreak/>
        <w:t>Machupo Virus</w:t>
      </w:r>
    </w:p>
    <w:p w14:paraId="7BB2599B" w14:textId="1551C386" w:rsidR="00B27FEB" w:rsidRPr="00B27FEB" w:rsidRDefault="00B27FEB" w:rsidP="00B27FEB">
      <w:r w:rsidRPr="00B27FEB">
        <w:t xml:space="preserve">Machupo virus which causes Bolivian hemorrhagic fever in humans when spillover occurs, has one identified rodent reservoir species, namely, </w:t>
      </w:r>
      <w:r w:rsidRPr="00B27FEB">
        <w:rPr>
          <w:i/>
          <w:iCs/>
        </w:rPr>
        <w:t>Calomys callosus</w:t>
      </w:r>
      <w:r w:rsidRPr="00B27FEB">
        <w:t xml:space="preserve"> (large vesper mouse). Large vesper mouse is a nocturnal mice species that is generalist in its habitat and has a wide distribution. Found primarily in Bolivia, it has also been reported in Argentina, Paraguay, and Brazil</w:t>
      </w:r>
      <w:r w:rsidR="00AB6397">
        <w:t xml:space="preserve"> </w:t>
      </w:r>
      <w:r w:rsidR="00AB6397">
        <w:fldChar w:fldCharType="begin"/>
      </w:r>
      <w:r w:rsidR="00966D9E">
        <w:instrText xml:space="preserve"> ADDIN ZOTERO_ITEM CSL_CITATION {"citationID":"RPHiuDbp","properties":{"formattedCitation":"\\super 25\\nosupersub{}","plainCitation":"25","noteIndex":0},"citationItems":[{"id":1065,"uris":["http://zotero.org/groups/5467322/items/WV6343T6"],"itemData":{"id":1065,"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literal":"IUCN"}],"accessed":{"date-parts":[["2025",7,10]]},"issued":{"date-parts":[["2025"]]}}}],"schema":"https://github.com/citation-style-language/schema/raw/master/csl-citation.json"} </w:instrText>
      </w:r>
      <w:r w:rsidR="00AB6397">
        <w:fldChar w:fldCharType="separate"/>
      </w:r>
      <w:r w:rsidR="00966D9E" w:rsidRPr="00966D9E">
        <w:rPr>
          <w:rFonts w:cs="Arial"/>
          <w:kern w:val="0"/>
          <w:vertAlign w:val="superscript"/>
        </w:rPr>
        <w:t>25</w:t>
      </w:r>
      <w:r w:rsidR="00AB6397">
        <w:fldChar w:fldCharType="end"/>
      </w:r>
      <w:r w:rsidRPr="00B27FEB">
        <w:t>. Due to their generalist habitation patterns, they can inhabit a variety of ecological niches. Litter sizes range between 3-5 pups and the adults who weigh between 30-50 grams, do not show sexual dimorphism. The SDM maps for current distribution of large vesper mouse can be seen in Figure S2.</w:t>
      </w:r>
      <w:r w:rsidR="00A414C1">
        <w:t>1</w:t>
      </w:r>
      <w:r w:rsidR="00F8638D">
        <w:t xml:space="preserve"> c</w:t>
      </w:r>
      <w:r w:rsidR="00A414C1">
        <w:t>.</w:t>
      </w:r>
    </w:p>
    <w:p w14:paraId="04248A1F" w14:textId="77777777" w:rsidR="00B27FEB" w:rsidRPr="00B27FEB" w:rsidRDefault="00B27FEB" w:rsidP="00B27FEB">
      <w:r w:rsidRPr="00B27FEB">
        <w:rPr>
          <w:noProof/>
        </w:rPr>
        <w:drawing>
          <wp:inline distT="0" distB="0" distL="0" distR="0" wp14:anchorId="2FD9FAA2" wp14:editId="57EF9652">
            <wp:extent cx="3632200" cy="3657565"/>
            <wp:effectExtent l="0" t="0" r="0" b="635"/>
            <wp:docPr id="880877763" name="Picture 3" descr="A map of the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77763" name="Picture 3" descr="A map of the country&#10;&#10;AI-generated content may be incorrect."/>
                    <pic:cNvPicPr/>
                  </pic:nvPicPr>
                  <pic:blipFill rotWithShape="1">
                    <a:blip r:embed="rId15" cstate="print">
                      <a:extLst>
                        <a:ext uri="{28A0092B-C50C-407E-A947-70E740481C1C}">
                          <a14:useLocalDpi xmlns:a14="http://schemas.microsoft.com/office/drawing/2010/main" val="0"/>
                        </a:ext>
                      </a:extLst>
                    </a:blip>
                    <a:srcRect l="7759" r="7692"/>
                    <a:stretch/>
                  </pic:blipFill>
                  <pic:spPr bwMode="auto">
                    <a:xfrm>
                      <a:off x="0" y="0"/>
                      <a:ext cx="3689412" cy="3715176"/>
                    </a:xfrm>
                    <a:prstGeom prst="rect">
                      <a:avLst/>
                    </a:prstGeom>
                    <a:ln>
                      <a:noFill/>
                    </a:ln>
                    <a:extLst>
                      <a:ext uri="{53640926-AAD7-44D8-BBD7-CCE9431645EC}">
                        <a14:shadowObscured xmlns:a14="http://schemas.microsoft.com/office/drawing/2010/main"/>
                      </a:ext>
                    </a:extLst>
                  </pic:spPr>
                </pic:pic>
              </a:graphicData>
            </a:graphic>
          </wp:inline>
        </w:drawing>
      </w:r>
    </w:p>
    <w:p w14:paraId="08D36FA7" w14:textId="6E14B8A2" w:rsidR="00B27FEB" w:rsidRPr="00B27FEB" w:rsidRDefault="00B27FEB" w:rsidP="00B27FEB">
      <w:pPr>
        <w:pStyle w:val="Caption1"/>
      </w:pPr>
      <w:r w:rsidRPr="00B27FEB">
        <w:t>Figure S2.</w:t>
      </w:r>
      <w:r>
        <w:rPr>
          <w:iCs w:val="0"/>
        </w:rPr>
        <w:t>1</w:t>
      </w:r>
      <w:r w:rsidR="00D90025">
        <w:rPr>
          <w:iCs w:val="0"/>
        </w:rPr>
        <w:t>(c).</w:t>
      </w:r>
      <w:r>
        <w:rPr>
          <w:iCs w:val="0"/>
        </w:rPr>
        <w:t xml:space="preserve"> </w:t>
      </w:r>
      <w:r w:rsidRPr="00B27FEB">
        <w:t>Current species distribution maps for the rodent reservoirs of Machupo virus showing probabilities of presence (from 0 to 1); combined outcomes from all four ensemble algorithms.</w:t>
      </w:r>
    </w:p>
    <w:p w14:paraId="326F0979" w14:textId="77777777" w:rsidR="00B27FEB" w:rsidRPr="00B27FEB" w:rsidRDefault="00B27FEB" w:rsidP="00D452AE">
      <w:pPr>
        <w:pStyle w:val="Heading4"/>
      </w:pPr>
      <w:r w:rsidRPr="00B27FEB">
        <w:t>Calomys callosus</w:t>
      </w:r>
    </w:p>
    <w:p w14:paraId="68CB3C73" w14:textId="4A3AD535" w:rsidR="00B27FEB" w:rsidRPr="00B27FEB" w:rsidRDefault="00B27FEB" w:rsidP="00B27FEB">
      <w:r w:rsidRPr="00B27FEB">
        <w:t>Current SDMs of large vesper mouse show high probabilities of presence in the plains of Bolivia bordering the countries of Brazil, Argentina and Paraguay (Figure S2</w:t>
      </w:r>
      <w:r w:rsidR="00AB6397">
        <w:t>.1</w:t>
      </w:r>
      <w:r w:rsidR="00F8638D">
        <w:t xml:space="preserve"> </w:t>
      </w:r>
      <w:r w:rsidR="00AB6397">
        <w:t>c</w:t>
      </w:r>
      <w:r w:rsidRPr="00B27FEB">
        <w:t>). Except for the Bolivian Andes regions, all regions show higher probabilities of presence than the threshold of 50%. The mouse species can be estimated to inhabit large diverse areas irrespective of rural or urban human settlements. The species presence, in general, was sensitive to features such as ranges of annual temperature and duration of day as well as total annual precipitation (Table S</w:t>
      </w:r>
      <w:r w:rsidR="00A414C1">
        <w:t>2.</w:t>
      </w:r>
      <w:r w:rsidRPr="00B27FEB">
        <w:t>1).</w:t>
      </w:r>
    </w:p>
    <w:p w14:paraId="57DAEB48" w14:textId="77777777" w:rsidR="00B27FEB" w:rsidRPr="00B27FEB" w:rsidRDefault="00B27FEB" w:rsidP="00B27FEB"/>
    <w:p w14:paraId="04810B64" w14:textId="77777777" w:rsidR="00B27FEB" w:rsidRPr="00B27FEB" w:rsidRDefault="00B27FEB" w:rsidP="00D452AE">
      <w:pPr>
        <w:pStyle w:val="Heading3"/>
      </w:pPr>
      <w:proofErr w:type="spellStart"/>
      <w:r w:rsidRPr="00B27FEB">
        <w:t>Junin</w:t>
      </w:r>
      <w:proofErr w:type="spellEnd"/>
      <w:r w:rsidRPr="00B27FEB">
        <w:t xml:space="preserve"> Virus</w:t>
      </w:r>
    </w:p>
    <w:p w14:paraId="659EB3D2" w14:textId="77777777" w:rsidR="00B27FEB" w:rsidRPr="00B27FEB" w:rsidRDefault="00B27FEB" w:rsidP="00B27FEB">
      <w:proofErr w:type="spellStart"/>
      <w:r w:rsidRPr="00B27FEB">
        <w:t>Junin</w:t>
      </w:r>
      <w:proofErr w:type="spellEnd"/>
      <w:r w:rsidRPr="00B27FEB">
        <w:t xml:space="preserve"> virus which causes Argentinian hemorrhagic fever in humans has three identified rodent reservoir species, namely, Calomys</w:t>
      </w:r>
      <w:r w:rsidRPr="00B27FEB">
        <w:rPr>
          <w:i/>
          <w:iCs/>
        </w:rPr>
        <w:t xml:space="preserve"> musculinus</w:t>
      </w:r>
      <w:r w:rsidRPr="00B27FEB">
        <w:t xml:space="preserve"> (Dryland Vesper Mouse), </w:t>
      </w:r>
      <w:r w:rsidRPr="00B27FEB">
        <w:rPr>
          <w:i/>
          <w:iCs/>
        </w:rPr>
        <w:t>Calomys laucha</w:t>
      </w:r>
      <w:r w:rsidRPr="00B27FEB">
        <w:t xml:space="preserve"> (Small Vesper mouse) and </w:t>
      </w:r>
      <w:r w:rsidRPr="00B27FEB">
        <w:rPr>
          <w:i/>
          <w:iCs/>
        </w:rPr>
        <w:t>Oligoryzomys flavescens</w:t>
      </w:r>
      <w:r w:rsidRPr="00B27FEB">
        <w:t xml:space="preserve"> (Yellow Pygmy Rice Rat).</w:t>
      </w:r>
    </w:p>
    <w:p w14:paraId="14657DD9" w14:textId="6442D087" w:rsidR="00B27FEB" w:rsidRPr="00B27FEB" w:rsidRDefault="00B27FEB" w:rsidP="00B27FEB">
      <w:r w:rsidRPr="00B27FEB">
        <w:t>Dryland Vesper mouse is historically found in Argentina, Bolivia, and Paraguay where it occupies a wide variety of habitats, like natural grasslands, shrub steppes, crop field borders, and human-disturbed environments such as wastelands, railroads, and urban garbage dumps</w:t>
      </w:r>
      <w:r w:rsidR="008B0B04">
        <w:t xml:space="preserve"> </w:t>
      </w:r>
      <w:r w:rsidR="008B0B04">
        <w:lastRenderedPageBreak/>
        <w:fldChar w:fldCharType="begin"/>
      </w:r>
      <w:r w:rsidR="00966D9E">
        <w:instrText xml:space="preserve"> ADDIN ZOTERO_ITEM CSL_CITATION {"citationID":"jqS1MgAR","properties":{"formattedCitation":"\\super 26\\nosupersub{}","plainCitation":"26","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instrText>
      </w:r>
      <w:r w:rsidR="008B0B04">
        <w:fldChar w:fldCharType="separate"/>
      </w:r>
      <w:r w:rsidR="00966D9E" w:rsidRPr="00966D9E">
        <w:rPr>
          <w:rFonts w:cs="Arial"/>
          <w:kern w:val="0"/>
          <w:vertAlign w:val="superscript"/>
        </w:rPr>
        <w:t>26</w:t>
      </w:r>
      <w:r w:rsidR="008B0B04">
        <w:fldChar w:fldCharType="end"/>
      </w:r>
      <w:r w:rsidRPr="00B27FEB">
        <w:t>. As the common name suggests, its abundance changes seasonally, driven by natural climatic variations and land-use practices that affect resource availability.</w:t>
      </w:r>
    </w:p>
    <w:p w14:paraId="1499994B" w14:textId="223EA370" w:rsidR="00B27FEB" w:rsidRPr="00B27FEB" w:rsidRDefault="00B27FEB" w:rsidP="00B27FEB">
      <w:r w:rsidRPr="00B27FEB">
        <w:rPr>
          <w:i/>
          <w:iCs/>
        </w:rPr>
        <w:t>Calomys laucha</w:t>
      </w:r>
      <w:r w:rsidRPr="00B27FEB">
        <w:t xml:space="preserve"> or Small Vesper mouse is historically found in the Chaco plains of Argentina, Bolivia, Paraguay, southeastern Brazil, small parts of Uruguay and Chile. Adults weigh approximately 13 grams. The mice prefer dryer, flat plains with crops or grass covered areas and where soil is sandy that helps them create burrows. Litter size can range from 5 to 10 pups per litter, and they follow a monogamous mating and nesting system. Key ecological characteristics include seasonal changes to habitat selection where high vegetation areas are preferred in </w:t>
      </w:r>
      <w:proofErr w:type="gramStart"/>
      <w:r w:rsidRPr="00B27FEB">
        <w:t>summer</w:t>
      </w:r>
      <w:proofErr w:type="gramEnd"/>
      <w:r w:rsidRPr="00B27FEB">
        <w:t xml:space="preserve"> and winters are marked by more peri-domestic and open habitats.</w:t>
      </w:r>
    </w:p>
    <w:p w14:paraId="639A9335" w14:textId="53CAC3F5" w:rsidR="00B27FEB" w:rsidRPr="00B27FEB" w:rsidRDefault="00B27FEB" w:rsidP="00B27FEB">
      <w:r w:rsidRPr="00B27FEB">
        <w:t xml:space="preserve">Yellow pygmy rice rat is commonly found in Southern Brazil, Uruguay, Northern Argentina. These rats can inhabit </w:t>
      </w:r>
      <w:r w:rsidR="00A414C1" w:rsidRPr="00B27FEB">
        <w:t>arboreal;</w:t>
      </w:r>
      <w:r w:rsidRPr="00B27FEB">
        <w:t xml:space="preserve"> terrestrial be semi-aquatic areas and are typically spotted in pasture or croplands</w:t>
      </w:r>
      <w:r w:rsidR="0041237D">
        <w:t xml:space="preserve"> </w:t>
      </w:r>
      <w:r w:rsidR="0041237D">
        <w:fldChar w:fldCharType="begin"/>
      </w:r>
      <w:r w:rsidR="00966D9E">
        <w:instrText xml:space="preserve"> ADDIN ZOTERO_ITEM CSL_CITATION {"citationID":"OZVPN7wQ","properties":{"formattedCitation":"\\super 25\\nosupersub{}","plainCitation":"25","noteIndex":0},"citationItems":[{"id":1065,"uris":["http://zotero.org/groups/5467322/items/WV6343T6"],"itemData":{"id":1065,"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literal":"IUCN"}],"accessed":{"date-parts":[["2025",7,10]]},"issued":{"date-parts":[["2025"]]}}}],"schema":"https://github.com/citation-style-language/schema/raw/master/csl-citation.json"} </w:instrText>
      </w:r>
      <w:r w:rsidR="0041237D">
        <w:fldChar w:fldCharType="separate"/>
      </w:r>
      <w:r w:rsidR="00966D9E" w:rsidRPr="00966D9E">
        <w:rPr>
          <w:rFonts w:cs="Arial"/>
          <w:kern w:val="0"/>
          <w:vertAlign w:val="superscript"/>
        </w:rPr>
        <w:t>25</w:t>
      </w:r>
      <w:r w:rsidR="0041237D">
        <w:fldChar w:fldCharType="end"/>
      </w:r>
      <w:r w:rsidRPr="00B27FEB">
        <w:t>. These rats are nocturnal in nature and do not move outside of natural home range. Very little is known about their reproductive behavior and unconfirmed reports include a litter size of 3-7 pups and seasonality in reproductive behavior. Adults can weigh around 40 grams.</w:t>
      </w:r>
    </w:p>
    <w:p w14:paraId="3C0E449A" w14:textId="024C19A4" w:rsidR="00B27FEB" w:rsidRPr="00B27FEB" w:rsidRDefault="00B27FEB" w:rsidP="00B27FEB">
      <w:r w:rsidRPr="00B27FEB">
        <w:t xml:space="preserve">The SDM maps for current distribution of the three rodent reservoirs for </w:t>
      </w:r>
      <w:proofErr w:type="spellStart"/>
      <w:r w:rsidRPr="00B27FEB">
        <w:t>Junin</w:t>
      </w:r>
      <w:proofErr w:type="spellEnd"/>
      <w:r w:rsidRPr="00B27FEB">
        <w:t xml:space="preserve"> virus can be seen in Figure S</w:t>
      </w:r>
      <w:r w:rsidR="00A414C1">
        <w:t>2.2</w:t>
      </w:r>
      <w:r w:rsidRPr="00B27FEB">
        <w:t>.</w:t>
      </w:r>
    </w:p>
    <w:p w14:paraId="0A6A9473" w14:textId="77777777" w:rsidR="00B27FEB" w:rsidRPr="00B27FEB" w:rsidRDefault="00B27FEB" w:rsidP="00B27FEB">
      <w:pPr>
        <w:numPr>
          <w:ilvl w:val="0"/>
          <w:numId w:val="1"/>
        </w:numPr>
        <w:rPr>
          <w:b/>
          <w:iCs/>
        </w:rPr>
      </w:pPr>
      <w:r w:rsidRPr="00B27FEB">
        <w:rPr>
          <w:b/>
          <w:iCs/>
        </w:rPr>
        <w:t>Calomys musculinus</w:t>
      </w:r>
    </w:p>
    <w:p w14:paraId="35CDC4B6" w14:textId="77777777" w:rsidR="00B27FEB" w:rsidRPr="00B27FEB" w:rsidRDefault="00B27FEB" w:rsidP="00B27FEB">
      <w:r w:rsidRPr="00B27FEB">
        <w:rPr>
          <w:noProof/>
        </w:rPr>
        <w:drawing>
          <wp:inline distT="0" distB="0" distL="0" distR="0" wp14:anchorId="7F468B8A" wp14:editId="4E6FC8A5">
            <wp:extent cx="2159000" cy="3345477"/>
            <wp:effectExtent l="0" t="0" r="0" b="0"/>
            <wp:docPr id="3" name="Picture 2" descr="A map of argentina with green and black borders&#10;&#10;Description automatically generated">
              <a:extLst xmlns:a="http://schemas.openxmlformats.org/drawingml/2006/main">
                <a:ext uri="{FF2B5EF4-FFF2-40B4-BE49-F238E27FC236}">
                  <a16:creationId xmlns:a16="http://schemas.microsoft.com/office/drawing/2014/main" id="{BCB9749C-529F-E556-7039-C40315B863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map of argentina with green and black borders&#10;&#10;Description automatically generated">
                      <a:extLst>
                        <a:ext uri="{FF2B5EF4-FFF2-40B4-BE49-F238E27FC236}">
                          <a16:creationId xmlns:a16="http://schemas.microsoft.com/office/drawing/2014/main" id="{BCB9749C-529F-E556-7039-C40315B863AC}"/>
                        </a:ext>
                      </a:extLst>
                    </pic:cNvPr>
                    <pic:cNvPicPr>
                      <a:picLocks noChangeAspect="1"/>
                    </pic:cNvPicPr>
                  </pic:nvPicPr>
                  <pic:blipFill>
                    <a:blip r:embed="rId16"/>
                    <a:srcRect l="23813" t="2351" r="22549"/>
                    <a:stretch/>
                  </pic:blipFill>
                  <pic:spPr>
                    <a:xfrm>
                      <a:off x="0" y="0"/>
                      <a:ext cx="2184296" cy="3384674"/>
                    </a:xfrm>
                    <a:prstGeom prst="rect">
                      <a:avLst/>
                    </a:prstGeom>
                  </pic:spPr>
                </pic:pic>
              </a:graphicData>
            </a:graphic>
          </wp:inline>
        </w:drawing>
      </w:r>
    </w:p>
    <w:p w14:paraId="32005827" w14:textId="77777777" w:rsidR="00B27FEB" w:rsidRPr="00B27FEB" w:rsidRDefault="00B27FEB" w:rsidP="00B27FEB">
      <w:pPr>
        <w:numPr>
          <w:ilvl w:val="0"/>
          <w:numId w:val="1"/>
        </w:numPr>
        <w:rPr>
          <w:b/>
          <w:iCs/>
        </w:rPr>
      </w:pPr>
      <w:r w:rsidRPr="00B27FEB">
        <w:rPr>
          <w:b/>
          <w:iCs/>
        </w:rPr>
        <w:t>Calomys laucha</w:t>
      </w:r>
    </w:p>
    <w:p w14:paraId="5242A86F" w14:textId="77777777" w:rsidR="00B27FEB" w:rsidRPr="00B27FEB" w:rsidRDefault="00B27FEB" w:rsidP="00B27FEB">
      <w:r w:rsidRPr="00B27FEB">
        <w:rPr>
          <w:noProof/>
        </w:rPr>
        <w:lastRenderedPageBreak/>
        <w:drawing>
          <wp:inline distT="0" distB="0" distL="0" distR="0" wp14:anchorId="2DD01221" wp14:editId="09856732">
            <wp:extent cx="2192867" cy="3423897"/>
            <wp:effectExtent l="0" t="0" r="4445" b="5715"/>
            <wp:docPr id="10" name="Picture 9" descr="A map of argentina with green and black borders&#10;&#10;Description automatically generated">
              <a:extLst xmlns:a="http://schemas.openxmlformats.org/drawingml/2006/main">
                <a:ext uri="{FF2B5EF4-FFF2-40B4-BE49-F238E27FC236}">
                  <a16:creationId xmlns:a16="http://schemas.microsoft.com/office/drawing/2014/main" id="{BD3AA385-CB40-E5C9-1658-414F839F53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map of argentina with green and black borders&#10;&#10;Description automatically generated">
                      <a:extLst>
                        <a:ext uri="{FF2B5EF4-FFF2-40B4-BE49-F238E27FC236}">
                          <a16:creationId xmlns:a16="http://schemas.microsoft.com/office/drawing/2014/main" id="{BD3AA385-CB40-E5C9-1658-414F839F5377}"/>
                        </a:ext>
                      </a:extLst>
                    </pic:cNvPr>
                    <pic:cNvPicPr>
                      <a:picLocks noChangeAspect="1"/>
                    </pic:cNvPicPr>
                  </pic:nvPicPr>
                  <pic:blipFill>
                    <a:blip r:embed="rId17"/>
                    <a:srcRect l="23501" t="2168" r="23168"/>
                    <a:stretch/>
                  </pic:blipFill>
                  <pic:spPr>
                    <a:xfrm>
                      <a:off x="0" y="0"/>
                      <a:ext cx="2234728" cy="3489258"/>
                    </a:xfrm>
                    <a:prstGeom prst="rect">
                      <a:avLst/>
                    </a:prstGeom>
                  </pic:spPr>
                </pic:pic>
              </a:graphicData>
            </a:graphic>
          </wp:inline>
        </w:drawing>
      </w:r>
    </w:p>
    <w:p w14:paraId="6244831D" w14:textId="77777777" w:rsidR="00B27FEB" w:rsidRPr="00B27FEB" w:rsidRDefault="00B27FEB" w:rsidP="00B27FEB">
      <w:pPr>
        <w:numPr>
          <w:ilvl w:val="0"/>
          <w:numId w:val="1"/>
        </w:numPr>
        <w:rPr>
          <w:b/>
          <w:iCs/>
        </w:rPr>
      </w:pPr>
      <w:r w:rsidRPr="00B27FEB">
        <w:rPr>
          <w:b/>
          <w:iCs/>
        </w:rPr>
        <w:t>Oligoryzomys flavescens</w:t>
      </w:r>
    </w:p>
    <w:p w14:paraId="7966D2BD" w14:textId="77777777" w:rsidR="00B27FEB" w:rsidRPr="00B27FEB" w:rsidRDefault="00B27FEB" w:rsidP="00B27FEB">
      <w:r w:rsidRPr="00B27FEB">
        <w:rPr>
          <w:noProof/>
        </w:rPr>
        <w:drawing>
          <wp:inline distT="0" distB="0" distL="0" distR="0" wp14:anchorId="162BB1AF" wp14:editId="3587A832">
            <wp:extent cx="2125133" cy="3391928"/>
            <wp:effectExtent l="0" t="0" r="0" b="0"/>
            <wp:docPr id="9" name="Picture 8" descr="A map of argentina with green spots&#10;&#10;Description automatically generated">
              <a:extLst xmlns:a="http://schemas.openxmlformats.org/drawingml/2006/main">
                <a:ext uri="{FF2B5EF4-FFF2-40B4-BE49-F238E27FC236}">
                  <a16:creationId xmlns:a16="http://schemas.microsoft.com/office/drawing/2014/main" id="{78EDDB7E-60DC-6787-AB0A-EFDD47263C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map of argentina with green spots&#10;&#10;Description automatically generated">
                      <a:extLst>
                        <a:ext uri="{FF2B5EF4-FFF2-40B4-BE49-F238E27FC236}">
                          <a16:creationId xmlns:a16="http://schemas.microsoft.com/office/drawing/2014/main" id="{78EDDB7E-60DC-6787-AB0A-EFDD47263C07}"/>
                        </a:ext>
                      </a:extLst>
                    </pic:cNvPr>
                    <pic:cNvPicPr>
                      <a:picLocks noChangeAspect="1"/>
                    </pic:cNvPicPr>
                  </pic:nvPicPr>
                  <pic:blipFill>
                    <a:blip r:embed="rId18"/>
                    <a:srcRect l="25719" t="2824" r="22217" b="-455"/>
                    <a:stretch/>
                  </pic:blipFill>
                  <pic:spPr>
                    <a:xfrm>
                      <a:off x="0" y="0"/>
                      <a:ext cx="2164283" cy="3454415"/>
                    </a:xfrm>
                    <a:prstGeom prst="rect">
                      <a:avLst/>
                    </a:prstGeom>
                  </pic:spPr>
                </pic:pic>
              </a:graphicData>
            </a:graphic>
          </wp:inline>
        </w:drawing>
      </w:r>
    </w:p>
    <w:p w14:paraId="78AF8961" w14:textId="10ED8063" w:rsidR="00B27FEB" w:rsidRPr="00B27FEB" w:rsidRDefault="00B27FEB" w:rsidP="00B00E7B">
      <w:pPr>
        <w:pStyle w:val="Caption1"/>
      </w:pPr>
      <w:r w:rsidRPr="00B27FEB">
        <w:t>Figure S</w:t>
      </w:r>
      <w:r w:rsidR="00372195">
        <w:t>2.2</w:t>
      </w:r>
      <w:r w:rsidRPr="00B27FEB">
        <w:t>. Current species distribution maps for the three rodent reservoirs of Junín virus showing probabilities of presence (from 0 to 1); combined outcomes from all four ensemble algorithms.</w:t>
      </w:r>
    </w:p>
    <w:p w14:paraId="01363DA9" w14:textId="77777777" w:rsidR="00B27FEB" w:rsidRPr="00B27FEB" w:rsidRDefault="00B27FEB" w:rsidP="00D452AE">
      <w:pPr>
        <w:pStyle w:val="Heading4"/>
      </w:pPr>
      <w:r w:rsidRPr="00B27FEB">
        <w:t>Calomys musculinus</w:t>
      </w:r>
    </w:p>
    <w:p w14:paraId="18E833C5" w14:textId="179EFF2B" w:rsidR="00B27FEB" w:rsidRPr="00B27FEB" w:rsidRDefault="00B27FEB" w:rsidP="00B27FEB">
      <w:r w:rsidRPr="00B27FEB">
        <w:t>As seen in Figure S</w:t>
      </w:r>
      <w:r w:rsidR="00214D50">
        <w:t xml:space="preserve">2.2 </w:t>
      </w:r>
      <w:r w:rsidRPr="00B27FEB">
        <w:t xml:space="preserve">(a), higher probabilities of presence were estimated in the regions such as Pampas, Espinal, Monte de </w:t>
      </w:r>
      <w:proofErr w:type="spellStart"/>
      <w:r w:rsidRPr="00B27FEB">
        <w:t>Llanuras</w:t>
      </w:r>
      <w:proofErr w:type="spellEnd"/>
      <w:r w:rsidRPr="00B27FEB">
        <w:t xml:space="preserve"> y </w:t>
      </w:r>
      <w:proofErr w:type="spellStart"/>
      <w:r w:rsidRPr="00B27FEB">
        <w:t>Mesetas</w:t>
      </w:r>
      <w:proofErr w:type="spellEnd"/>
      <w:r w:rsidRPr="00B27FEB">
        <w:t xml:space="preserve">, Chaco seco, Monte de Sierras y </w:t>
      </w:r>
      <w:proofErr w:type="spellStart"/>
      <w:r w:rsidRPr="00B27FEB">
        <w:t>Bolsones</w:t>
      </w:r>
      <w:proofErr w:type="spellEnd"/>
      <w:r w:rsidRPr="00B27FEB">
        <w:t>, and Yungas which are situated in the basins of central Argentina. For details, see our other work</w:t>
      </w:r>
      <w:r w:rsidR="003406BB">
        <w:t xml:space="preserve"> </w:t>
      </w:r>
      <w:r w:rsidR="003406BB">
        <w:fldChar w:fldCharType="begin"/>
      </w:r>
      <w:r w:rsidR="00966D9E">
        <w:instrText xml:space="preserve"> ADDIN ZOTERO_ITEM CSL_CITATION {"citationID":"uzyx3ZBh","properties":{"formattedCitation":"\\super 26\\nosupersub{}","plainCitation":"26","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instrText>
      </w:r>
      <w:r w:rsidR="003406BB">
        <w:fldChar w:fldCharType="separate"/>
      </w:r>
      <w:r w:rsidR="00966D9E" w:rsidRPr="00966D9E">
        <w:rPr>
          <w:rFonts w:cs="Arial"/>
          <w:kern w:val="0"/>
          <w:vertAlign w:val="superscript"/>
        </w:rPr>
        <w:t>26</w:t>
      </w:r>
      <w:r w:rsidR="003406BB">
        <w:fldChar w:fldCharType="end"/>
      </w:r>
      <w:r w:rsidRPr="00B27FEB">
        <w:t>. The species distribution was mostly influenced by presence of urban land and total annual precipitation among other eco-environmental features (Table S</w:t>
      </w:r>
      <w:r w:rsidR="00745D33">
        <w:t>2.</w:t>
      </w:r>
      <w:r w:rsidR="00C735DD">
        <w:t>2</w:t>
      </w:r>
      <w:r w:rsidRPr="00B27FEB">
        <w:t>).</w:t>
      </w:r>
    </w:p>
    <w:p w14:paraId="1F16C8F6" w14:textId="77777777" w:rsidR="00B27FEB" w:rsidRPr="00B27FEB" w:rsidRDefault="00B27FEB" w:rsidP="00D452AE">
      <w:pPr>
        <w:pStyle w:val="Heading4"/>
      </w:pPr>
      <w:r w:rsidRPr="00B27FEB">
        <w:t>Calomys laucha</w:t>
      </w:r>
    </w:p>
    <w:p w14:paraId="482853C8" w14:textId="6D8401EE" w:rsidR="00B27FEB" w:rsidRPr="00B27FEB" w:rsidRDefault="00B27FEB" w:rsidP="00B27FEB">
      <w:r w:rsidRPr="00B27FEB">
        <w:t>The species distribution patterns were estimated much like those of C.musculinus (Figure S</w:t>
      </w:r>
      <w:r w:rsidR="00745D33">
        <w:t xml:space="preserve">2.2 </w:t>
      </w:r>
      <w:r w:rsidRPr="00B27FEB">
        <w:t xml:space="preserve">(a, b)). The key differences were that lower probabilities than threshold of 50% were estimated in the Andean mountainous region bordering Chile and Argentina. Also, much higher probabilities were observed around metropolitan cities on coast of Argentina including Buenos Aires. The species distribution was most sensitive to features such as cropland and maximum recorded temperature in the warmest </w:t>
      </w:r>
      <w:proofErr w:type="gramStart"/>
      <w:r w:rsidRPr="00B27FEB">
        <w:t>month,</w:t>
      </w:r>
      <w:proofErr w:type="gramEnd"/>
      <w:r w:rsidRPr="00B27FEB">
        <w:t xml:space="preserve"> in other words the intensity of summer was a key feature for species distribution in general (Table S</w:t>
      </w:r>
      <w:r w:rsidR="00745D33">
        <w:t>2.</w:t>
      </w:r>
      <w:r w:rsidR="00C735DD">
        <w:t>2</w:t>
      </w:r>
      <w:r w:rsidRPr="00B27FEB">
        <w:t>).</w:t>
      </w:r>
    </w:p>
    <w:p w14:paraId="4E22E9A6" w14:textId="77777777" w:rsidR="00B27FEB" w:rsidRPr="00B27FEB" w:rsidRDefault="00B27FEB" w:rsidP="00D452AE">
      <w:pPr>
        <w:pStyle w:val="Heading4"/>
      </w:pPr>
      <w:r w:rsidRPr="00B27FEB">
        <w:lastRenderedPageBreak/>
        <w:t>Oligoryzomys flavescens</w:t>
      </w:r>
    </w:p>
    <w:p w14:paraId="2C6A5A33" w14:textId="427A33FB" w:rsidR="00B27FEB" w:rsidRPr="00B27FEB" w:rsidRDefault="00B27FEB" w:rsidP="00B27FEB">
      <w:r w:rsidRPr="00B27FEB">
        <w:t>Compared to the other two reservoirs, the pygmy rat distribution patterns were slightly different in estimation. Highest probabilities were estimated in Cordoba, Entre Rios and Buenos Aires provinces in Argentina and coastal areas of Uruguay which surround the Rio de la Plata region at the confluence of Uruguay river and Parana river in the Pampa ecoregion (Figure S</w:t>
      </w:r>
      <w:r w:rsidR="00745D33">
        <w:t>2.2</w:t>
      </w:r>
      <w:r w:rsidRPr="00B27FEB">
        <w:t xml:space="preserve"> (c)).The species distribution was sensitive to features such as presence of crop or urban lands, total annual precipitation and precipitation during the warm period in general (Table S</w:t>
      </w:r>
      <w:r w:rsidR="00745D33">
        <w:t>2.</w:t>
      </w:r>
      <w:r w:rsidR="00C735DD">
        <w:t>2</w:t>
      </w:r>
      <w:r w:rsidRPr="00B27FEB">
        <w:t xml:space="preserve">). </w:t>
      </w:r>
    </w:p>
    <w:p w14:paraId="071328A7" w14:textId="102F0BDA" w:rsidR="00B27FEB" w:rsidRPr="00B27FEB" w:rsidRDefault="00AE7E64" w:rsidP="00D452AE">
      <w:pPr>
        <w:pStyle w:val="Heading2"/>
      </w:pPr>
      <w:r>
        <w:t xml:space="preserve">2.2 </w:t>
      </w:r>
      <w:r w:rsidR="00B27FEB" w:rsidRPr="00B27FEB">
        <w:t>Important features for current species distribution maps</w:t>
      </w:r>
    </w:p>
    <w:p w14:paraId="050B4525" w14:textId="27E60FCB" w:rsidR="00B27FEB" w:rsidRPr="00B27FEB" w:rsidRDefault="00B27FEB" w:rsidP="00B27FEB">
      <w:r w:rsidRPr="00B27FEB">
        <w:t>The variability in the species distribution patterns of all the rodent reservoirs of the three NWAs under study were marked by variability in the importances of eco-environmental features that were used to predict the species distribution maps. Table S</w:t>
      </w:r>
      <w:r w:rsidR="00745D33">
        <w:t>2.2</w:t>
      </w:r>
      <w:r w:rsidRPr="00B27FEB">
        <w:t xml:space="preserve"> shows the top 5 most important features per the algorithm for all six of the rodent reservoirs of the three NWAs. </w:t>
      </w:r>
    </w:p>
    <w:p w14:paraId="1C6851F1" w14:textId="0C4A4477" w:rsidR="00B27FEB" w:rsidRDefault="00B27FEB" w:rsidP="00B27FEB">
      <w:pPr>
        <w:pStyle w:val="Caption1"/>
      </w:pPr>
      <w:r w:rsidRPr="00B27FEB">
        <w:t>Table S</w:t>
      </w:r>
      <w:r>
        <w:rPr>
          <w:iCs w:val="0"/>
        </w:rPr>
        <w:t>2.2</w:t>
      </w:r>
      <w:r w:rsidRPr="00B27FEB">
        <w:t>. Topmost important features for rodent reservoir species distribution models.</w:t>
      </w:r>
    </w:p>
    <w:p w14:paraId="1BC9252C" w14:textId="77777777" w:rsidR="003E05A2" w:rsidRPr="00B27FEB" w:rsidRDefault="003E05A2" w:rsidP="00B27FEB">
      <w:pPr>
        <w:pStyle w:val="Caption1"/>
      </w:pPr>
    </w:p>
    <w:tbl>
      <w:tblPr>
        <w:tblStyle w:val="TableGrid"/>
        <w:tblW w:w="5000" w:type="pct"/>
        <w:tblLook w:val="04A0" w:firstRow="1" w:lastRow="0" w:firstColumn="1" w:lastColumn="0" w:noHBand="0" w:noVBand="1"/>
      </w:tblPr>
      <w:tblGrid>
        <w:gridCol w:w="1537"/>
        <w:gridCol w:w="1146"/>
        <w:gridCol w:w="3340"/>
        <w:gridCol w:w="3327"/>
      </w:tblGrid>
      <w:tr w:rsidR="00B27FEB" w:rsidRPr="00B27FEB" w14:paraId="642473E8" w14:textId="77777777" w:rsidTr="003E05A2">
        <w:tc>
          <w:tcPr>
            <w:tcW w:w="822" w:type="pct"/>
            <w:vAlign w:val="center"/>
          </w:tcPr>
          <w:p w14:paraId="691C588D" w14:textId="77777777" w:rsidR="00B27FEB" w:rsidRPr="00B27FEB" w:rsidRDefault="00B27FEB" w:rsidP="003E05A2">
            <w:pPr>
              <w:spacing w:before="0" w:after="0"/>
              <w:rPr>
                <w:rFonts w:cs="Arial"/>
                <w:sz w:val="20"/>
                <w:szCs w:val="20"/>
              </w:rPr>
            </w:pPr>
            <w:r w:rsidRPr="00B27FEB">
              <w:rPr>
                <w:rFonts w:cs="Arial"/>
                <w:sz w:val="20"/>
                <w:szCs w:val="20"/>
              </w:rPr>
              <w:t>Species</w:t>
            </w:r>
          </w:p>
        </w:tc>
        <w:tc>
          <w:tcPr>
            <w:tcW w:w="613" w:type="pct"/>
            <w:vAlign w:val="center"/>
          </w:tcPr>
          <w:p w14:paraId="7F7DF66E" w14:textId="77777777" w:rsidR="00B27FEB" w:rsidRPr="00B27FEB" w:rsidRDefault="00B27FEB" w:rsidP="003E05A2">
            <w:pPr>
              <w:spacing w:before="0" w:after="0"/>
              <w:rPr>
                <w:rFonts w:cs="Arial"/>
                <w:sz w:val="20"/>
                <w:szCs w:val="20"/>
              </w:rPr>
            </w:pPr>
            <w:r w:rsidRPr="00B27FEB">
              <w:rPr>
                <w:rFonts w:cs="Arial"/>
                <w:sz w:val="20"/>
                <w:szCs w:val="20"/>
              </w:rPr>
              <w:t>Algorithm</w:t>
            </w:r>
          </w:p>
        </w:tc>
        <w:tc>
          <w:tcPr>
            <w:tcW w:w="1786" w:type="pct"/>
            <w:vAlign w:val="center"/>
          </w:tcPr>
          <w:p w14:paraId="1E63D8AB" w14:textId="77777777" w:rsidR="00B27FEB" w:rsidRPr="00B27FEB" w:rsidRDefault="00B27FEB" w:rsidP="003E05A2">
            <w:pPr>
              <w:spacing w:before="0" w:after="0"/>
              <w:rPr>
                <w:rFonts w:cs="Arial"/>
                <w:sz w:val="20"/>
                <w:szCs w:val="20"/>
              </w:rPr>
            </w:pPr>
            <w:r w:rsidRPr="00B27FEB">
              <w:rPr>
                <w:rFonts w:cs="Arial"/>
                <w:sz w:val="20"/>
                <w:szCs w:val="20"/>
              </w:rPr>
              <w:t>Top 5 selected (number of times selected in 100 simulations with Recursive Feature Elimination)</w:t>
            </w:r>
          </w:p>
        </w:tc>
        <w:tc>
          <w:tcPr>
            <w:tcW w:w="1779" w:type="pct"/>
            <w:vAlign w:val="center"/>
          </w:tcPr>
          <w:p w14:paraId="777BD197" w14:textId="77777777" w:rsidR="00B27FEB" w:rsidRPr="00B27FEB" w:rsidRDefault="00B27FEB" w:rsidP="003E05A2">
            <w:pPr>
              <w:spacing w:before="0" w:after="0"/>
              <w:rPr>
                <w:rFonts w:cs="Arial"/>
                <w:sz w:val="20"/>
                <w:szCs w:val="20"/>
              </w:rPr>
            </w:pPr>
            <w:r w:rsidRPr="00B27FEB">
              <w:rPr>
                <w:rFonts w:cs="Arial"/>
                <w:sz w:val="20"/>
                <w:szCs w:val="20"/>
              </w:rPr>
              <w:t>Top 5 feature importances (feature importance in mean reduction of impurity – 2 decimal points)</w:t>
            </w:r>
          </w:p>
        </w:tc>
      </w:tr>
      <w:tr w:rsidR="00B27FEB" w:rsidRPr="00B27FEB" w14:paraId="70E359D8" w14:textId="77777777" w:rsidTr="003E05A2">
        <w:tc>
          <w:tcPr>
            <w:tcW w:w="822" w:type="pct"/>
            <w:vAlign w:val="center"/>
          </w:tcPr>
          <w:p w14:paraId="657F7441"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Z.brevicauda </w:t>
            </w:r>
          </w:p>
        </w:tc>
        <w:tc>
          <w:tcPr>
            <w:tcW w:w="613" w:type="pct"/>
            <w:vAlign w:val="center"/>
          </w:tcPr>
          <w:p w14:paraId="659BCDCF"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2533632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DEM (92)</w:t>
            </w:r>
          </w:p>
          <w:p w14:paraId="3F6EB62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p w14:paraId="154F468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100)</w:t>
            </w:r>
          </w:p>
          <w:p w14:paraId="1D5221C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100)</w:t>
            </w:r>
          </w:p>
          <w:p w14:paraId="72E7B77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tc>
        <w:tc>
          <w:tcPr>
            <w:tcW w:w="1779" w:type="pct"/>
            <w:vAlign w:val="center"/>
          </w:tcPr>
          <w:p w14:paraId="3E767C6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0.13)</w:t>
            </w:r>
          </w:p>
          <w:p w14:paraId="628FD814"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2)</w:t>
            </w:r>
          </w:p>
          <w:p w14:paraId="436174D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2)</w:t>
            </w:r>
          </w:p>
          <w:p w14:paraId="0CCC6CC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9)</w:t>
            </w:r>
          </w:p>
          <w:p w14:paraId="197677E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0.06)</w:t>
            </w:r>
          </w:p>
        </w:tc>
      </w:tr>
      <w:tr w:rsidR="00B27FEB" w:rsidRPr="00B27FEB" w14:paraId="25A5E62C" w14:textId="77777777" w:rsidTr="003E05A2">
        <w:tc>
          <w:tcPr>
            <w:tcW w:w="822" w:type="pct"/>
            <w:vAlign w:val="center"/>
          </w:tcPr>
          <w:p w14:paraId="5CFAADC0" w14:textId="77777777" w:rsidR="00B27FEB" w:rsidRPr="00B27FEB" w:rsidRDefault="00B27FEB" w:rsidP="003E05A2">
            <w:pPr>
              <w:spacing w:before="0" w:after="0"/>
              <w:rPr>
                <w:rFonts w:cs="Arial"/>
                <w:sz w:val="20"/>
                <w:szCs w:val="20"/>
              </w:rPr>
            </w:pPr>
          </w:p>
        </w:tc>
        <w:tc>
          <w:tcPr>
            <w:tcW w:w="613" w:type="pct"/>
            <w:vAlign w:val="center"/>
          </w:tcPr>
          <w:p w14:paraId="17E88960"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4EEAED8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9)</w:t>
            </w:r>
          </w:p>
          <w:p w14:paraId="25A85DF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er</w:t>
            </w:r>
            <w:proofErr w:type="spellEnd"/>
            <w:r w:rsidRPr="00B27FEB">
              <w:rPr>
                <w:rFonts w:cs="Arial"/>
                <w:sz w:val="20"/>
                <w:szCs w:val="20"/>
              </w:rPr>
              <w:t xml:space="preserve"> (100)</w:t>
            </w:r>
          </w:p>
          <w:p w14:paraId="4728BBF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p w14:paraId="00BFF5A2"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100)</w:t>
            </w:r>
          </w:p>
          <w:p w14:paraId="5F3F07D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100)</w:t>
            </w:r>
          </w:p>
        </w:tc>
        <w:tc>
          <w:tcPr>
            <w:tcW w:w="1779" w:type="pct"/>
            <w:vAlign w:val="center"/>
          </w:tcPr>
          <w:p w14:paraId="101CA19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0.16)</w:t>
            </w:r>
          </w:p>
          <w:p w14:paraId="3570050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1)</w:t>
            </w:r>
          </w:p>
          <w:p w14:paraId="257DE25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1)</w:t>
            </w:r>
          </w:p>
          <w:p w14:paraId="6960122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0.06)</w:t>
            </w:r>
          </w:p>
        </w:tc>
      </w:tr>
      <w:tr w:rsidR="00B27FEB" w:rsidRPr="00B27FEB" w14:paraId="3D80661B" w14:textId="77777777" w:rsidTr="003E05A2">
        <w:tc>
          <w:tcPr>
            <w:tcW w:w="822" w:type="pct"/>
            <w:vAlign w:val="center"/>
          </w:tcPr>
          <w:p w14:paraId="687BE4B2" w14:textId="77777777" w:rsidR="00B27FEB" w:rsidRPr="00B27FEB" w:rsidRDefault="00B27FEB" w:rsidP="003E05A2">
            <w:pPr>
              <w:spacing w:before="0" w:after="0"/>
              <w:rPr>
                <w:rFonts w:cs="Arial"/>
                <w:sz w:val="20"/>
                <w:szCs w:val="20"/>
              </w:rPr>
            </w:pPr>
          </w:p>
        </w:tc>
        <w:tc>
          <w:tcPr>
            <w:tcW w:w="613" w:type="pct"/>
            <w:vAlign w:val="center"/>
          </w:tcPr>
          <w:p w14:paraId="74018223"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78EA741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94)</w:t>
            </w:r>
          </w:p>
          <w:p w14:paraId="5575A965"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95)</w:t>
            </w:r>
          </w:p>
          <w:p w14:paraId="1DF06355"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5)</w:t>
            </w:r>
          </w:p>
          <w:p w14:paraId="2A1F6CF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p w14:paraId="12A4760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100)</w:t>
            </w:r>
          </w:p>
        </w:tc>
        <w:tc>
          <w:tcPr>
            <w:tcW w:w="1779" w:type="pct"/>
            <w:vAlign w:val="center"/>
          </w:tcPr>
          <w:p w14:paraId="4A50E81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0.18)</w:t>
            </w:r>
          </w:p>
          <w:p w14:paraId="1CE5D796"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7)</w:t>
            </w:r>
          </w:p>
          <w:p w14:paraId="388C65A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07)</w:t>
            </w:r>
          </w:p>
          <w:p w14:paraId="7D25123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6)</w:t>
            </w:r>
          </w:p>
          <w:p w14:paraId="12395BB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0.06)</w:t>
            </w:r>
          </w:p>
        </w:tc>
      </w:tr>
      <w:tr w:rsidR="00B27FEB" w:rsidRPr="00B27FEB" w14:paraId="5169DAF0" w14:textId="77777777" w:rsidTr="003E05A2">
        <w:tc>
          <w:tcPr>
            <w:tcW w:w="822" w:type="pct"/>
            <w:vAlign w:val="center"/>
          </w:tcPr>
          <w:p w14:paraId="01D9DF7F" w14:textId="77777777" w:rsidR="00B27FEB" w:rsidRPr="00B27FEB" w:rsidRDefault="00B27FEB" w:rsidP="003E05A2">
            <w:pPr>
              <w:spacing w:before="0" w:after="0"/>
              <w:rPr>
                <w:rFonts w:cs="Arial"/>
                <w:sz w:val="20"/>
                <w:szCs w:val="20"/>
              </w:rPr>
            </w:pPr>
          </w:p>
        </w:tc>
        <w:tc>
          <w:tcPr>
            <w:tcW w:w="613" w:type="pct"/>
            <w:vAlign w:val="center"/>
          </w:tcPr>
          <w:p w14:paraId="1E5FBBC4"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59B3239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93)</w:t>
            </w:r>
          </w:p>
          <w:p w14:paraId="486A7E4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94)</w:t>
            </w:r>
          </w:p>
          <w:p w14:paraId="387C2D4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96)</w:t>
            </w:r>
          </w:p>
          <w:p w14:paraId="0EE11C4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97)</w:t>
            </w:r>
          </w:p>
          <w:p w14:paraId="6D06F82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98)</w:t>
            </w:r>
          </w:p>
        </w:tc>
        <w:tc>
          <w:tcPr>
            <w:tcW w:w="1779" w:type="pct"/>
            <w:vAlign w:val="center"/>
          </w:tcPr>
          <w:p w14:paraId="3F6AF5F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0.08)</w:t>
            </w:r>
          </w:p>
          <w:p w14:paraId="056BD47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8)</w:t>
            </w:r>
          </w:p>
          <w:p w14:paraId="14C3704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0.07)</w:t>
            </w:r>
          </w:p>
          <w:p w14:paraId="28B6A4A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7)</w:t>
            </w:r>
          </w:p>
          <w:p w14:paraId="01D7DDE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7)</w:t>
            </w:r>
          </w:p>
        </w:tc>
      </w:tr>
      <w:tr w:rsidR="00B27FEB" w:rsidRPr="00B27FEB" w14:paraId="437DDE59" w14:textId="77777777" w:rsidTr="003E05A2">
        <w:tc>
          <w:tcPr>
            <w:tcW w:w="822" w:type="pct"/>
            <w:vAlign w:val="center"/>
          </w:tcPr>
          <w:p w14:paraId="6500FD1C"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S.alstoni </w:t>
            </w:r>
          </w:p>
        </w:tc>
        <w:tc>
          <w:tcPr>
            <w:tcW w:w="613" w:type="pct"/>
            <w:vAlign w:val="center"/>
          </w:tcPr>
          <w:p w14:paraId="71FAF66F"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43CCE34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91)</w:t>
            </w:r>
          </w:p>
          <w:p w14:paraId="2638FF3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Month (93)</w:t>
            </w:r>
          </w:p>
          <w:p w14:paraId="73A4306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97)</w:t>
            </w:r>
          </w:p>
          <w:p w14:paraId="7CE0F10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98)</w:t>
            </w:r>
          </w:p>
          <w:p w14:paraId="5C8C444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100)</w:t>
            </w:r>
          </w:p>
        </w:tc>
        <w:tc>
          <w:tcPr>
            <w:tcW w:w="1779" w:type="pct"/>
            <w:vAlign w:val="center"/>
          </w:tcPr>
          <w:p w14:paraId="0C245FC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0.1)</w:t>
            </w:r>
          </w:p>
          <w:p w14:paraId="6A7B95D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9)</w:t>
            </w:r>
          </w:p>
          <w:p w14:paraId="2230EBB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Month (0.08)</w:t>
            </w:r>
          </w:p>
          <w:p w14:paraId="49CFC0A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8)</w:t>
            </w:r>
          </w:p>
          <w:p w14:paraId="421F3D4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0.08)</w:t>
            </w:r>
          </w:p>
        </w:tc>
      </w:tr>
      <w:tr w:rsidR="00B27FEB" w:rsidRPr="00B27FEB" w14:paraId="3FEBDDE2" w14:textId="77777777" w:rsidTr="003E05A2">
        <w:tc>
          <w:tcPr>
            <w:tcW w:w="822" w:type="pct"/>
            <w:vAlign w:val="center"/>
          </w:tcPr>
          <w:p w14:paraId="4EC7E036" w14:textId="77777777" w:rsidR="00B27FEB" w:rsidRPr="00B27FEB" w:rsidRDefault="00B27FEB" w:rsidP="003E05A2">
            <w:pPr>
              <w:spacing w:before="0" w:after="0"/>
              <w:rPr>
                <w:rFonts w:cs="Arial"/>
                <w:sz w:val="20"/>
                <w:szCs w:val="20"/>
              </w:rPr>
            </w:pPr>
          </w:p>
        </w:tc>
        <w:tc>
          <w:tcPr>
            <w:tcW w:w="613" w:type="pct"/>
            <w:vAlign w:val="center"/>
          </w:tcPr>
          <w:p w14:paraId="64F15653"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19899EC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97)</w:t>
            </w:r>
          </w:p>
          <w:p w14:paraId="4F9CC5A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lastRenderedPageBreak/>
              <w:t>LUpast</w:t>
            </w:r>
            <w:proofErr w:type="spellEnd"/>
            <w:r w:rsidRPr="00B27FEB">
              <w:rPr>
                <w:rFonts w:cs="Arial"/>
                <w:sz w:val="20"/>
                <w:szCs w:val="20"/>
              </w:rPr>
              <w:t xml:space="preserve"> (97)</w:t>
            </w:r>
          </w:p>
          <w:p w14:paraId="4C56981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97)</w:t>
            </w:r>
          </w:p>
          <w:p w14:paraId="3114913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Month (98)</w:t>
            </w:r>
          </w:p>
          <w:p w14:paraId="7D13473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100)</w:t>
            </w:r>
          </w:p>
        </w:tc>
        <w:tc>
          <w:tcPr>
            <w:tcW w:w="1779" w:type="pct"/>
            <w:vAlign w:val="center"/>
          </w:tcPr>
          <w:p w14:paraId="67A0D6B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Precipitation Seasonality (0.08)</w:t>
            </w:r>
          </w:p>
          <w:p w14:paraId="2059DF0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Precipitation of Driest Quarter (0.08)</w:t>
            </w:r>
          </w:p>
          <w:p w14:paraId="32CD0FD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8)</w:t>
            </w:r>
          </w:p>
          <w:p w14:paraId="7FE67DB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Month (0.08)</w:t>
            </w:r>
          </w:p>
          <w:p w14:paraId="48715C3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8)</w:t>
            </w:r>
          </w:p>
        </w:tc>
      </w:tr>
      <w:tr w:rsidR="00B27FEB" w:rsidRPr="00B27FEB" w14:paraId="08C59756" w14:textId="77777777" w:rsidTr="003E05A2">
        <w:tc>
          <w:tcPr>
            <w:tcW w:w="822" w:type="pct"/>
            <w:vAlign w:val="center"/>
          </w:tcPr>
          <w:p w14:paraId="56AC0583" w14:textId="77777777" w:rsidR="00B27FEB" w:rsidRPr="00B27FEB" w:rsidRDefault="00B27FEB" w:rsidP="003E05A2">
            <w:pPr>
              <w:spacing w:before="0" w:after="0"/>
              <w:rPr>
                <w:rFonts w:cs="Arial"/>
                <w:sz w:val="20"/>
                <w:szCs w:val="20"/>
              </w:rPr>
            </w:pPr>
          </w:p>
        </w:tc>
        <w:tc>
          <w:tcPr>
            <w:tcW w:w="613" w:type="pct"/>
            <w:vAlign w:val="center"/>
          </w:tcPr>
          <w:p w14:paraId="205C4756"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0F29726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78)</w:t>
            </w:r>
          </w:p>
          <w:p w14:paraId="4417A4A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79)</w:t>
            </w:r>
          </w:p>
          <w:p w14:paraId="5A155BF6"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86)</w:t>
            </w:r>
          </w:p>
          <w:p w14:paraId="0075C16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93)</w:t>
            </w:r>
          </w:p>
          <w:p w14:paraId="4089B93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97)</w:t>
            </w:r>
          </w:p>
        </w:tc>
        <w:tc>
          <w:tcPr>
            <w:tcW w:w="1779" w:type="pct"/>
            <w:vAlign w:val="center"/>
          </w:tcPr>
          <w:p w14:paraId="7E92D47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0.16)</w:t>
            </w:r>
          </w:p>
          <w:p w14:paraId="61EE811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8)</w:t>
            </w:r>
          </w:p>
          <w:p w14:paraId="15DC67A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0.07)</w:t>
            </w:r>
          </w:p>
          <w:p w14:paraId="4380CF3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7)</w:t>
            </w:r>
          </w:p>
          <w:p w14:paraId="3F99C27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07)</w:t>
            </w:r>
          </w:p>
        </w:tc>
      </w:tr>
      <w:tr w:rsidR="00B27FEB" w:rsidRPr="00B27FEB" w14:paraId="6E8D1312" w14:textId="77777777" w:rsidTr="003E05A2">
        <w:tc>
          <w:tcPr>
            <w:tcW w:w="822" w:type="pct"/>
            <w:vAlign w:val="center"/>
          </w:tcPr>
          <w:p w14:paraId="1F4B84C1" w14:textId="77777777" w:rsidR="00B27FEB" w:rsidRPr="00B27FEB" w:rsidRDefault="00B27FEB" w:rsidP="003E05A2">
            <w:pPr>
              <w:spacing w:before="0" w:after="0"/>
              <w:rPr>
                <w:rFonts w:cs="Arial"/>
                <w:sz w:val="20"/>
                <w:szCs w:val="20"/>
              </w:rPr>
            </w:pPr>
          </w:p>
        </w:tc>
        <w:tc>
          <w:tcPr>
            <w:tcW w:w="613" w:type="pct"/>
            <w:vAlign w:val="center"/>
          </w:tcPr>
          <w:p w14:paraId="2F3090AB"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752ABE9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81)</w:t>
            </w:r>
          </w:p>
          <w:p w14:paraId="03DDC7B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81)</w:t>
            </w:r>
          </w:p>
          <w:p w14:paraId="6E42DDA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82)</w:t>
            </w:r>
          </w:p>
          <w:p w14:paraId="163DBE9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88)</w:t>
            </w:r>
          </w:p>
          <w:p w14:paraId="59C54A72"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6)</w:t>
            </w:r>
          </w:p>
        </w:tc>
        <w:tc>
          <w:tcPr>
            <w:tcW w:w="1779" w:type="pct"/>
            <w:vAlign w:val="center"/>
          </w:tcPr>
          <w:p w14:paraId="00C5DBF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0.09)</w:t>
            </w:r>
          </w:p>
          <w:p w14:paraId="419489C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09)</w:t>
            </w:r>
          </w:p>
          <w:p w14:paraId="7A76FC4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0.08)</w:t>
            </w:r>
          </w:p>
          <w:p w14:paraId="41B8F25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8)</w:t>
            </w:r>
          </w:p>
          <w:p w14:paraId="6F3565B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Driest Quarter (0.07)</w:t>
            </w:r>
          </w:p>
        </w:tc>
      </w:tr>
      <w:tr w:rsidR="00B27FEB" w:rsidRPr="00B27FEB" w14:paraId="1F92F3DC" w14:textId="77777777" w:rsidTr="003E05A2">
        <w:tc>
          <w:tcPr>
            <w:tcW w:w="822" w:type="pct"/>
            <w:vAlign w:val="center"/>
          </w:tcPr>
          <w:p w14:paraId="35218CB4"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C.callosus </w:t>
            </w:r>
          </w:p>
        </w:tc>
        <w:tc>
          <w:tcPr>
            <w:tcW w:w="613" w:type="pct"/>
            <w:vAlign w:val="center"/>
          </w:tcPr>
          <w:p w14:paraId="631FB645"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52A06FF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6)</w:t>
            </w:r>
          </w:p>
          <w:p w14:paraId="6FF392E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9)</w:t>
            </w:r>
          </w:p>
          <w:p w14:paraId="6E5832C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100)</w:t>
            </w:r>
          </w:p>
          <w:p w14:paraId="48A22F8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100)</w:t>
            </w:r>
          </w:p>
          <w:p w14:paraId="110713E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100)</w:t>
            </w:r>
          </w:p>
        </w:tc>
        <w:tc>
          <w:tcPr>
            <w:tcW w:w="1779" w:type="pct"/>
            <w:vAlign w:val="center"/>
          </w:tcPr>
          <w:p w14:paraId="5793836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12)</w:t>
            </w:r>
          </w:p>
          <w:p w14:paraId="5124AAE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9)</w:t>
            </w:r>
          </w:p>
          <w:p w14:paraId="06BD71B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9)</w:t>
            </w:r>
          </w:p>
          <w:p w14:paraId="2CC0D88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0.08)</w:t>
            </w:r>
          </w:p>
          <w:p w14:paraId="7D401C8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in Temperature of Coldest Month (0.08)</w:t>
            </w:r>
          </w:p>
        </w:tc>
      </w:tr>
      <w:tr w:rsidR="00B27FEB" w:rsidRPr="00B27FEB" w14:paraId="54BEECA2" w14:textId="77777777" w:rsidTr="003E05A2">
        <w:tc>
          <w:tcPr>
            <w:tcW w:w="822" w:type="pct"/>
            <w:vAlign w:val="center"/>
          </w:tcPr>
          <w:p w14:paraId="63A1F4CB" w14:textId="77777777" w:rsidR="00B27FEB" w:rsidRPr="00B27FEB" w:rsidRDefault="00B27FEB" w:rsidP="003E05A2">
            <w:pPr>
              <w:spacing w:before="0" w:after="0"/>
              <w:rPr>
                <w:rFonts w:cs="Arial"/>
                <w:sz w:val="20"/>
                <w:szCs w:val="20"/>
              </w:rPr>
            </w:pPr>
          </w:p>
        </w:tc>
        <w:tc>
          <w:tcPr>
            <w:tcW w:w="613" w:type="pct"/>
            <w:vAlign w:val="center"/>
          </w:tcPr>
          <w:p w14:paraId="57390096"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40D8697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6)</w:t>
            </w:r>
          </w:p>
          <w:p w14:paraId="4952AE1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98)</w:t>
            </w:r>
          </w:p>
          <w:p w14:paraId="03ED29C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99)</w:t>
            </w:r>
          </w:p>
          <w:p w14:paraId="3C68A27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9)</w:t>
            </w:r>
          </w:p>
          <w:p w14:paraId="152C992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100)</w:t>
            </w:r>
          </w:p>
        </w:tc>
        <w:tc>
          <w:tcPr>
            <w:tcW w:w="1779" w:type="pct"/>
            <w:vAlign w:val="center"/>
          </w:tcPr>
          <w:p w14:paraId="6AFC274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11)</w:t>
            </w:r>
          </w:p>
          <w:p w14:paraId="667D001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9)</w:t>
            </w:r>
          </w:p>
          <w:p w14:paraId="6479CFC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7)</w:t>
            </w:r>
          </w:p>
          <w:p w14:paraId="302488B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p w14:paraId="049EA22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0.07)</w:t>
            </w:r>
          </w:p>
        </w:tc>
      </w:tr>
      <w:tr w:rsidR="00B27FEB" w:rsidRPr="00B27FEB" w14:paraId="22A08219" w14:textId="77777777" w:rsidTr="003E05A2">
        <w:tc>
          <w:tcPr>
            <w:tcW w:w="822" w:type="pct"/>
            <w:vAlign w:val="center"/>
          </w:tcPr>
          <w:p w14:paraId="3B88ED7A" w14:textId="77777777" w:rsidR="00B27FEB" w:rsidRPr="00B27FEB" w:rsidRDefault="00B27FEB" w:rsidP="003E05A2">
            <w:pPr>
              <w:spacing w:before="0" w:after="0"/>
              <w:rPr>
                <w:rFonts w:cs="Arial"/>
                <w:sz w:val="20"/>
                <w:szCs w:val="20"/>
              </w:rPr>
            </w:pPr>
          </w:p>
        </w:tc>
        <w:tc>
          <w:tcPr>
            <w:tcW w:w="613" w:type="pct"/>
            <w:vAlign w:val="center"/>
          </w:tcPr>
          <w:p w14:paraId="0F0B2702"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39E4285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Seasonality (81)</w:t>
            </w:r>
          </w:p>
          <w:p w14:paraId="00ED007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82)</w:t>
            </w:r>
          </w:p>
          <w:p w14:paraId="1F3824D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86)</w:t>
            </w:r>
          </w:p>
          <w:p w14:paraId="47EACBE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87)</w:t>
            </w:r>
          </w:p>
          <w:p w14:paraId="159D93A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5)</w:t>
            </w:r>
          </w:p>
        </w:tc>
        <w:tc>
          <w:tcPr>
            <w:tcW w:w="1779" w:type="pct"/>
            <w:vAlign w:val="center"/>
          </w:tcPr>
          <w:p w14:paraId="593571E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2)</w:t>
            </w:r>
          </w:p>
          <w:p w14:paraId="725EE89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0.11)</w:t>
            </w:r>
          </w:p>
          <w:p w14:paraId="3E0E65A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9)</w:t>
            </w:r>
          </w:p>
          <w:p w14:paraId="495EFF0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8)</w:t>
            </w:r>
          </w:p>
          <w:p w14:paraId="5C6B7CD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Mean Temperature (0.07)</w:t>
            </w:r>
          </w:p>
        </w:tc>
      </w:tr>
      <w:tr w:rsidR="00B27FEB" w:rsidRPr="00B27FEB" w14:paraId="36CAD050" w14:textId="77777777" w:rsidTr="003E05A2">
        <w:tc>
          <w:tcPr>
            <w:tcW w:w="822" w:type="pct"/>
            <w:vAlign w:val="center"/>
          </w:tcPr>
          <w:p w14:paraId="02ABAB96" w14:textId="77777777" w:rsidR="00B27FEB" w:rsidRPr="00B27FEB" w:rsidRDefault="00B27FEB" w:rsidP="003E05A2">
            <w:pPr>
              <w:spacing w:before="0" w:after="0"/>
              <w:rPr>
                <w:rFonts w:cs="Arial"/>
                <w:sz w:val="20"/>
                <w:szCs w:val="20"/>
              </w:rPr>
            </w:pPr>
          </w:p>
        </w:tc>
        <w:tc>
          <w:tcPr>
            <w:tcW w:w="613" w:type="pct"/>
            <w:vAlign w:val="center"/>
          </w:tcPr>
          <w:p w14:paraId="0EE25D4E"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1D223B94"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88)</w:t>
            </w:r>
          </w:p>
          <w:p w14:paraId="455456C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89)</w:t>
            </w:r>
          </w:p>
          <w:p w14:paraId="4F9140F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NDVI (93)</w:t>
            </w:r>
          </w:p>
          <w:p w14:paraId="1275500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Temperature Seasonality (93)</w:t>
            </w:r>
          </w:p>
          <w:p w14:paraId="398C7E7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6)</w:t>
            </w:r>
          </w:p>
        </w:tc>
        <w:tc>
          <w:tcPr>
            <w:tcW w:w="1779" w:type="pct"/>
            <w:vAlign w:val="center"/>
          </w:tcPr>
          <w:p w14:paraId="5DDBF46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NDVI (0.1)</w:t>
            </w:r>
          </w:p>
          <w:p w14:paraId="5A3C834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8)</w:t>
            </w:r>
          </w:p>
          <w:p w14:paraId="5E848BB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Temperature Seasonality (0.08)</w:t>
            </w:r>
          </w:p>
          <w:p w14:paraId="1DF1A8C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Isothermality</w:t>
            </w:r>
            <w:proofErr w:type="spellEnd"/>
            <w:r w:rsidRPr="00B27FEB">
              <w:rPr>
                <w:rFonts w:cs="Arial"/>
                <w:sz w:val="20"/>
                <w:szCs w:val="20"/>
              </w:rPr>
              <w:t xml:space="preserve"> (0.08)</w:t>
            </w:r>
          </w:p>
          <w:p w14:paraId="5AE5A3D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tc>
      </w:tr>
      <w:tr w:rsidR="00B27FEB" w:rsidRPr="00B27FEB" w14:paraId="14EAA190" w14:textId="77777777" w:rsidTr="003E05A2">
        <w:tc>
          <w:tcPr>
            <w:tcW w:w="822" w:type="pct"/>
            <w:vAlign w:val="center"/>
          </w:tcPr>
          <w:p w14:paraId="1DA64DCE" w14:textId="77777777" w:rsidR="00B27FEB" w:rsidRPr="00B27FEB" w:rsidRDefault="00B27FEB" w:rsidP="003E05A2">
            <w:pPr>
              <w:spacing w:before="0" w:after="0"/>
              <w:rPr>
                <w:rFonts w:cs="Arial"/>
                <w:i/>
                <w:iCs/>
                <w:sz w:val="20"/>
                <w:szCs w:val="20"/>
              </w:rPr>
            </w:pPr>
            <w:r w:rsidRPr="00B27FEB">
              <w:rPr>
                <w:rFonts w:cs="Arial"/>
                <w:i/>
                <w:iCs/>
                <w:sz w:val="20"/>
                <w:szCs w:val="20"/>
              </w:rPr>
              <w:lastRenderedPageBreak/>
              <w:t xml:space="preserve">C.musculinus </w:t>
            </w:r>
          </w:p>
        </w:tc>
        <w:tc>
          <w:tcPr>
            <w:tcW w:w="613" w:type="pct"/>
            <w:vAlign w:val="center"/>
          </w:tcPr>
          <w:p w14:paraId="100388EB"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72A851D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2)</w:t>
            </w:r>
          </w:p>
          <w:p w14:paraId="3E59C22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5)</w:t>
            </w:r>
          </w:p>
          <w:p w14:paraId="147B6DC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100)</w:t>
            </w:r>
          </w:p>
          <w:p w14:paraId="5E2E2F12"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p w14:paraId="2CD0BAF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100)</w:t>
            </w:r>
          </w:p>
        </w:tc>
        <w:tc>
          <w:tcPr>
            <w:tcW w:w="1779" w:type="pct"/>
            <w:vAlign w:val="center"/>
          </w:tcPr>
          <w:p w14:paraId="5EA0EE5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1)</w:t>
            </w:r>
          </w:p>
          <w:p w14:paraId="5EE384C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9)</w:t>
            </w:r>
          </w:p>
          <w:p w14:paraId="596A6B1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8)</w:t>
            </w:r>
          </w:p>
          <w:p w14:paraId="629C0BA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Quarter (0.07)</w:t>
            </w:r>
          </w:p>
          <w:p w14:paraId="1778EB6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7)</w:t>
            </w:r>
          </w:p>
        </w:tc>
      </w:tr>
      <w:tr w:rsidR="00B27FEB" w:rsidRPr="00B27FEB" w14:paraId="38B20F46" w14:textId="77777777" w:rsidTr="003E05A2">
        <w:tc>
          <w:tcPr>
            <w:tcW w:w="822" w:type="pct"/>
            <w:vAlign w:val="center"/>
          </w:tcPr>
          <w:p w14:paraId="0844C312" w14:textId="77777777" w:rsidR="00B27FEB" w:rsidRPr="00B27FEB" w:rsidRDefault="00B27FEB" w:rsidP="003E05A2">
            <w:pPr>
              <w:spacing w:before="0" w:after="0"/>
              <w:rPr>
                <w:rFonts w:cs="Arial"/>
                <w:sz w:val="20"/>
                <w:szCs w:val="20"/>
              </w:rPr>
            </w:pPr>
          </w:p>
        </w:tc>
        <w:tc>
          <w:tcPr>
            <w:tcW w:w="613" w:type="pct"/>
            <w:vAlign w:val="center"/>
          </w:tcPr>
          <w:p w14:paraId="50FC2E07"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757EADF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3)</w:t>
            </w:r>
          </w:p>
          <w:p w14:paraId="17E5AEE2"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94)</w:t>
            </w:r>
          </w:p>
          <w:p w14:paraId="6172E43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6)</w:t>
            </w:r>
          </w:p>
          <w:p w14:paraId="0FA9590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7)</w:t>
            </w:r>
          </w:p>
          <w:p w14:paraId="6EC9864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8)</w:t>
            </w:r>
          </w:p>
        </w:tc>
        <w:tc>
          <w:tcPr>
            <w:tcW w:w="1779" w:type="pct"/>
            <w:vAlign w:val="center"/>
          </w:tcPr>
          <w:p w14:paraId="44326EF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7)</w:t>
            </w:r>
          </w:p>
          <w:p w14:paraId="5DD7297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7)</w:t>
            </w:r>
          </w:p>
          <w:p w14:paraId="225F3F4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p w14:paraId="3B0B80B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0.07)</w:t>
            </w:r>
          </w:p>
          <w:p w14:paraId="4355412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7)</w:t>
            </w:r>
          </w:p>
        </w:tc>
      </w:tr>
      <w:tr w:rsidR="00B27FEB" w:rsidRPr="00B27FEB" w14:paraId="03BC4738" w14:textId="77777777" w:rsidTr="003E05A2">
        <w:tc>
          <w:tcPr>
            <w:tcW w:w="822" w:type="pct"/>
            <w:vAlign w:val="center"/>
          </w:tcPr>
          <w:p w14:paraId="2200C58D" w14:textId="77777777" w:rsidR="00B27FEB" w:rsidRPr="00B27FEB" w:rsidRDefault="00B27FEB" w:rsidP="003E05A2">
            <w:pPr>
              <w:spacing w:before="0" w:after="0"/>
              <w:rPr>
                <w:rFonts w:cs="Arial"/>
                <w:sz w:val="20"/>
                <w:szCs w:val="20"/>
              </w:rPr>
            </w:pPr>
          </w:p>
        </w:tc>
        <w:tc>
          <w:tcPr>
            <w:tcW w:w="613" w:type="pct"/>
            <w:vAlign w:val="center"/>
          </w:tcPr>
          <w:p w14:paraId="12A772E4"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3CEF3EF0"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82)</w:t>
            </w:r>
          </w:p>
          <w:p w14:paraId="414E5A2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85)</w:t>
            </w:r>
          </w:p>
          <w:p w14:paraId="75E633C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6)</w:t>
            </w:r>
          </w:p>
          <w:p w14:paraId="1B5D6BC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7)</w:t>
            </w:r>
          </w:p>
          <w:p w14:paraId="69FC8F5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9)</w:t>
            </w:r>
          </w:p>
        </w:tc>
        <w:tc>
          <w:tcPr>
            <w:tcW w:w="1779" w:type="pct"/>
            <w:vAlign w:val="center"/>
          </w:tcPr>
          <w:p w14:paraId="191361C9"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11)</w:t>
            </w:r>
          </w:p>
          <w:p w14:paraId="179B0E7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w:t>
            </w:r>
          </w:p>
          <w:p w14:paraId="32860E9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09)</w:t>
            </w:r>
          </w:p>
          <w:p w14:paraId="5BEBB01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8)</w:t>
            </w:r>
          </w:p>
          <w:p w14:paraId="7BD05E3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Seasonality (0.07)</w:t>
            </w:r>
          </w:p>
        </w:tc>
      </w:tr>
      <w:tr w:rsidR="00B27FEB" w:rsidRPr="00B27FEB" w14:paraId="75D886F9" w14:textId="77777777" w:rsidTr="003E05A2">
        <w:tc>
          <w:tcPr>
            <w:tcW w:w="822" w:type="pct"/>
            <w:vAlign w:val="center"/>
          </w:tcPr>
          <w:p w14:paraId="6904E8F6" w14:textId="77777777" w:rsidR="00B27FEB" w:rsidRPr="00B27FEB" w:rsidRDefault="00B27FEB" w:rsidP="003E05A2">
            <w:pPr>
              <w:spacing w:before="0" w:after="0"/>
              <w:rPr>
                <w:rFonts w:cs="Arial"/>
                <w:sz w:val="20"/>
                <w:szCs w:val="20"/>
              </w:rPr>
            </w:pPr>
          </w:p>
        </w:tc>
        <w:tc>
          <w:tcPr>
            <w:tcW w:w="613" w:type="pct"/>
            <w:vAlign w:val="center"/>
          </w:tcPr>
          <w:p w14:paraId="7C6A195A"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0D5B98C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87)</w:t>
            </w:r>
          </w:p>
          <w:p w14:paraId="0E016A6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92)</w:t>
            </w:r>
          </w:p>
          <w:p w14:paraId="675BD64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96)</w:t>
            </w:r>
          </w:p>
          <w:p w14:paraId="493801A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96)</w:t>
            </w:r>
          </w:p>
          <w:p w14:paraId="04A3ABA0"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tc>
        <w:tc>
          <w:tcPr>
            <w:tcW w:w="1779" w:type="pct"/>
            <w:vAlign w:val="center"/>
          </w:tcPr>
          <w:p w14:paraId="15FBD1B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1)</w:t>
            </w:r>
          </w:p>
          <w:p w14:paraId="78A878D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Diurnal Range (0.1)</w:t>
            </w:r>
          </w:p>
          <w:p w14:paraId="7230045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0.08)</w:t>
            </w:r>
          </w:p>
          <w:p w14:paraId="3723D87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8)</w:t>
            </w:r>
          </w:p>
          <w:p w14:paraId="7534637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0.07)</w:t>
            </w:r>
          </w:p>
        </w:tc>
      </w:tr>
      <w:tr w:rsidR="00B27FEB" w:rsidRPr="00B27FEB" w14:paraId="14FE5163" w14:textId="77777777" w:rsidTr="003E05A2">
        <w:tc>
          <w:tcPr>
            <w:tcW w:w="822" w:type="pct"/>
            <w:vAlign w:val="center"/>
          </w:tcPr>
          <w:p w14:paraId="0EBEE7E2"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C.laucha </w:t>
            </w:r>
          </w:p>
        </w:tc>
        <w:tc>
          <w:tcPr>
            <w:tcW w:w="613" w:type="pct"/>
            <w:vAlign w:val="center"/>
          </w:tcPr>
          <w:p w14:paraId="4CD29275"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454965A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89)</w:t>
            </w:r>
          </w:p>
          <w:p w14:paraId="2BCE692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0)</w:t>
            </w:r>
          </w:p>
          <w:p w14:paraId="28A4C5B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5)</w:t>
            </w:r>
          </w:p>
          <w:p w14:paraId="5441374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8)</w:t>
            </w:r>
          </w:p>
          <w:p w14:paraId="64F24AB3"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3E289FC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2)</w:t>
            </w:r>
          </w:p>
          <w:p w14:paraId="37874F1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8)</w:t>
            </w:r>
          </w:p>
          <w:p w14:paraId="5CF21A78"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0.07)</w:t>
            </w:r>
          </w:p>
          <w:p w14:paraId="4EEE43C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0.07)</w:t>
            </w:r>
          </w:p>
          <w:p w14:paraId="25AA655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tc>
      </w:tr>
      <w:tr w:rsidR="00B27FEB" w:rsidRPr="00B27FEB" w14:paraId="62C48FC7" w14:textId="77777777" w:rsidTr="003E05A2">
        <w:tc>
          <w:tcPr>
            <w:tcW w:w="822" w:type="pct"/>
            <w:vAlign w:val="center"/>
          </w:tcPr>
          <w:p w14:paraId="7B84FED4" w14:textId="77777777" w:rsidR="00B27FEB" w:rsidRPr="00B27FEB" w:rsidRDefault="00B27FEB" w:rsidP="003E05A2">
            <w:pPr>
              <w:spacing w:before="0" w:after="0"/>
              <w:rPr>
                <w:rFonts w:cs="Arial"/>
                <w:sz w:val="20"/>
                <w:szCs w:val="20"/>
              </w:rPr>
            </w:pPr>
          </w:p>
        </w:tc>
        <w:tc>
          <w:tcPr>
            <w:tcW w:w="613" w:type="pct"/>
            <w:vAlign w:val="center"/>
          </w:tcPr>
          <w:p w14:paraId="3831103D"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4D48CC5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92)</w:t>
            </w:r>
          </w:p>
          <w:p w14:paraId="7CD46A83"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3)</w:t>
            </w:r>
          </w:p>
          <w:p w14:paraId="7C07314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94)</w:t>
            </w:r>
          </w:p>
          <w:p w14:paraId="3AFA5D3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9)</w:t>
            </w:r>
          </w:p>
          <w:p w14:paraId="31D6DA8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1A8A34D4"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1)</w:t>
            </w:r>
          </w:p>
          <w:p w14:paraId="43195CF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0.08)</w:t>
            </w:r>
          </w:p>
          <w:p w14:paraId="3F0F5EA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0.07)</w:t>
            </w:r>
          </w:p>
          <w:p w14:paraId="4BAFAD2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0.07)</w:t>
            </w:r>
          </w:p>
          <w:p w14:paraId="2D925B4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armest Quarter (0.07)</w:t>
            </w:r>
          </w:p>
        </w:tc>
      </w:tr>
      <w:tr w:rsidR="00B27FEB" w:rsidRPr="00B27FEB" w14:paraId="55A69C68" w14:textId="77777777" w:rsidTr="003E05A2">
        <w:tc>
          <w:tcPr>
            <w:tcW w:w="822" w:type="pct"/>
            <w:vAlign w:val="center"/>
          </w:tcPr>
          <w:p w14:paraId="29CCAF18" w14:textId="77777777" w:rsidR="00B27FEB" w:rsidRPr="00B27FEB" w:rsidRDefault="00B27FEB" w:rsidP="003E05A2">
            <w:pPr>
              <w:spacing w:before="0" w:after="0"/>
              <w:rPr>
                <w:rFonts w:cs="Arial"/>
                <w:sz w:val="20"/>
                <w:szCs w:val="20"/>
              </w:rPr>
            </w:pPr>
          </w:p>
        </w:tc>
        <w:tc>
          <w:tcPr>
            <w:tcW w:w="613" w:type="pct"/>
            <w:vAlign w:val="center"/>
          </w:tcPr>
          <w:p w14:paraId="2C65F17A"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5DEDB34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Temperature Annual Range (82)</w:t>
            </w:r>
          </w:p>
          <w:p w14:paraId="0303A27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lastRenderedPageBreak/>
              <w:t>Max Temperature of Warmest Month (82)</w:t>
            </w:r>
          </w:p>
          <w:p w14:paraId="3D7C190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89)</w:t>
            </w:r>
          </w:p>
          <w:p w14:paraId="5CD9EA8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2)</w:t>
            </w:r>
          </w:p>
          <w:p w14:paraId="2F082A7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6752121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lastRenderedPageBreak/>
              <w:t>LUcrop</w:t>
            </w:r>
            <w:proofErr w:type="spellEnd"/>
            <w:r w:rsidRPr="00B27FEB">
              <w:rPr>
                <w:rFonts w:cs="Arial"/>
                <w:sz w:val="20"/>
                <w:szCs w:val="20"/>
              </w:rPr>
              <w:t xml:space="preserve"> (0.15)</w:t>
            </w:r>
          </w:p>
          <w:p w14:paraId="528DB82D"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8)</w:t>
            </w:r>
          </w:p>
          <w:p w14:paraId="21DF87C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lastRenderedPageBreak/>
              <w:t>LUothr</w:t>
            </w:r>
            <w:proofErr w:type="spellEnd"/>
            <w:r w:rsidRPr="00B27FEB">
              <w:rPr>
                <w:rFonts w:cs="Arial"/>
                <w:sz w:val="20"/>
                <w:szCs w:val="20"/>
              </w:rPr>
              <w:t xml:space="preserve"> (0.08)</w:t>
            </w:r>
          </w:p>
          <w:p w14:paraId="17692A60"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Coldest Quarter (0.07)</w:t>
            </w:r>
          </w:p>
          <w:p w14:paraId="388B5E1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7)</w:t>
            </w:r>
          </w:p>
        </w:tc>
      </w:tr>
      <w:tr w:rsidR="00B27FEB" w:rsidRPr="00B27FEB" w14:paraId="0FA9260A" w14:textId="77777777" w:rsidTr="003E05A2">
        <w:tc>
          <w:tcPr>
            <w:tcW w:w="822" w:type="pct"/>
            <w:vAlign w:val="center"/>
          </w:tcPr>
          <w:p w14:paraId="73CB371E" w14:textId="77777777" w:rsidR="00B27FEB" w:rsidRPr="00B27FEB" w:rsidRDefault="00B27FEB" w:rsidP="003E05A2">
            <w:pPr>
              <w:spacing w:before="0" w:after="0"/>
              <w:rPr>
                <w:rFonts w:cs="Arial"/>
                <w:sz w:val="20"/>
                <w:szCs w:val="20"/>
              </w:rPr>
            </w:pPr>
          </w:p>
        </w:tc>
        <w:tc>
          <w:tcPr>
            <w:tcW w:w="613" w:type="pct"/>
            <w:vAlign w:val="center"/>
          </w:tcPr>
          <w:p w14:paraId="560E64F8"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01446DA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86)</w:t>
            </w:r>
          </w:p>
          <w:p w14:paraId="392FD7F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89)</w:t>
            </w:r>
          </w:p>
          <w:p w14:paraId="7B7DFED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90)</w:t>
            </w:r>
          </w:p>
          <w:p w14:paraId="2BA5918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91)</w:t>
            </w:r>
          </w:p>
          <w:p w14:paraId="09CD071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9)</w:t>
            </w:r>
          </w:p>
        </w:tc>
        <w:tc>
          <w:tcPr>
            <w:tcW w:w="1779" w:type="pct"/>
            <w:vAlign w:val="center"/>
          </w:tcPr>
          <w:p w14:paraId="1996D54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2)</w:t>
            </w:r>
          </w:p>
          <w:p w14:paraId="4A80D44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8)</w:t>
            </w:r>
          </w:p>
          <w:p w14:paraId="4B5D105F"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0.08)</w:t>
            </w:r>
          </w:p>
          <w:p w14:paraId="4C49DF2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past</w:t>
            </w:r>
            <w:proofErr w:type="spellEnd"/>
            <w:r w:rsidRPr="00B27FEB">
              <w:rPr>
                <w:rFonts w:cs="Arial"/>
                <w:sz w:val="20"/>
                <w:szCs w:val="20"/>
              </w:rPr>
              <w:t xml:space="preserve"> (0.08)</w:t>
            </w:r>
          </w:p>
          <w:p w14:paraId="4902E8C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othr</w:t>
            </w:r>
            <w:proofErr w:type="spellEnd"/>
            <w:r w:rsidRPr="00B27FEB">
              <w:rPr>
                <w:rFonts w:cs="Arial"/>
                <w:sz w:val="20"/>
                <w:szCs w:val="20"/>
              </w:rPr>
              <w:t xml:space="preserve"> (0.08)</w:t>
            </w:r>
          </w:p>
        </w:tc>
      </w:tr>
      <w:tr w:rsidR="00B27FEB" w:rsidRPr="00B27FEB" w14:paraId="4A2EF467" w14:textId="77777777" w:rsidTr="003E05A2">
        <w:tc>
          <w:tcPr>
            <w:tcW w:w="822" w:type="pct"/>
            <w:vAlign w:val="center"/>
          </w:tcPr>
          <w:p w14:paraId="6724F7E4" w14:textId="77777777" w:rsidR="00B27FEB" w:rsidRPr="00B27FEB" w:rsidRDefault="00B27FEB" w:rsidP="003E05A2">
            <w:pPr>
              <w:spacing w:before="0" w:after="0"/>
              <w:rPr>
                <w:rFonts w:cs="Arial"/>
                <w:i/>
                <w:iCs/>
                <w:sz w:val="20"/>
                <w:szCs w:val="20"/>
              </w:rPr>
            </w:pPr>
            <w:r w:rsidRPr="00B27FEB">
              <w:rPr>
                <w:rFonts w:cs="Arial"/>
                <w:i/>
                <w:iCs/>
                <w:sz w:val="20"/>
                <w:szCs w:val="20"/>
              </w:rPr>
              <w:t xml:space="preserve">O.flavescens </w:t>
            </w:r>
          </w:p>
        </w:tc>
        <w:tc>
          <w:tcPr>
            <w:tcW w:w="613" w:type="pct"/>
            <w:vAlign w:val="center"/>
          </w:tcPr>
          <w:p w14:paraId="1046D0C1" w14:textId="77777777" w:rsidR="00B27FEB" w:rsidRPr="00B27FEB" w:rsidRDefault="00B27FEB" w:rsidP="003E05A2">
            <w:pPr>
              <w:spacing w:before="0" w:after="0"/>
              <w:rPr>
                <w:rFonts w:cs="Arial"/>
                <w:sz w:val="20"/>
                <w:szCs w:val="20"/>
              </w:rPr>
            </w:pPr>
            <w:r w:rsidRPr="00B27FEB">
              <w:rPr>
                <w:rFonts w:cs="Arial"/>
                <w:sz w:val="20"/>
                <w:szCs w:val="20"/>
              </w:rPr>
              <w:t>RF</w:t>
            </w:r>
          </w:p>
        </w:tc>
        <w:tc>
          <w:tcPr>
            <w:tcW w:w="1786" w:type="pct"/>
            <w:vAlign w:val="center"/>
          </w:tcPr>
          <w:p w14:paraId="07C3374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88)</w:t>
            </w:r>
          </w:p>
          <w:p w14:paraId="672D9834"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98)</w:t>
            </w:r>
          </w:p>
          <w:p w14:paraId="5B35002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8)</w:t>
            </w:r>
          </w:p>
          <w:p w14:paraId="1B546670"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p w14:paraId="0FEA90F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34C8D32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6)</w:t>
            </w:r>
          </w:p>
          <w:p w14:paraId="1759ADE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9)</w:t>
            </w:r>
          </w:p>
          <w:p w14:paraId="667140D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0.07)</w:t>
            </w:r>
          </w:p>
          <w:p w14:paraId="21D28F9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in wettest Month (0.07)</w:t>
            </w:r>
          </w:p>
          <w:p w14:paraId="25DA7E60"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tc>
      </w:tr>
      <w:tr w:rsidR="00B27FEB" w:rsidRPr="00B27FEB" w14:paraId="67788D3D" w14:textId="77777777" w:rsidTr="003E05A2">
        <w:tc>
          <w:tcPr>
            <w:tcW w:w="822" w:type="pct"/>
            <w:vAlign w:val="center"/>
          </w:tcPr>
          <w:p w14:paraId="0662F0DB" w14:textId="77777777" w:rsidR="00B27FEB" w:rsidRPr="00B27FEB" w:rsidRDefault="00B27FEB" w:rsidP="003E05A2">
            <w:pPr>
              <w:spacing w:before="0" w:after="0"/>
              <w:rPr>
                <w:rFonts w:cs="Arial"/>
                <w:sz w:val="20"/>
                <w:szCs w:val="20"/>
              </w:rPr>
            </w:pPr>
          </w:p>
        </w:tc>
        <w:tc>
          <w:tcPr>
            <w:tcW w:w="613" w:type="pct"/>
            <w:vAlign w:val="center"/>
          </w:tcPr>
          <w:p w14:paraId="1CBEC871" w14:textId="77777777" w:rsidR="00B27FEB" w:rsidRPr="00B27FEB" w:rsidRDefault="00B27FEB" w:rsidP="003E05A2">
            <w:pPr>
              <w:spacing w:before="0" w:after="0"/>
              <w:rPr>
                <w:rFonts w:cs="Arial"/>
                <w:sz w:val="20"/>
                <w:szCs w:val="20"/>
              </w:rPr>
            </w:pPr>
            <w:r w:rsidRPr="00B27FEB">
              <w:rPr>
                <w:rFonts w:cs="Arial"/>
                <w:sz w:val="20"/>
                <w:szCs w:val="20"/>
              </w:rPr>
              <w:t>ET</w:t>
            </w:r>
          </w:p>
        </w:tc>
        <w:tc>
          <w:tcPr>
            <w:tcW w:w="1786" w:type="pct"/>
            <w:vAlign w:val="center"/>
          </w:tcPr>
          <w:p w14:paraId="5E1C6A7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93)</w:t>
            </w:r>
          </w:p>
          <w:p w14:paraId="032C77A0"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4)</w:t>
            </w:r>
          </w:p>
          <w:p w14:paraId="5BF5F14B"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96)</w:t>
            </w:r>
          </w:p>
          <w:p w14:paraId="05369E9F"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98)</w:t>
            </w:r>
          </w:p>
          <w:p w14:paraId="1B6FF21C"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100)</w:t>
            </w:r>
          </w:p>
        </w:tc>
        <w:tc>
          <w:tcPr>
            <w:tcW w:w="1779" w:type="pct"/>
            <w:vAlign w:val="center"/>
          </w:tcPr>
          <w:p w14:paraId="30A7E66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9)</w:t>
            </w:r>
          </w:p>
          <w:p w14:paraId="343FBDA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Wettest Quarter (0.08)</w:t>
            </w:r>
          </w:p>
          <w:p w14:paraId="0C5BE2F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8)</w:t>
            </w:r>
          </w:p>
          <w:p w14:paraId="3C1F377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0.07)</w:t>
            </w:r>
          </w:p>
          <w:p w14:paraId="14A05F6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ean Temperature of Coldest Quarter (0.07)</w:t>
            </w:r>
          </w:p>
        </w:tc>
      </w:tr>
      <w:tr w:rsidR="00B27FEB" w:rsidRPr="00B27FEB" w14:paraId="06DFE165" w14:textId="77777777" w:rsidTr="003E05A2">
        <w:tc>
          <w:tcPr>
            <w:tcW w:w="822" w:type="pct"/>
            <w:vAlign w:val="center"/>
          </w:tcPr>
          <w:p w14:paraId="16CF5E6A" w14:textId="77777777" w:rsidR="00B27FEB" w:rsidRPr="00B27FEB" w:rsidRDefault="00B27FEB" w:rsidP="003E05A2">
            <w:pPr>
              <w:spacing w:before="0" w:after="0"/>
              <w:rPr>
                <w:rFonts w:cs="Arial"/>
                <w:sz w:val="20"/>
                <w:szCs w:val="20"/>
              </w:rPr>
            </w:pPr>
          </w:p>
        </w:tc>
        <w:tc>
          <w:tcPr>
            <w:tcW w:w="613" w:type="pct"/>
            <w:vAlign w:val="center"/>
          </w:tcPr>
          <w:p w14:paraId="2C65C8A6" w14:textId="77777777" w:rsidR="00B27FEB" w:rsidRPr="00B27FEB" w:rsidRDefault="00B27FEB" w:rsidP="003E05A2">
            <w:pPr>
              <w:spacing w:before="0" w:after="0"/>
              <w:rPr>
                <w:rFonts w:cs="Arial"/>
                <w:sz w:val="20"/>
                <w:szCs w:val="20"/>
              </w:rPr>
            </w:pPr>
            <w:r w:rsidRPr="00B27FEB">
              <w:rPr>
                <w:rFonts w:cs="Arial"/>
                <w:sz w:val="20"/>
                <w:szCs w:val="20"/>
              </w:rPr>
              <w:t>XGB</w:t>
            </w:r>
          </w:p>
        </w:tc>
        <w:tc>
          <w:tcPr>
            <w:tcW w:w="1786" w:type="pct"/>
            <w:vAlign w:val="center"/>
          </w:tcPr>
          <w:p w14:paraId="57CF4E5D"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87)</w:t>
            </w:r>
          </w:p>
          <w:p w14:paraId="46FE194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87)</w:t>
            </w:r>
          </w:p>
          <w:p w14:paraId="1D1BB9C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92)</w:t>
            </w:r>
          </w:p>
          <w:p w14:paraId="4BB358CB"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92)</w:t>
            </w:r>
          </w:p>
          <w:p w14:paraId="3A62387E"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tc>
        <w:tc>
          <w:tcPr>
            <w:tcW w:w="1779" w:type="pct"/>
            <w:vAlign w:val="center"/>
          </w:tcPr>
          <w:p w14:paraId="651DFDF5"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2)</w:t>
            </w:r>
          </w:p>
          <w:p w14:paraId="4AA48515"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1)</w:t>
            </w:r>
          </w:p>
          <w:p w14:paraId="249251BE"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armest Quarter (0.09)</w:t>
            </w:r>
          </w:p>
          <w:p w14:paraId="1C56BB12"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Wettest Month (0.08)</w:t>
            </w:r>
          </w:p>
          <w:p w14:paraId="46535B3C"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Precipitation of Coldest Quarter (0.05)</w:t>
            </w:r>
          </w:p>
        </w:tc>
      </w:tr>
      <w:tr w:rsidR="00B27FEB" w:rsidRPr="00B27FEB" w14:paraId="3FD20668" w14:textId="77777777" w:rsidTr="003E05A2">
        <w:tc>
          <w:tcPr>
            <w:tcW w:w="822" w:type="pct"/>
            <w:vAlign w:val="center"/>
          </w:tcPr>
          <w:p w14:paraId="55D695F0" w14:textId="77777777" w:rsidR="00B27FEB" w:rsidRPr="00B27FEB" w:rsidRDefault="00B27FEB" w:rsidP="003E05A2">
            <w:pPr>
              <w:spacing w:before="0" w:after="0"/>
              <w:rPr>
                <w:rFonts w:cs="Arial"/>
                <w:sz w:val="20"/>
                <w:szCs w:val="20"/>
              </w:rPr>
            </w:pPr>
          </w:p>
        </w:tc>
        <w:tc>
          <w:tcPr>
            <w:tcW w:w="613" w:type="pct"/>
            <w:vAlign w:val="center"/>
          </w:tcPr>
          <w:p w14:paraId="24430583" w14:textId="77777777" w:rsidR="00B27FEB" w:rsidRPr="00B27FEB" w:rsidRDefault="00B27FEB" w:rsidP="003E05A2">
            <w:pPr>
              <w:spacing w:before="0" w:after="0"/>
              <w:rPr>
                <w:rFonts w:cs="Arial"/>
                <w:sz w:val="20"/>
                <w:szCs w:val="20"/>
              </w:rPr>
            </w:pPr>
            <w:r w:rsidRPr="00B27FEB">
              <w:rPr>
                <w:rFonts w:cs="Arial"/>
                <w:sz w:val="20"/>
                <w:szCs w:val="20"/>
              </w:rPr>
              <w:t>LGBM</w:t>
            </w:r>
          </w:p>
        </w:tc>
        <w:tc>
          <w:tcPr>
            <w:tcW w:w="1786" w:type="pct"/>
            <w:vAlign w:val="center"/>
          </w:tcPr>
          <w:p w14:paraId="3A372697"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88)</w:t>
            </w:r>
          </w:p>
          <w:p w14:paraId="70D04AF1"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90)</w:t>
            </w:r>
          </w:p>
          <w:p w14:paraId="01D7E276"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91)</w:t>
            </w:r>
          </w:p>
          <w:p w14:paraId="5217735A"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94)</w:t>
            </w:r>
          </w:p>
          <w:p w14:paraId="68B11D29"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100)</w:t>
            </w:r>
          </w:p>
        </w:tc>
        <w:tc>
          <w:tcPr>
            <w:tcW w:w="1779" w:type="pct"/>
            <w:vAlign w:val="center"/>
          </w:tcPr>
          <w:p w14:paraId="6DB89A17"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urbn</w:t>
            </w:r>
            <w:proofErr w:type="spellEnd"/>
            <w:r w:rsidRPr="00B27FEB">
              <w:rPr>
                <w:rFonts w:cs="Arial"/>
                <w:sz w:val="20"/>
                <w:szCs w:val="20"/>
              </w:rPr>
              <w:t xml:space="preserve"> (0.13)</w:t>
            </w:r>
          </w:p>
          <w:p w14:paraId="5DFC4948"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crop</w:t>
            </w:r>
            <w:proofErr w:type="spellEnd"/>
            <w:r w:rsidRPr="00B27FEB">
              <w:rPr>
                <w:rFonts w:cs="Arial"/>
                <w:sz w:val="20"/>
                <w:szCs w:val="20"/>
              </w:rPr>
              <w:t xml:space="preserve"> (0.08)</w:t>
            </w:r>
          </w:p>
          <w:p w14:paraId="329442C6"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Max Temperature of Warmest Month (0.08)</w:t>
            </w:r>
          </w:p>
          <w:p w14:paraId="7CD263D1" w14:textId="77777777" w:rsidR="00B27FEB" w:rsidRPr="00B27FEB" w:rsidRDefault="00B27FEB" w:rsidP="003E05A2">
            <w:pPr>
              <w:numPr>
                <w:ilvl w:val="0"/>
                <w:numId w:val="2"/>
              </w:numPr>
              <w:spacing w:before="0" w:after="0"/>
              <w:rPr>
                <w:rFonts w:cs="Arial"/>
                <w:sz w:val="20"/>
                <w:szCs w:val="20"/>
              </w:rPr>
            </w:pPr>
            <w:proofErr w:type="spellStart"/>
            <w:r w:rsidRPr="00B27FEB">
              <w:rPr>
                <w:rFonts w:cs="Arial"/>
                <w:sz w:val="20"/>
                <w:szCs w:val="20"/>
              </w:rPr>
              <w:t>LUsecd</w:t>
            </w:r>
            <w:proofErr w:type="spellEnd"/>
            <w:r w:rsidRPr="00B27FEB">
              <w:rPr>
                <w:rFonts w:cs="Arial"/>
                <w:sz w:val="20"/>
                <w:szCs w:val="20"/>
              </w:rPr>
              <w:t xml:space="preserve"> (0.07)</w:t>
            </w:r>
          </w:p>
          <w:p w14:paraId="2E4C4A7A" w14:textId="77777777" w:rsidR="00B27FEB" w:rsidRPr="00B27FEB" w:rsidRDefault="00B27FEB" w:rsidP="003E05A2">
            <w:pPr>
              <w:numPr>
                <w:ilvl w:val="0"/>
                <w:numId w:val="2"/>
              </w:numPr>
              <w:spacing w:before="0" w:after="0"/>
              <w:rPr>
                <w:rFonts w:cs="Arial"/>
                <w:sz w:val="20"/>
                <w:szCs w:val="20"/>
              </w:rPr>
            </w:pPr>
            <w:r w:rsidRPr="00B27FEB">
              <w:rPr>
                <w:rFonts w:cs="Arial"/>
                <w:sz w:val="20"/>
                <w:szCs w:val="20"/>
              </w:rPr>
              <w:t>Annual Precipitation (0.07)</w:t>
            </w:r>
          </w:p>
        </w:tc>
      </w:tr>
    </w:tbl>
    <w:p w14:paraId="774CA6AF" w14:textId="77777777" w:rsidR="00B27FEB" w:rsidRPr="00B27FEB" w:rsidRDefault="00B27FEB" w:rsidP="00B00E7B">
      <w:pPr>
        <w:pStyle w:val="Caption1"/>
      </w:pPr>
      <w:r w:rsidRPr="00B27FEB">
        <w:t xml:space="preserve">Note: Abbreviations: RF: random forest algorithm, ET: Extra Trees algorithm, XGB: </w:t>
      </w:r>
      <w:proofErr w:type="spellStart"/>
      <w:r w:rsidRPr="00B27FEB">
        <w:t>eXtra</w:t>
      </w:r>
      <w:proofErr w:type="spellEnd"/>
      <w:r w:rsidRPr="00B27FEB">
        <w:t xml:space="preserve"> Gradient Boost, LGBM: Light Gradient Boost Model, </w:t>
      </w:r>
      <w:proofErr w:type="spellStart"/>
      <w:r w:rsidRPr="00B27FEB">
        <w:t>LUcrop</w:t>
      </w:r>
      <w:proofErr w:type="spellEnd"/>
      <w:r w:rsidRPr="00B27FEB">
        <w:t xml:space="preserve">: Land use – cropland, </w:t>
      </w:r>
      <w:proofErr w:type="spellStart"/>
      <w:r w:rsidRPr="00B27FEB">
        <w:t>LUurban</w:t>
      </w:r>
      <w:proofErr w:type="spellEnd"/>
      <w:r w:rsidRPr="00B27FEB">
        <w:t xml:space="preserve">: Land use – urban land, </w:t>
      </w:r>
      <w:proofErr w:type="spellStart"/>
      <w:r w:rsidRPr="00B27FEB">
        <w:t>LUpast</w:t>
      </w:r>
      <w:proofErr w:type="spellEnd"/>
      <w:r w:rsidRPr="00B27FEB">
        <w:t xml:space="preserve">: Land use – </w:t>
      </w:r>
      <w:proofErr w:type="gramStart"/>
      <w:r w:rsidRPr="00B27FEB">
        <w:t>Pasture land</w:t>
      </w:r>
      <w:proofErr w:type="gramEnd"/>
      <w:r w:rsidRPr="00B27FEB">
        <w:t xml:space="preserve">, </w:t>
      </w:r>
      <w:proofErr w:type="spellStart"/>
      <w:r w:rsidRPr="00B27FEB">
        <w:t>LUsecd</w:t>
      </w:r>
      <w:proofErr w:type="spellEnd"/>
      <w:r w:rsidRPr="00B27FEB">
        <w:t xml:space="preserve">: Land use – secondary/ non-agricultural land, </w:t>
      </w:r>
      <w:proofErr w:type="spellStart"/>
      <w:r w:rsidRPr="00B27FEB">
        <w:t>LUothr</w:t>
      </w:r>
      <w:proofErr w:type="spellEnd"/>
      <w:r w:rsidRPr="00B27FEB">
        <w:t>: Land use – Other/ Forested land use, NDVI: Normalized Difference Vegetation Index.</w:t>
      </w:r>
    </w:p>
    <w:p w14:paraId="52A37EC9" w14:textId="7BC4EDA8" w:rsidR="00B27FEB" w:rsidRPr="00B27FEB" w:rsidRDefault="00B27FEB" w:rsidP="00B27FEB">
      <w:r w:rsidRPr="00B27FEB">
        <w:t>In contrast to Table S</w:t>
      </w:r>
      <w:r w:rsidR="00745D33">
        <w:t>2.2</w:t>
      </w:r>
      <w:r w:rsidRPr="00B27FEB">
        <w:t>, the Figure S</w:t>
      </w:r>
      <w:r w:rsidR="00745D33">
        <w:t>2.2</w:t>
      </w:r>
      <w:r w:rsidRPr="00B27FEB">
        <w:t xml:space="preserve"> shows the feature importance of all the 26 eco-environmental features for all six rodent reservoirs distributed over the 4 algorithms of 3 NWAs.</w:t>
      </w:r>
    </w:p>
    <w:p w14:paraId="6543BE8F" w14:textId="77777777" w:rsidR="00B27FEB" w:rsidRPr="00B27FEB" w:rsidRDefault="00B27FEB" w:rsidP="00B27FEB">
      <w:r w:rsidRPr="00B27FEB">
        <w:rPr>
          <w:noProof/>
        </w:rPr>
        <w:lastRenderedPageBreak/>
        <w:drawing>
          <wp:inline distT="0" distB="0" distL="0" distR="0" wp14:anchorId="7BB18FFB" wp14:editId="254EFA21">
            <wp:extent cx="9010027" cy="5184617"/>
            <wp:effectExtent l="0" t="4762" r="2222" b="2223"/>
            <wp:docPr id="333380298" name="Picture 1" descr="A group of rows of colorfu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380298" name="Picture 1" descr="A group of rows of colorful dot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rot="16200000">
                      <a:off x="0" y="0"/>
                      <a:ext cx="9240964" cy="5317504"/>
                    </a:xfrm>
                    <a:prstGeom prst="rect">
                      <a:avLst/>
                    </a:prstGeom>
                  </pic:spPr>
                </pic:pic>
              </a:graphicData>
            </a:graphic>
          </wp:inline>
        </w:drawing>
      </w:r>
    </w:p>
    <w:p w14:paraId="72F2501C" w14:textId="1E08CFEB" w:rsidR="00B27FEB" w:rsidRPr="00B27FEB" w:rsidRDefault="00B27FEB" w:rsidP="00B27FEB">
      <w:pPr>
        <w:pStyle w:val="Caption1"/>
      </w:pPr>
      <w:r w:rsidRPr="00B27FEB">
        <w:lastRenderedPageBreak/>
        <w:t>Figure S</w:t>
      </w:r>
      <w:r>
        <w:rPr>
          <w:iCs w:val="0"/>
        </w:rPr>
        <w:t>2.</w:t>
      </w:r>
      <w:r w:rsidR="00F60C48">
        <w:rPr>
          <w:iCs w:val="0"/>
        </w:rPr>
        <w:t>3</w:t>
      </w:r>
      <w:r>
        <w:rPr>
          <w:iCs w:val="0"/>
        </w:rPr>
        <w:t>.</w:t>
      </w:r>
      <w:r w:rsidRPr="00B27FEB">
        <w:t xml:space="preserve"> Feature importances of all 26 raster features based on mean reduced impurity from the four ensemble algorithms along classified based on number of times the feature was selected in Recursive Feature Elimination (RFE) technique. </w:t>
      </w:r>
    </w:p>
    <w:p w14:paraId="54F82C0B" w14:textId="77777777" w:rsidR="00B27FEB" w:rsidRPr="00B27FEB" w:rsidRDefault="00B27FEB" w:rsidP="00B27FEB">
      <w:pPr>
        <w:rPr>
          <w:b/>
        </w:rPr>
      </w:pPr>
    </w:p>
    <w:p w14:paraId="4FBE9529" w14:textId="7F302E13" w:rsidR="00B27FEB" w:rsidRPr="00B27FEB" w:rsidRDefault="00AE7E64" w:rsidP="00D452AE">
      <w:pPr>
        <w:pStyle w:val="Heading2"/>
      </w:pPr>
      <w:r>
        <w:t>2.3</w:t>
      </w:r>
      <w:r w:rsidR="008E103C">
        <w:t xml:space="preserve"> </w:t>
      </w:r>
      <w:r w:rsidR="008E103C" w:rsidRPr="003C2D3E">
        <w:t>Modeling framework for changing risk of rodent-borne zoonotic diseases: Performance and Metrics</w:t>
      </w:r>
      <w:r>
        <w:t xml:space="preserve"> </w:t>
      </w:r>
    </w:p>
    <w:p w14:paraId="775133B7" w14:textId="77777777" w:rsidR="00CB11A4" w:rsidRPr="003C2D3E" w:rsidRDefault="00CB11A4" w:rsidP="00CB11A4">
      <w:r>
        <w:t>Species Distribution Models (</w:t>
      </w:r>
      <w:r w:rsidRPr="003325A8">
        <w:t>SDMs</w:t>
      </w:r>
      <w:r>
        <w:t>)</w:t>
      </w:r>
      <w:r w:rsidRPr="003325A8">
        <w:t xml:space="preserve"> </w:t>
      </w:r>
      <w:r>
        <w:t xml:space="preserve">using four ensemble Machine Learning (ML) algorithms predicted the </w:t>
      </w:r>
      <w:r w:rsidRPr="003325A8">
        <w:t>habitat suitability</w:t>
      </w:r>
      <w:r>
        <w:t xml:space="preserve"> for </w:t>
      </w:r>
      <w:r w:rsidRPr="003325A8">
        <w:t>six</w:t>
      </w:r>
      <w:r>
        <w:t xml:space="preserve"> rodent reservoirs of </w:t>
      </w:r>
      <w:r w:rsidRPr="003325A8">
        <w:t>NWAs</w:t>
      </w:r>
      <w:r>
        <w:t xml:space="preserve"> under </w:t>
      </w:r>
      <w:r w:rsidRPr="003325A8">
        <w:t xml:space="preserve">two future </w:t>
      </w:r>
      <w:r>
        <w:t xml:space="preserve">climate change scenarios </w:t>
      </w:r>
      <w:r w:rsidRPr="003325A8">
        <w:t xml:space="preserve">(SSP2-4.5 and SSP5-8.5) </w:t>
      </w:r>
      <w:r>
        <w:t>in the next 20</w:t>
      </w:r>
      <w:r w:rsidRPr="003325A8">
        <w:t>–</w:t>
      </w:r>
      <w:r>
        <w:t>40 years performed moderately well with a Cross-Validation (CV) accuracy between 77% to 87%. The recall score for species presence (recall for positives) ranged between 80% to 87% and the F1 scores were between 77% and 88% with a 12% to 20% false positive responses (Figure 5A). The metrics based on the test set (25% of the overall data) were not dissimilar to the metrics on the CV set (Figure 5B). In terms of predicting true presences, there were no clear differences in the confusion matrices (misclassification matrices; see Supplementary Figure S2.3).</w:t>
      </w:r>
    </w:p>
    <w:p w14:paraId="0139E201" w14:textId="77777777" w:rsidR="00CB11A4" w:rsidRDefault="00CB11A4" w:rsidP="00CB11A4">
      <w:pPr>
        <w:spacing w:before="0"/>
        <w:contextualSpacing/>
        <w:rPr>
          <w:rFonts w:ascii="Calibri" w:hAnsi="Calibri" w:cs="Calibri"/>
          <w:szCs w:val="22"/>
        </w:rPr>
      </w:pPr>
      <w:r>
        <w:rPr>
          <w:rFonts w:ascii="Calibri" w:hAnsi="Calibri" w:cs="Calibri"/>
          <w:noProof/>
          <w:szCs w:val="22"/>
        </w:rPr>
        <w:drawing>
          <wp:inline distT="0" distB="0" distL="0" distR="0" wp14:anchorId="13D93B8F" wp14:editId="1F997621">
            <wp:extent cx="5967617" cy="3243635"/>
            <wp:effectExtent l="0" t="0" r="1905" b="0"/>
            <wp:docPr id="1383274391"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274391" name="Picture 4" descr="A screenshot of a computer scre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05425" cy="3264185"/>
                    </a:xfrm>
                    <a:prstGeom prst="rect">
                      <a:avLst/>
                    </a:prstGeom>
                  </pic:spPr>
                </pic:pic>
              </a:graphicData>
            </a:graphic>
          </wp:inline>
        </w:drawing>
      </w:r>
    </w:p>
    <w:p w14:paraId="249FF0D8" w14:textId="7780B88D" w:rsidR="00CB11A4" w:rsidRDefault="00CB11A4" w:rsidP="00CB11A4">
      <w:pPr>
        <w:pStyle w:val="Caption1"/>
      </w:pPr>
      <w:r>
        <w:t xml:space="preserve">Figure S2.3. Prediction Performance metrics for the four model algorithms (rf: random forest, et: extra trees, </w:t>
      </w:r>
      <w:proofErr w:type="spellStart"/>
      <w:r>
        <w:t>xgb</w:t>
      </w:r>
      <w:proofErr w:type="spellEnd"/>
      <w:r>
        <w:t xml:space="preserve">: extreme gradient boost , </w:t>
      </w:r>
      <w:proofErr w:type="spellStart"/>
      <w:r>
        <w:t>lgbm</w:t>
      </w:r>
      <w:proofErr w:type="spellEnd"/>
      <w:r>
        <w:t xml:space="preserve">: light gradient boosting machine) used to develop Species Distribution Models (SDMs) for the six rodent reservoir species of the three New World Arenaviruses (NWAs), namely, Guanarito virus (GTOV), Machupo virus (MACV) and </w:t>
      </w:r>
      <w:proofErr w:type="spellStart"/>
      <w:r>
        <w:t>Junin</w:t>
      </w:r>
      <w:proofErr w:type="spellEnd"/>
      <w:r>
        <w:t xml:space="preserve"> virus (JUNV). A. 5-fold cross-validation metrics. B. Test-set prediction metrics. All scores have % units.</w:t>
      </w:r>
    </w:p>
    <w:p w14:paraId="26E755F4" w14:textId="457B74FD" w:rsidR="00CB11A4" w:rsidRPr="003C2D3E" w:rsidRDefault="00CB11A4" w:rsidP="00CB11A4">
      <w:r>
        <w:t xml:space="preserve">The performance metrics magnitude was proportional to the number of historical occurrences for the rodent species in both validation and test datasets. This is in line with some of the prior studies which reported that the SDMs were sensitive to the number of positive signals in the sample data </w:t>
      </w:r>
      <w:r>
        <w:fldChar w:fldCharType="begin"/>
      </w:r>
      <w:r w:rsidR="009A7B8B">
        <w:instrText xml:space="preserve"> ADDIN ZOTERO_ITEM CSL_CITATION {"citationID":"a25u1i9rdbp","properties":{"formattedCitation":"\\super 27\\uc0\\u8211{}30\\nosupersub{}","plainCitation":"27–30","noteIndex":0},"citationItems":[{"id":1069,"uris":["http://zotero.org/groups/5467322/items/QUBVU47X"],"itemData":{"id":1069,"type":"article-journal","abstract":"Species distribution modeling (SDM) is an essential method in ecology and conservation. SDMs are often calibrated within one country's borders, typically along a limited environmental gradient with biased and incomplete data, making the quality of these models questionable. In this study, we evaluated how adequate are national presence-only data for calibrating regional SDMs. We trained SDMs for Egyptian bat species at two different scales: only within Egypt and at a species-specific global extent. We used two modeling algorithms: Maxent and elastic net, both under the point-process modeling framework. For each modeling algorithm, we measured the congruence of the predictions of global and regional models for Egypt, assuming that the lower the congruence, the lower the appropriateness of the Egyptian dataset to describe the species' niche. We inspected the effect of incorporating predictions from global models as additional predictor (“prior”) to regional models, and quantified the improvement in terms of AUC and the congruence between regional models run with and without priors. Moreover, we analyzed predictive performance improvements after correction for sampling bias at both scales. On average, predictions from global and regional models in Egypt only weakly concur. Collectively, the use of priors did not lead to much improvement: similar AUC and high congruence between regional models calibrated with and without priors. Correction for sampling bias led to higher model performance, whatever prior used, making the use of priors less pronounced. Under biased and incomplete sampling, the use of global bats data did not improve regional model performance. Without enough bias-free regional data, we cannot objectively identify the actual improvement of regional models after incorporating information from the global niche. However, we still believe in great potential for global model predictions to guide future surveys and improve regional sampling in data-poor regions.","container-title":"Ecology and Evolution","DOI":"10.1002/ece3.3834","ISSN":"2045-7758","issue":"4","language":"en","license":"© 2018 The Authors. Ecology and Evolution published by John Wiley &amp; Sons Ltd.","note":"_eprint: https://onlinelibrary.wiley.com/doi/pdf/10.1002/ece3.3834","page":"2196-2206","source":"Wiley Online Library","title":"Wrong, but useful: regional species distribution models may not be improved by range-wide data under biased sampling","title-short":"Wrong, but useful","volume":"8","author":[{"family":"El-Gabbas","given":"Ahmed"},{"family":"Dormann","given":"Carsten F."}],"issued":{"date-parts":[["2018"]]}}},{"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id":1067,"uris":["http://zotero.org/groups/5467322/items/CW75VLWG"],"itemData":{"id":1067,"type":"article-journal","abstract":"Species distribution models (SDMs) are essential tools to aid conservation biologists in evaluating the combined effects of environmental change and human activities on natural habitats and for...","container-title":"Marine Ecology Progress Series","DOI":"10.3354/meps12538","ISSN":"1616-1599, 0171-8630","language":"en","page":"149-164","source":"www.int-res.com","title":"Methods for improving species distribution models in data-poor areas: example of sub-Antarctic benthic species on the Kerguelen Plateau","title-short":"Methods for improving species distribution models in data-poor areas","volume":"594","author":[{"family":"Guillaumot","given":"Charlène"},{"family":"Martin","given":"Alexis"},{"family":"Eléaume","given":"Marc"},{"family":"Saucède","given":"Thomas"}],"issued":{"date-parts":[["2018",4,26]]}}},{"id":1071,"uris":["http://zotero.org/groups/5467322/items/KRNDPP5K"],"itemData":{"id":1071,"type":"article-journal","abstract":"A wide range of modelling algorithms is used by ecologists, conservation practitioners, and others to predict species ranges from point locality data. Unfortunately, the amount of data available is limited for many taxa and regions, making it essential to quantify the sensitivity of these algorithms to sample size. This is the first study to address this need by rigorously evaluating a broad suite of algorithms with independent presence–absence data from multiple species and regions. We evaluated predictions from 12 algorithms for 46 species (from six different regions of the world) at three sample sizes (100, 30, and 10 records). We used data from natural history collections to run the models, and evaluated the quality of model predictions with area under the receiver operating characteristic curve (AUC). With decreasing sample size, model accuracy decreased and variability increased across species and between models. Novel modelling methods that incorporate both interactions between predictor variables and complex response shapes (i.e. GBM, MARS-INT, BRUTO) performed better than most methods at large sample sizes but not at the smallest sample sizes. Other algorithms were much less sensitive to sample size, including an algorithm based on maximum entropy (MAXENT) that had among the best predictive power across all sample sizes. Relative to other algorithms, a distance metric algorithm (DOMAIN) and a genetic algorithm (OM-GARP) had intermediate performance at the largest sample size and among the best performance at the lowest sample size. No algorithm predicted consistently well with small sample size (n &lt; 30) and this should encourage highly conservative use of predictions based on small sample size and restrict their use to exploratory modelling.","container-title":"Diversity and Distributions","DOI":"10.1111/j.1472-4642.2008.00482.x","ISSN":"1472-4642","issue":"5","language":"en","license":"© 2008 The Authors. Journal compilation © 2008 Blackwell Publishing Ltd","note":"_eprint: https://onlinelibrary.wiley.com/doi/pdf/10.1111/j.1472-4642.2008.00482.x","page":"763-773","source":"Wiley Online Library","title":"Effects of sample size on the performance of species distribution models","volume":"14","author":[{"family":"Wisz","given":"M. S."},{"family":"Hijmans","given":"R. J."},{"family":"Li","given":"J."},{"family":"Peterson","given":"A. T."},{"family":"Graham","given":"C. H."},{"family":"Guisan","given":"A."},{"family":"Group","given":"NCEAS Predicting Species Distributions Working"}],"issued":{"date-parts":[["2008"]]}}}],"schema":"https://github.com/citation-style-language/schema/raw/master/csl-citation.json"} </w:instrText>
      </w:r>
      <w:r>
        <w:fldChar w:fldCharType="separate"/>
      </w:r>
      <w:r w:rsidR="009A7B8B" w:rsidRPr="009A7B8B">
        <w:rPr>
          <w:rFonts w:cs="Arial"/>
          <w:kern w:val="0"/>
          <w:vertAlign w:val="superscript"/>
        </w:rPr>
        <w:t>27–30</w:t>
      </w:r>
      <w:r>
        <w:fldChar w:fldCharType="end"/>
      </w:r>
      <w:r>
        <w:t xml:space="preserve">. Further, the geospatial variation within the extent of each species’ habitat also influenced the performance of the model in projecting species presence in future scenarios. This was conforming to prior literature in ensemble modeling in ecological studies </w:t>
      </w:r>
      <w:r>
        <w:fldChar w:fldCharType="begin"/>
      </w:r>
      <w:r w:rsidR="009A7B8B">
        <w:instrText xml:space="preserve"> ADDIN ZOTERO_ITEM CSL_CITATION {"citationID":"a1s73dvcide","properties":{"formattedCitation":"\\super 28,30\\uc0\\u8211{}32\\nosupersub{}","plainCitation":"28,30–32","noteIndex":0},"citationItems":[{"id":1073,"uris":["http://zotero.org/groups/5467322/items/NYUDQS8J"],"itemData":{"id":1073,"type":"article-journal","abstract":"The aim of this study was to analyse the effects of species geographical and environmental ranges on the predictive performances of species distribution models (SDMs). We explored the usefulness of ensemble modelling approaches and tested whether species attributes influenced the outcomes of such approaches. Eight SDMs were used to model the current distribution of 35 fish species at 1110 stream sections in France. We first quantified the consensus among the resulting set of predictions for each fish species. Next, we created an average model by taking the average of the individual model predictions and tested whether the average model improved the predictive performances of single SDMs. Lastly, we described the ranges of fish species along four gradients: latitudinal, thermal, stream gradient (i.e. upstream-downstream) and elevation. After accounting for the effects of phylogenetic relatedness and species prevalence, these four species attributes were related to the observed variations in both consensus among SDMs and predictive performances by using generalized estimation equations. Our results highlight the usefulness of ensemble approaches for identifying geographical areas of agreement among predictions. Although the geographical extent of species had no effect on the performances of SDMs, we demonstrated that more consensual and accurate predictions were obtained for species with low thermal and elevation ranges, validating the hypothesis that specialist species yield models with higher accuracy than generalist ones. We emphasized that significant improvements in the accuracy of SDMs can be achieved by using an average model. Furthermore, these improvements were higher for species with smaller ranges along the four gradients studied. The geographical extent and ranges of species along environmental gradients provide promising insights into our understanding of uncertainties in species distribution modelling.","container-title":"Ecography","DOI":"10.1111/j.1600-0587.2010.06152.x","ISSN":"1600-0587","issue":"1","language":"en","license":"© 2011 The Authors","note":"_eprint: https://nsojournals.onlinelibrary.wiley.com/doi/pdf/10.1111/j.1600-0587.2010.06152.x","page":"9-17","source":"Wiley Online Library","title":"Ensemble modelling of species distribution: the effects of geographical and environmental ranges","title-short":"Ensemble modelling of species distribution","volume":"34","author":[{"family":"Grenouillet","given":"Gael"},{"family":"Buisson","given":"Laetitia"},{"family":"Casajus","given":"Nicolas"},{"family":"Lek","given":"Sovan"}],"issued":{"date-parts":[["2011"]]}}},{"id":1071,"uris":["http://zotero.org/groups/5467322/items/KRNDPP5K"],"itemData":{"id":1071,"type":"article-journal","abstract":"A wide range of modelling algorithms is used by ecologists, conservation practitioners, and others to predict species ranges from point locality data. Unfortunately, the amount of data available is limited for many taxa and regions, making it essential to quantify the sensitivity of these algorithms to sample size. This is the first study to address this need by rigorously evaluating a broad suite of algorithms with independent presence–absence data from multiple species and regions. We evaluated predictions from 12 algorithms for 46 species (from six different regions of the world) at three sample sizes (100, 30, and 10 records). We used data from natural history collections to run the models, and evaluated the quality of model predictions with area under the receiver operating characteristic curve (AUC). With decreasing sample size, model accuracy decreased and variability increased across species and between models. Novel modelling methods that incorporate both interactions between predictor variables and complex response shapes (i.e. GBM, MARS-INT, BRUTO) performed better than most methods at large sample sizes but not at the smallest sample sizes. Other algorithms were much less sensitive to sample size, including an algorithm based on maximum entropy (MAXENT) that had among the best predictive power across all sample sizes. Relative to other algorithms, a distance metric algorithm (DOMAIN) and a genetic algorithm (OM-GARP) had intermediate performance at the largest sample size and among the best performance at the lowest sample size. No algorithm predicted consistently well with small sample size (n &lt; 30) and this should encourage highly conservative use of predictions based on small sample size and restrict their use to exploratory modelling.","container-title":"Diversity and Distributions","DOI":"10.1111/j.1472-4642.2008.00482.x","ISSN":"1472-4642","issue":"5","language":"en","license":"© 2008 The Authors. Journal compilation © 2008 Blackwell Publishing Ltd","note":"_eprint: https://onlinelibrary.wiley.com/doi/pdf/10.1111/j.1472-4642.2008.00482.x","page":"763-773","source":"Wiley Online Library","title":"Effects of sample size on the performance of species distribution models","volume":"14","author":[{"family":"Wisz","given":"M. S."},{"family":"Hijmans","given":"R. J."},{"family":"Li","given":"J."},{"family":"Peterson","given":"A. T."},{"family":"Graham","given":"C. H."},{"family":"Guisan","given":"A."},{"family":"Group","given":"NCEAS Predicting Species Distributions Working"}],"issued":{"date-parts":[["2008"]]}}},{"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id":1075,"uris":["http://zotero.org/groups/5467322/items/QFTNPGAJ"],"itemData":{"id":1075,"type":"article-journal","abstract":"Species distribution models (SDM) have been routinely used for the purpose of species conservation and biodiversity management, especially in the context of global climate change. However, there is little knowledge about the uncertainty source on the SDM for the predictions in aquatic ecosystems, especially in the large-scale research. Therefore, we contribute to the first perspective on the uncertainties of SDMs in predicting fish species distribution in lake ecosystems. In total, 92 fish species were predicted with climatic and geographical variables, respectively, using nine widely implemented species distribution models. Generally, we focused on the potential impacts from two main kinds of uncertainty sources: species characteristics (containing species prevalence, altitude range, temperature range and precipitation range) and model technique (calibration technique and evaluation technique). Finally, our results highlight that predictions from single SDM were so variable and unreliable for all species while ensemble approaches could yield more accurate predictions; we also found that there was no significant influence on the model outcomes from the evaluation measures; we emphasized that species characteristics as species prevalence, altitude range size and precipitation range size would strongly affect the outcomes of SDMs, but temperature range size didn’t show a significant influence; our findings finally verified the hypothesis that species distributed with a smaller range size could be more accurately predicted than species with large range size was plausible in aquatic ecosystems. Our research would provide promising insights into the prediction of fish species in aquatic ecosystems under the impacts of global climate change, especially for the conservation of endemic fish species in China. Moreover, our results improved the understanding of uncertainties from species characteristics and modelling techniques in species distribution model.","collection-title":"Special Issue: Ecological Modelling for Ecosystem Sustainability: Selected papers presented at the 19th ISEM Conference, 28-31 October 2013, Toulouse, France","container-title":"Ecological Modelling","DOI":"10.1016/j.ecolmodel.2014.08.002","ISSN":"0304-3800","journalAbbreviation":"Ecological Modelling","page":"67-75","source":"ScienceDirect","title":"Uncertainty in ensemble modelling of large-scale species distribution: Effects from species characteristics and model techniques","title-short":"Uncertainty in ensemble modelling of large-scale species distribution","volume":"306","author":[{"family":"Guo","given":"Chuanbo"},{"family":"Lek","given":"Sovan"},{"family":"Ye","given":"Shaowen"},{"family":"Li","given":"Wei"},{"family":"Liu","given":"Jiashou"},{"family":"Li","given":"Zhongjie"}],"issued":{"date-parts":[["2015",6,24]]}}}],"schema":"https://github.com/citation-style-language/schema/raw/master/csl-citation.json"} </w:instrText>
      </w:r>
      <w:r>
        <w:fldChar w:fldCharType="separate"/>
      </w:r>
      <w:r w:rsidR="009A7B8B" w:rsidRPr="009A7B8B">
        <w:rPr>
          <w:rFonts w:cs="Arial"/>
          <w:kern w:val="0"/>
          <w:vertAlign w:val="superscript"/>
        </w:rPr>
        <w:t>28,30–32</w:t>
      </w:r>
      <w:r>
        <w:fldChar w:fldCharType="end"/>
      </w:r>
      <w:r>
        <w:t>. The similarity between the predictive performance on both validation and test datasets suggested that the models were not biased or overfit to the training data.</w:t>
      </w:r>
    </w:p>
    <w:p w14:paraId="3EBC7D93" w14:textId="77777777" w:rsidR="00CB11A4" w:rsidRDefault="00CB11A4" w:rsidP="00B27FEB"/>
    <w:p w14:paraId="2D359A11" w14:textId="0B079BFA" w:rsidR="00605343" w:rsidRDefault="00605343" w:rsidP="00B27FEB">
      <w:r w:rsidRPr="00605343">
        <w:rPr>
          <w:noProof/>
        </w:rPr>
        <w:drawing>
          <wp:inline distT="0" distB="0" distL="0" distR="0" wp14:anchorId="3DF77CE5" wp14:editId="6ED6D15F">
            <wp:extent cx="4809067" cy="7375208"/>
            <wp:effectExtent l="0" t="0" r="4445" b="3810"/>
            <wp:docPr id="56529966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299661" name="Picture 1" descr="A screenshot of a graph&#10;&#10;AI-generated content may be incorrect."/>
                    <pic:cNvPicPr/>
                  </pic:nvPicPr>
                  <pic:blipFill rotWithShape="1">
                    <a:blip r:embed="rId21"/>
                    <a:srcRect l="68771" b="6552"/>
                    <a:stretch>
                      <a:fillRect/>
                    </a:stretch>
                  </pic:blipFill>
                  <pic:spPr bwMode="auto">
                    <a:xfrm>
                      <a:off x="0" y="0"/>
                      <a:ext cx="4825378" cy="7400222"/>
                    </a:xfrm>
                    <a:prstGeom prst="rect">
                      <a:avLst/>
                    </a:prstGeom>
                    <a:ln>
                      <a:noFill/>
                    </a:ln>
                    <a:extLst>
                      <a:ext uri="{53640926-AAD7-44D8-BBD7-CCE9431645EC}">
                        <a14:shadowObscured xmlns:a14="http://schemas.microsoft.com/office/drawing/2010/main"/>
                      </a:ext>
                    </a:extLst>
                  </pic:spPr>
                </pic:pic>
              </a:graphicData>
            </a:graphic>
          </wp:inline>
        </w:drawing>
      </w:r>
    </w:p>
    <w:p w14:paraId="209537CF" w14:textId="28D658DA" w:rsidR="00E76CDD" w:rsidRPr="00B27FEB" w:rsidRDefault="00E76CDD" w:rsidP="004C7D83">
      <w:pPr>
        <w:pStyle w:val="Caption1"/>
      </w:pPr>
      <w:r>
        <w:t>Figure S2.</w:t>
      </w:r>
      <w:r w:rsidR="00CB11A4">
        <w:t>4</w:t>
      </w:r>
      <w:r>
        <w:t xml:space="preserve">. Confusion matrices for </w:t>
      </w:r>
      <w:r w:rsidR="00B62ADB">
        <w:t xml:space="preserve">SDM </w:t>
      </w:r>
      <w:r>
        <w:t xml:space="preserve">model predictions </w:t>
      </w:r>
      <w:r w:rsidR="00B62ADB">
        <w:t xml:space="preserve">over four algorithms </w:t>
      </w:r>
      <w:r>
        <w:t xml:space="preserve">for all six species of rodent reservoirs of NWAs </w:t>
      </w:r>
      <w:r w:rsidR="00B62ADB">
        <w:t xml:space="preserve">(Abbrev; </w:t>
      </w:r>
      <w:proofErr w:type="spellStart"/>
      <w:r w:rsidR="006E6A91">
        <w:t>fn</w:t>
      </w:r>
      <w:proofErr w:type="spellEnd"/>
      <w:r w:rsidR="006E6A91">
        <w:t xml:space="preserve"> = false negatives, </w:t>
      </w:r>
      <w:proofErr w:type="spellStart"/>
      <w:r w:rsidR="00B62ADB">
        <w:t>tp</w:t>
      </w:r>
      <w:proofErr w:type="spellEnd"/>
      <w:r w:rsidR="00B62ADB">
        <w:t xml:space="preserve"> = true positives, </w:t>
      </w:r>
      <w:proofErr w:type="spellStart"/>
      <w:r w:rsidR="006E6A91">
        <w:t>fp</w:t>
      </w:r>
      <w:proofErr w:type="spellEnd"/>
      <w:r w:rsidR="006E6A91">
        <w:t xml:space="preserve"> = false positives, </w:t>
      </w:r>
      <w:proofErr w:type="spellStart"/>
      <w:r w:rsidR="00B62ADB">
        <w:t>tn</w:t>
      </w:r>
      <w:proofErr w:type="spellEnd"/>
      <w:r w:rsidR="00B62ADB">
        <w:t xml:space="preserve"> = true negatives</w:t>
      </w:r>
      <w:r w:rsidR="004C7D83">
        <w:t>)</w:t>
      </w:r>
    </w:p>
    <w:p w14:paraId="29C8BB51" w14:textId="4E69FB3A" w:rsidR="00B27FEB" w:rsidRPr="00B27FEB" w:rsidRDefault="00AE7E64" w:rsidP="00D452AE">
      <w:pPr>
        <w:pStyle w:val="Heading2"/>
      </w:pPr>
      <w:r>
        <w:t xml:space="preserve">2.4 </w:t>
      </w:r>
      <w:r w:rsidR="00B27FEB" w:rsidRPr="00B27FEB">
        <w:t>Projected Future species distribution maps</w:t>
      </w:r>
    </w:p>
    <w:p w14:paraId="199EB45A" w14:textId="0B3500C9" w:rsidR="00B27FEB" w:rsidRPr="00B27FEB" w:rsidRDefault="00B27FEB" w:rsidP="00F13552">
      <w:r w:rsidRPr="00B27FEB">
        <w:t xml:space="preserve">Using CMIP6 models of climate change scenarios, we projected the distribution of the rodent reservoirs of Guanarito virus, Machupo virus and </w:t>
      </w:r>
      <w:proofErr w:type="spellStart"/>
      <w:r w:rsidRPr="00B27FEB">
        <w:t>Junin</w:t>
      </w:r>
      <w:proofErr w:type="spellEnd"/>
      <w:r w:rsidRPr="00B27FEB">
        <w:t xml:space="preserve"> virus in years 2041 to 2060. We selected two contrasting scenarios of SSP 2-4.5 or moderate climate change scenario and SSP 5-8.5</w:t>
      </w:r>
      <w:r w:rsidR="00C03D60">
        <w:t xml:space="preserve"> </w:t>
      </w:r>
      <w:r w:rsidRPr="00B27FEB">
        <w:t xml:space="preserve">or extreme climate change scenario for this SDM projection. Using the same trained models of current SDMs, we imputed the probabilities for presence of the species in </w:t>
      </w:r>
      <w:r w:rsidR="00C03D60" w:rsidRPr="00B27FEB">
        <w:t>all</w:t>
      </w:r>
      <w:r w:rsidRPr="00B27FEB">
        <w:t xml:space="preserve"> the </w:t>
      </w:r>
      <w:r w:rsidRPr="00B27FEB">
        <w:lastRenderedPageBreak/>
        <w:t xml:space="preserve">geographical locations in the current expanse of habitation for the rodent species as observed in the GBIF occurrence data. </w:t>
      </w:r>
    </w:p>
    <w:p w14:paraId="7879AFF7" w14:textId="194F12D0" w:rsidR="00B27FEB" w:rsidRPr="00B27FEB" w:rsidRDefault="00B27FEB" w:rsidP="00B27FEB">
      <w:r w:rsidRPr="00B27FEB">
        <w:t>In general, the projected SDMs had remarkably different probabilities of presence for the rodent species predicting a radical change in the habitat of the rodent reservoirs to be expected in the future. However, the differences in the probabilities of presence between the two CMIP6 scenarios, namely SSP 2-4.5 and SSP 5-8.5, were more subtle and hard to identify. Differences in probabilities of presence and distribution patterns of all six rodent reservoir species for NWAs is summarized in Table S2.</w:t>
      </w:r>
      <w:r w:rsidR="007F69FF">
        <w:t>3.</w:t>
      </w:r>
    </w:p>
    <w:p w14:paraId="6F609DAC" w14:textId="5601B773" w:rsidR="00B27FEB" w:rsidRPr="00B27FEB" w:rsidRDefault="00B27FEB" w:rsidP="00B27FEB">
      <w:pPr>
        <w:pStyle w:val="Caption1"/>
      </w:pPr>
      <w:r w:rsidRPr="00B27FEB">
        <w:t>Table S2.</w:t>
      </w:r>
      <w:r>
        <w:rPr>
          <w:iCs w:val="0"/>
        </w:rPr>
        <w:t>3.</w:t>
      </w:r>
      <w:r w:rsidRPr="00B27FEB">
        <w:t xml:space="preserve"> Summary of delta maps (difference in probabilities of presence) for SSP 2-4.5 and SSP 5-8.5 compared to current species distribution maps (see Figure</w:t>
      </w:r>
      <w:r w:rsidR="00D90025">
        <w:t xml:space="preserve"> S2.3</w:t>
      </w:r>
      <w:r w:rsidRPr="00B27FEB">
        <w:t>).</w:t>
      </w:r>
    </w:p>
    <w:tbl>
      <w:tblPr>
        <w:tblStyle w:val="TableGrid"/>
        <w:tblW w:w="5000" w:type="pct"/>
        <w:tblLook w:val="04A0" w:firstRow="1" w:lastRow="0" w:firstColumn="1" w:lastColumn="0" w:noHBand="0" w:noVBand="1"/>
      </w:tblPr>
      <w:tblGrid>
        <w:gridCol w:w="1162"/>
        <w:gridCol w:w="1417"/>
        <w:gridCol w:w="1735"/>
        <w:gridCol w:w="2521"/>
        <w:gridCol w:w="2515"/>
      </w:tblGrid>
      <w:tr w:rsidR="00B27FEB" w:rsidRPr="00B27FEB" w14:paraId="79619DC2" w14:textId="77777777" w:rsidTr="00AA666E">
        <w:tc>
          <w:tcPr>
            <w:tcW w:w="621" w:type="pct"/>
            <w:vAlign w:val="center"/>
          </w:tcPr>
          <w:p w14:paraId="688DD4EE" w14:textId="77777777" w:rsidR="00B27FEB" w:rsidRPr="00B27FEB" w:rsidRDefault="00B27FEB" w:rsidP="00F13552">
            <w:pPr>
              <w:spacing w:before="0" w:after="0"/>
              <w:rPr>
                <w:rFonts w:cs="Arial"/>
                <w:b/>
                <w:bCs/>
                <w:iCs/>
                <w:sz w:val="20"/>
                <w:szCs w:val="20"/>
              </w:rPr>
            </w:pPr>
            <w:r w:rsidRPr="00B27FEB">
              <w:rPr>
                <w:rFonts w:cs="Arial"/>
                <w:b/>
                <w:bCs/>
                <w:iCs/>
                <w:sz w:val="20"/>
                <w:szCs w:val="20"/>
              </w:rPr>
              <w:t>Virus</w:t>
            </w:r>
          </w:p>
        </w:tc>
        <w:tc>
          <w:tcPr>
            <w:tcW w:w="758" w:type="pct"/>
            <w:vAlign w:val="center"/>
          </w:tcPr>
          <w:p w14:paraId="242E9BA2" w14:textId="77777777" w:rsidR="00B27FEB" w:rsidRPr="00B27FEB" w:rsidRDefault="00B27FEB" w:rsidP="00F13552">
            <w:pPr>
              <w:spacing w:before="0" w:after="0"/>
              <w:rPr>
                <w:rFonts w:cs="Arial"/>
                <w:b/>
                <w:bCs/>
                <w:iCs/>
                <w:sz w:val="20"/>
                <w:szCs w:val="20"/>
              </w:rPr>
            </w:pPr>
            <w:r w:rsidRPr="00B27FEB">
              <w:rPr>
                <w:rFonts w:cs="Arial"/>
                <w:b/>
                <w:bCs/>
                <w:iCs/>
                <w:sz w:val="20"/>
                <w:szCs w:val="20"/>
              </w:rPr>
              <w:t>Species</w:t>
            </w:r>
          </w:p>
        </w:tc>
        <w:tc>
          <w:tcPr>
            <w:tcW w:w="928" w:type="pct"/>
            <w:vAlign w:val="center"/>
          </w:tcPr>
          <w:p w14:paraId="2B156248" w14:textId="77777777" w:rsidR="00B27FEB" w:rsidRPr="00B27FEB" w:rsidRDefault="00B27FEB" w:rsidP="00F13552">
            <w:pPr>
              <w:spacing w:before="0" w:after="0"/>
              <w:rPr>
                <w:rFonts w:cs="Arial"/>
                <w:b/>
                <w:bCs/>
                <w:iCs/>
                <w:sz w:val="20"/>
                <w:szCs w:val="20"/>
              </w:rPr>
            </w:pPr>
            <w:r w:rsidRPr="00B27FEB">
              <w:rPr>
                <w:rFonts w:cs="Arial"/>
                <w:b/>
                <w:bCs/>
                <w:iCs/>
                <w:sz w:val="20"/>
                <w:szCs w:val="20"/>
              </w:rPr>
              <w:t>CMIP6 Scenario</w:t>
            </w:r>
          </w:p>
        </w:tc>
        <w:tc>
          <w:tcPr>
            <w:tcW w:w="1348" w:type="pct"/>
            <w:vAlign w:val="center"/>
          </w:tcPr>
          <w:p w14:paraId="6E68221F" w14:textId="77777777" w:rsidR="00B27FEB" w:rsidRPr="00B27FEB" w:rsidRDefault="00B27FEB" w:rsidP="00F13552">
            <w:pPr>
              <w:spacing w:before="0" w:after="0"/>
              <w:rPr>
                <w:rFonts w:cs="Arial"/>
                <w:b/>
                <w:bCs/>
                <w:iCs/>
                <w:sz w:val="20"/>
                <w:szCs w:val="20"/>
              </w:rPr>
            </w:pPr>
            <w:r w:rsidRPr="00B27FEB">
              <w:rPr>
                <w:rFonts w:cs="Arial"/>
                <w:b/>
                <w:bCs/>
                <w:iCs/>
                <w:sz w:val="20"/>
                <w:szCs w:val="20"/>
              </w:rPr>
              <w:t>Increase in Probabilities</w:t>
            </w:r>
          </w:p>
        </w:tc>
        <w:tc>
          <w:tcPr>
            <w:tcW w:w="1345" w:type="pct"/>
            <w:vAlign w:val="center"/>
          </w:tcPr>
          <w:p w14:paraId="2BF1E16B" w14:textId="77777777" w:rsidR="00B27FEB" w:rsidRPr="00B27FEB" w:rsidRDefault="00B27FEB" w:rsidP="00F13552">
            <w:pPr>
              <w:spacing w:before="0" w:after="0"/>
              <w:rPr>
                <w:rFonts w:cs="Arial"/>
                <w:b/>
                <w:bCs/>
                <w:iCs/>
                <w:sz w:val="20"/>
                <w:szCs w:val="20"/>
              </w:rPr>
            </w:pPr>
            <w:r w:rsidRPr="00B27FEB">
              <w:rPr>
                <w:rFonts w:cs="Arial"/>
                <w:b/>
                <w:bCs/>
                <w:iCs/>
                <w:sz w:val="20"/>
                <w:szCs w:val="20"/>
              </w:rPr>
              <w:t>Decrease in Probabilities</w:t>
            </w:r>
          </w:p>
        </w:tc>
      </w:tr>
      <w:tr w:rsidR="00B27FEB" w:rsidRPr="00B27FEB" w14:paraId="43208453" w14:textId="77777777" w:rsidTr="00AA666E">
        <w:tc>
          <w:tcPr>
            <w:tcW w:w="621" w:type="pct"/>
            <w:vAlign w:val="center"/>
          </w:tcPr>
          <w:p w14:paraId="30EE1E27" w14:textId="77777777" w:rsidR="00B27FEB" w:rsidRPr="00B27FEB" w:rsidRDefault="00B27FEB" w:rsidP="00F13552">
            <w:pPr>
              <w:spacing w:before="0" w:after="0"/>
              <w:rPr>
                <w:rFonts w:cs="Arial"/>
                <w:b/>
                <w:bCs/>
                <w:iCs/>
                <w:sz w:val="20"/>
                <w:szCs w:val="20"/>
              </w:rPr>
            </w:pPr>
            <w:r w:rsidRPr="00B27FEB">
              <w:rPr>
                <w:rFonts w:cs="Arial"/>
                <w:b/>
                <w:bCs/>
                <w:iCs/>
                <w:sz w:val="20"/>
                <w:szCs w:val="20"/>
              </w:rPr>
              <w:t>Guanarito Virus</w:t>
            </w:r>
          </w:p>
        </w:tc>
        <w:tc>
          <w:tcPr>
            <w:tcW w:w="758" w:type="pct"/>
            <w:vAlign w:val="center"/>
          </w:tcPr>
          <w:p w14:paraId="3A078F9E" w14:textId="77777777" w:rsidR="00B27FEB" w:rsidRPr="00B27FEB" w:rsidRDefault="00B27FEB" w:rsidP="00F13552">
            <w:pPr>
              <w:spacing w:before="0" w:after="0"/>
              <w:rPr>
                <w:rFonts w:cs="Arial"/>
                <w:i/>
                <w:sz w:val="20"/>
                <w:szCs w:val="20"/>
              </w:rPr>
            </w:pPr>
            <w:r w:rsidRPr="00B27FEB">
              <w:rPr>
                <w:rFonts w:cs="Arial"/>
                <w:i/>
                <w:sz w:val="20"/>
                <w:szCs w:val="20"/>
              </w:rPr>
              <w:t>Z.brevicauda</w:t>
            </w:r>
          </w:p>
        </w:tc>
        <w:tc>
          <w:tcPr>
            <w:tcW w:w="928" w:type="pct"/>
            <w:vAlign w:val="center"/>
          </w:tcPr>
          <w:p w14:paraId="4F1D64E2"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35B40CB1" w14:textId="77777777" w:rsidR="00B27FEB" w:rsidRPr="00B27FEB" w:rsidRDefault="00B27FEB" w:rsidP="00F13552">
            <w:pPr>
              <w:spacing w:before="0" w:after="0"/>
              <w:rPr>
                <w:rFonts w:cs="Arial"/>
                <w:iCs/>
                <w:sz w:val="20"/>
                <w:szCs w:val="20"/>
              </w:rPr>
            </w:pPr>
            <w:r w:rsidRPr="00B27FEB">
              <w:rPr>
                <w:rFonts w:cs="Arial"/>
                <w:iCs/>
                <w:sz w:val="20"/>
                <w:szCs w:val="20"/>
              </w:rPr>
              <w:t>Around rivers: Orinoco (Columbia), Branco (near Boa Vista), Amazon &amp; tributaries (Xingu) in Brazil</w:t>
            </w:r>
          </w:p>
        </w:tc>
        <w:tc>
          <w:tcPr>
            <w:tcW w:w="1345" w:type="pct"/>
            <w:vAlign w:val="center"/>
          </w:tcPr>
          <w:p w14:paraId="5757ACEE" w14:textId="77777777" w:rsidR="00B27FEB" w:rsidRPr="00B27FEB" w:rsidRDefault="00B27FEB" w:rsidP="00F13552">
            <w:pPr>
              <w:spacing w:before="0" w:after="0"/>
              <w:rPr>
                <w:rFonts w:cs="Arial"/>
                <w:iCs/>
                <w:sz w:val="20"/>
                <w:szCs w:val="20"/>
              </w:rPr>
            </w:pPr>
            <w:r w:rsidRPr="00B27FEB">
              <w:rPr>
                <w:rFonts w:cs="Arial"/>
                <w:iCs/>
                <w:sz w:val="20"/>
                <w:szCs w:val="20"/>
              </w:rPr>
              <w:t xml:space="preserve">Columbian Andes (north and south of Medellin)  </w:t>
            </w:r>
          </w:p>
          <w:p w14:paraId="5991FD00"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w:t>
            </w:r>
            <w:proofErr w:type="spellStart"/>
            <w:r w:rsidRPr="00B27FEB">
              <w:rPr>
                <w:rFonts w:cs="Arial"/>
                <w:iCs/>
                <w:sz w:val="20"/>
                <w:szCs w:val="20"/>
              </w:rPr>
              <w:t>Sipapo</w:t>
            </w:r>
            <w:proofErr w:type="spellEnd"/>
            <w:r w:rsidRPr="00B27FEB">
              <w:rPr>
                <w:rFonts w:cs="Arial"/>
                <w:iCs/>
                <w:sz w:val="20"/>
                <w:szCs w:val="20"/>
              </w:rPr>
              <w:t xml:space="preserve">  </w:t>
            </w:r>
          </w:p>
          <w:p w14:paraId="50A3E156"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Orinoco (Venezuela)  </w:t>
            </w:r>
          </w:p>
          <w:p w14:paraId="3A086F24" w14:textId="77777777" w:rsidR="00B27FEB" w:rsidRPr="00B27FEB" w:rsidRDefault="00B27FEB" w:rsidP="00F13552">
            <w:pPr>
              <w:spacing w:before="0" w:after="0"/>
              <w:rPr>
                <w:rFonts w:cs="Arial"/>
                <w:iCs/>
                <w:sz w:val="20"/>
                <w:szCs w:val="20"/>
              </w:rPr>
            </w:pPr>
            <w:proofErr w:type="spellStart"/>
            <w:r w:rsidRPr="00B27FEB">
              <w:rPr>
                <w:rFonts w:cs="Arial"/>
                <w:iCs/>
                <w:sz w:val="20"/>
                <w:szCs w:val="20"/>
              </w:rPr>
              <w:t>Marahuaca</w:t>
            </w:r>
            <w:proofErr w:type="spellEnd"/>
            <w:r w:rsidRPr="00B27FEB">
              <w:rPr>
                <w:rFonts w:cs="Arial"/>
                <w:iCs/>
                <w:sz w:val="20"/>
                <w:szCs w:val="20"/>
              </w:rPr>
              <w:t xml:space="preserve"> National Park  </w:t>
            </w:r>
          </w:p>
          <w:p w14:paraId="709C9C2E" w14:textId="77777777" w:rsidR="00B27FEB" w:rsidRPr="00B27FEB" w:rsidRDefault="00B27FEB" w:rsidP="00F13552">
            <w:pPr>
              <w:spacing w:before="0" w:after="0"/>
              <w:rPr>
                <w:rFonts w:cs="Arial"/>
                <w:iCs/>
                <w:sz w:val="20"/>
                <w:szCs w:val="20"/>
              </w:rPr>
            </w:pPr>
            <w:r w:rsidRPr="00B27FEB">
              <w:rPr>
                <w:rFonts w:cs="Arial"/>
                <w:iCs/>
                <w:sz w:val="20"/>
                <w:szCs w:val="20"/>
              </w:rPr>
              <w:t>Venezuela-Brazil border (Neblina National Park)</w:t>
            </w:r>
          </w:p>
        </w:tc>
      </w:tr>
      <w:tr w:rsidR="00B27FEB" w:rsidRPr="00B27FEB" w14:paraId="77ECA625" w14:textId="77777777" w:rsidTr="00AA666E">
        <w:tc>
          <w:tcPr>
            <w:tcW w:w="621" w:type="pct"/>
            <w:vAlign w:val="center"/>
          </w:tcPr>
          <w:p w14:paraId="5181487B" w14:textId="77777777" w:rsidR="00B27FEB" w:rsidRPr="00B27FEB" w:rsidRDefault="00B27FEB" w:rsidP="00F13552">
            <w:pPr>
              <w:spacing w:before="0" w:after="0"/>
              <w:rPr>
                <w:rFonts w:cs="Arial"/>
                <w:b/>
                <w:bCs/>
                <w:iCs/>
                <w:sz w:val="20"/>
                <w:szCs w:val="20"/>
              </w:rPr>
            </w:pPr>
          </w:p>
        </w:tc>
        <w:tc>
          <w:tcPr>
            <w:tcW w:w="758" w:type="pct"/>
            <w:vAlign w:val="center"/>
          </w:tcPr>
          <w:p w14:paraId="67C678D6" w14:textId="77777777" w:rsidR="00B27FEB" w:rsidRPr="00B27FEB" w:rsidRDefault="00B27FEB" w:rsidP="00F13552">
            <w:pPr>
              <w:spacing w:before="0" w:after="0"/>
              <w:rPr>
                <w:rFonts w:cs="Arial"/>
                <w:iCs/>
                <w:sz w:val="20"/>
                <w:szCs w:val="20"/>
              </w:rPr>
            </w:pPr>
          </w:p>
        </w:tc>
        <w:tc>
          <w:tcPr>
            <w:tcW w:w="928" w:type="pct"/>
            <w:vAlign w:val="center"/>
          </w:tcPr>
          <w:p w14:paraId="4416A7FF"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3437BDF3" w14:textId="77777777" w:rsidR="00B27FEB" w:rsidRPr="00B27FEB" w:rsidRDefault="00B27FEB" w:rsidP="00F13552">
            <w:pPr>
              <w:spacing w:before="0" w:after="0"/>
              <w:rPr>
                <w:rFonts w:cs="Arial"/>
                <w:iCs/>
                <w:sz w:val="20"/>
                <w:szCs w:val="20"/>
              </w:rPr>
            </w:pPr>
            <w:r w:rsidRPr="00B27FEB">
              <w:rPr>
                <w:rFonts w:cs="Arial"/>
                <w:iCs/>
                <w:sz w:val="20"/>
                <w:szCs w:val="20"/>
              </w:rPr>
              <w:t xml:space="preserve">Higher intensity around rivers Branco, Amazon (Boa Vista, Manaus, Santarem, </w:t>
            </w:r>
            <w:proofErr w:type="spellStart"/>
            <w:r w:rsidRPr="00B27FEB">
              <w:rPr>
                <w:rFonts w:cs="Arial"/>
                <w:iCs/>
                <w:sz w:val="20"/>
                <w:szCs w:val="20"/>
              </w:rPr>
              <w:t>Tucurui</w:t>
            </w:r>
            <w:proofErr w:type="spellEnd"/>
            <w:r w:rsidRPr="00B27FEB">
              <w:rPr>
                <w:rFonts w:cs="Arial"/>
                <w:iCs/>
                <w:sz w:val="20"/>
                <w:szCs w:val="20"/>
              </w:rPr>
              <w:t xml:space="preserve">)  </w:t>
            </w:r>
          </w:p>
          <w:p w14:paraId="597EE4B9" w14:textId="77777777" w:rsidR="00B27FEB" w:rsidRPr="00B27FEB" w:rsidRDefault="00B27FEB" w:rsidP="00F13552">
            <w:pPr>
              <w:spacing w:before="0" w:after="0"/>
              <w:rPr>
                <w:rFonts w:cs="Arial"/>
                <w:iCs/>
                <w:sz w:val="20"/>
                <w:szCs w:val="20"/>
              </w:rPr>
            </w:pPr>
            <w:r w:rsidRPr="00B27FEB">
              <w:rPr>
                <w:rFonts w:cs="Arial"/>
                <w:iCs/>
                <w:sz w:val="20"/>
                <w:szCs w:val="20"/>
              </w:rPr>
              <w:t>River Meta (Columbia), River Apure (Venezuela)</w:t>
            </w:r>
          </w:p>
        </w:tc>
        <w:tc>
          <w:tcPr>
            <w:tcW w:w="1345" w:type="pct"/>
            <w:vAlign w:val="center"/>
          </w:tcPr>
          <w:p w14:paraId="7419780D" w14:textId="77777777" w:rsidR="00B27FEB" w:rsidRPr="00B27FEB" w:rsidRDefault="00B27FEB" w:rsidP="00F13552">
            <w:pPr>
              <w:spacing w:before="0" w:after="0"/>
              <w:rPr>
                <w:rFonts w:cs="Arial"/>
                <w:iCs/>
                <w:sz w:val="20"/>
                <w:szCs w:val="20"/>
              </w:rPr>
            </w:pPr>
            <w:r w:rsidRPr="00B27FEB">
              <w:rPr>
                <w:rFonts w:cs="Arial"/>
                <w:iCs/>
                <w:sz w:val="20"/>
                <w:szCs w:val="20"/>
              </w:rPr>
              <w:t xml:space="preserve">National Park </w:t>
            </w:r>
            <w:proofErr w:type="spellStart"/>
            <w:r w:rsidRPr="00B27FEB">
              <w:rPr>
                <w:rFonts w:cs="Arial"/>
                <w:iCs/>
                <w:sz w:val="20"/>
                <w:szCs w:val="20"/>
              </w:rPr>
              <w:t>Cnaruco-Capanoparo</w:t>
            </w:r>
            <w:proofErr w:type="spellEnd"/>
            <w:r w:rsidRPr="00B27FEB">
              <w:rPr>
                <w:rFonts w:cs="Arial"/>
                <w:iCs/>
                <w:sz w:val="20"/>
                <w:szCs w:val="20"/>
              </w:rPr>
              <w:t xml:space="preserve">  </w:t>
            </w:r>
          </w:p>
          <w:p w14:paraId="101F8BAD"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w:t>
            </w:r>
            <w:proofErr w:type="spellStart"/>
            <w:r w:rsidRPr="00B27FEB">
              <w:rPr>
                <w:rFonts w:cs="Arial"/>
                <w:iCs/>
                <w:sz w:val="20"/>
                <w:szCs w:val="20"/>
              </w:rPr>
              <w:t>Sipapo</w:t>
            </w:r>
            <w:proofErr w:type="spellEnd"/>
            <w:r w:rsidRPr="00B27FEB">
              <w:rPr>
                <w:rFonts w:cs="Arial"/>
                <w:iCs/>
                <w:sz w:val="20"/>
                <w:szCs w:val="20"/>
              </w:rPr>
              <w:t xml:space="preserve">  </w:t>
            </w:r>
          </w:p>
          <w:p w14:paraId="253E368E" w14:textId="77777777" w:rsidR="00B27FEB" w:rsidRPr="00B27FEB" w:rsidRDefault="00B27FEB" w:rsidP="00F13552">
            <w:pPr>
              <w:spacing w:before="0" w:after="0"/>
              <w:rPr>
                <w:rFonts w:cs="Arial"/>
                <w:iCs/>
                <w:sz w:val="20"/>
                <w:szCs w:val="20"/>
              </w:rPr>
            </w:pPr>
            <w:r w:rsidRPr="00B27FEB">
              <w:rPr>
                <w:rFonts w:cs="Arial"/>
                <w:iCs/>
                <w:sz w:val="20"/>
                <w:szCs w:val="20"/>
              </w:rPr>
              <w:t xml:space="preserve">South of Las Vegas (Venezuela)  </w:t>
            </w:r>
          </w:p>
          <w:p w14:paraId="5EBF9CBB" w14:textId="77777777" w:rsidR="00B27FEB" w:rsidRPr="00B27FEB" w:rsidRDefault="00B27FEB" w:rsidP="00F13552">
            <w:pPr>
              <w:spacing w:before="0" w:after="0"/>
              <w:rPr>
                <w:rFonts w:cs="Arial"/>
                <w:iCs/>
                <w:sz w:val="20"/>
                <w:szCs w:val="20"/>
              </w:rPr>
            </w:pPr>
            <w:r w:rsidRPr="00B27FEB">
              <w:rPr>
                <w:rFonts w:cs="Arial"/>
                <w:iCs/>
                <w:sz w:val="20"/>
                <w:szCs w:val="20"/>
              </w:rPr>
              <w:t>Venezuela-Brazil border (Neblina National Park)</w:t>
            </w:r>
          </w:p>
        </w:tc>
      </w:tr>
      <w:tr w:rsidR="00B27FEB" w:rsidRPr="00B27FEB" w14:paraId="3F3EB5AD" w14:textId="77777777" w:rsidTr="00AA666E">
        <w:tc>
          <w:tcPr>
            <w:tcW w:w="621" w:type="pct"/>
            <w:vAlign w:val="center"/>
          </w:tcPr>
          <w:p w14:paraId="4CAECF14" w14:textId="77777777" w:rsidR="00B27FEB" w:rsidRPr="00B27FEB" w:rsidRDefault="00B27FEB" w:rsidP="00F13552">
            <w:pPr>
              <w:spacing w:before="0" w:after="0"/>
              <w:rPr>
                <w:rFonts w:cs="Arial"/>
                <w:b/>
                <w:bCs/>
                <w:iCs/>
                <w:sz w:val="20"/>
                <w:szCs w:val="20"/>
              </w:rPr>
            </w:pPr>
          </w:p>
        </w:tc>
        <w:tc>
          <w:tcPr>
            <w:tcW w:w="758" w:type="pct"/>
            <w:vAlign w:val="center"/>
          </w:tcPr>
          <w:p w14:paraId="694B12D9" w14:textId="77777777" w:rsidR="00B27FEB" w:rsidRPr="00B27FEB" w:rsidRDefault="00B27FEB" w:rsidP="00F13552">
            <w:pPr>
              <w:spacing w:before="0" w:after="0"/>
              <w:rPr>
                <w:rFonts w:cs="Arial"/>
                <w:i/>
                <w:sz w:val="20"/>
                <w:szCs w:val="20"/>
              </w:rPr>
            </w:pPr>
            <w:r w:rsidRPr="00B27FEB">
              <w:rPr>
                <w:rFonts w:cs="Arial"/>
                <w:i/>
                <w:sz w:val="20"/>
                <w:szCs w:val="20"/>
              </w:rPr>
              <w:t>S.alstoni</w:t>
            </w:r>
          </w:p>
        </w:tc>
        <w:tc>
          <w:tcPr>
            <w:tcW w:w="928" w:type="pct"/>
            <w:vAlign w:val="center"/>
          </w:tcPr>
          <w:p w14:paraId="001EEDD8"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3D97373C" w14:textId="77777777" w:rsidR="00B27FEB" w:rsidRPr="00B27FEB" w:rsidRDefault="00B27FEB" w:rsidP="00F13552">
            <w:pPr>
              <w:spacing w:before="0" w:after="0"/>
              <w:rPr>
                <w:rFonts w:cs="Arial"/>
                <w:iCs/>
                <w:sz w:val="20"/>
                <w:szCs w:val="20"/>
              </w:rPr>
            </w:pPr>
            <w:r w:rsidRPr="00B27FEB">
              <w:rPr>
                <w:rFonts w:cs="Arial"/>
                <w:iCs/>
                <w:sz w:val="20"/>
                <w:szCs w:val="20"/>
              </w:rPr>
              <w:t xml:space="preserve">East &amp; west of Guri Reservoir (San Pedro Forest, La </w:t>
            </w:r>
            <w:proofErr w:type="spellStart"/>
            <w:r w:rsidRPr="00B27FEB">
              <w:rPr>
                <w:rFonts w:cs="Arial"/>
                <w:iCs/>
                <w:sz w:val="20"/>
                <w:szCs w:val="20"/>
              </w:rPr>
              <w:t>Paragua</w:t>
            </w:r>
            <w:proofErr w:type="spellEnd"/>
            <w:r w:rsidRPr="00B27FEB">
              <w:rPr>
                <w:rFonts w:cs="Arial"/>
                <w:iCs/>
                <w:sz w:val="20"/>
                <w:szCs w:val="20"/>
              </w:rPr>
              <w:t xml:space="preserve">)  </w:t>
            </w:r>
          </w:p>
          <w:p w14:paraId="6D2EC260"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w:t>
            </w:r>
            <w:proofErr w:type="spellStart"/>
            <w:r w:rsidRPr="00B27FEB">
              <w:rPr>
                <w:rFonts w:cs="Arial"/>
                <w:iCs/>
                <w:sz w:val="20"/>
                <w:szCs w:val="20"/>
              </w:rPr>
              <w:t>Cano</w:t>
            </w:r>
            <w:proofErr w:type="spellEnd"/>
            <w:r w:rsidRPr="00B27FEB">
              <w:rPr>
                <w:rFonts w:cs="Arial"/>
                <w:iCs/>
                <w:sz w:val="20"/>
                <w:szCs w:val="20"/>
              </w:rPr>
              <w:t xml:space="preserve"> </w:t>
            </w:r>
            <w:proofErr w:type="spellStart"/>
            <w:r w:rsidRPr="00B27FEB">
              <w:rPr>
                <w:rFonts w:cs="Arial"/>
                <w:iCs/>
                <w:sz w:val="20"/>
                <w:szCs w:val="20"/>
              </w:rPr>
              <w:t>Manamo</w:t>
            </w:r>
            <w:proofErr w:type="spellEnd"/>
            <w:r w:rsidRPr="00B27FEB">
              <w:rPr>
                <w:rFonts w:cs="Arial"/>
                <w:iCs/>
                <w:sz w:val="20"/>
                <w:szCs w:val="20"/>
              </w:rPr>
              <w:t xml:space="preserve"> (up to Gulf of Paria)  </w:t>
            </w:r>
          </w:p>
          <w:p w14:paraId="35E3D356"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Meta (Columbia-Venezuela border)  </w:t>
            </w:r>
          </w:p>
          <w:p w14:paraId="002F6AD4" w14:textId="77777777" w:rsidR="00B27FEB" w:rsidRPr="00B27FEB" w:rsidRDefault="00B27FEB" w:rsidP="00F13552">
            <w:pPr>
              <w:spacing w:before="0" w:after="0"/>
              <w:rPr>
                <w:rFonts w:cs="Arial"/>
                <w:iCs/>
                <w:sz w:val="20"/>
                <w:szCs w:val="20"/>
              </w:rPr>
            </w:pPr>
            <w:r w:rsidRPr="00B27FEB">
              <w:rPr>
                <w:rFonts w:cs="Arial"/>
                <w:iCs/>
                <w:sz w:val="20"/>
                <w:szCs w:val="20"/>
              </w:rPr>
              <w:t>River Magdalena (north Columbia)</w:t>
            </w:r>
          </w:p>
          <w:p w14:paraId="3621FFAA" w14:textId="77777777" w:rsidR="00B27FEB" w:rsidRPr="00B27FEB" w:rsidRDefault="00B27FEB" w:rsidP="00F13552">
            <w:pPr>
              <w:spacing w:before="0" w:after="0"/>
              <w:rPr>
                <w:rFonts w:cs="Arial"/>
                <w:iCs/>
                <w:sz w:val="20"/>
                <w:szCs w:val="20"/>
              </w:rPr>
            </w:pPr>
            <w:r w:rsidRPr="00B27FEB">
              <w:rPr>
                <w:rFonts w:cs="Arial"/>
                <w:iCs/>
                <w:sz w:val="20"/>
                <w:szCs w:val="20"/>
              </w:rPr>
              <w:t xml:space="preserve">Northern border of Brazil (Guyana, Serra do Sol, Roraima)  </w:t>
            </w:r>
          </w:p>
          <w:p w14:paraId="5159DC86" w14:textId="77777777" w:rsidR="00B27FEB" w:rsidRPr="00B27FEB" w:rsidRDefault="00B27FEB" w:rsidP="00F13552">
            <w:pPr>
              <w:spacing w:before="0" w:after="0"/>
              <w:rPr>
                <w:rFonts w:cs="Arial"/>
                <w:iCs/>
                <w:sz w:val="20"/>
                <w:szCs w:val="20"/>
              </w:rPr>
            </w:pPr>
            <w:r w:rsidRPr="00B27FEB">
              <w:rPr>
                <w:rFonts w:cs="Arial"/>
                <w:iCs/>
                <w:sz w:val="20"/>
                <w:szCs w:val="20"/>
              </w:rPr>
              <w:t>South of Amazon Delta (</w:t>
            </w:r>
            <w:proofErr w:type="spellStart"/>
            <w:r w:rsidRPr="00B27FEB">
              <w:rPr>
                <w:rFonts w:cs="Arial"/>
                <w:iCs/>
                <w:sz w:val="20"/>
                <w:szCs w:val="20"/>
              </w:rPr>
              <w:t>Itacotiara</w:t>
            </w:r>
            <w:proofErr w:type="spellEnd"/>
            <w:r w:rsidRPr="00B27FEB">
              <w:rPr>
                <w:rFonts w:cs="Arial"/>
                <w:iCs/>
                <w:sz w:val="20"/>
                <w:szCs w:val="20"/>
              </w:rPr>
              <w:t xml:space="preserve"> to </w:t>
            </w:r>
            <w:proofErr w:type="spellStart"/>
            <w:r w:rsidRPr="00B27FEB">
              <w:rPr>
                <w:rFonts w:cs="Arial"/>
                <w:iCs/>
                <w:sz w:val="20"/>
                <w:szCs w:val="20"/>
              </w:rPr>
              <w:t>Mapaca</w:t>
            </w:r>
            <w:proofErr w:type="spellEnd"/>
            <w:r w:rsidRPr="00B27FEB">
              <w:rPr>
                <w:rFonts w:cs="Arial"/>
                <w:iCs/>
                <w:sz w:val="20"/>
                <w:szCs w:val="20"/>
              </w:rPr>
              <w:t>)</w:t>
            </w:r>
          </w:p>
        </w:tc>
        <w:tc>
          <w:tcPr>
            <w:tcW w:w="1345" w:type="pct"/>
            <w:vAlign w:val="center"/>
          </w:tcPr>
          <w:p w14:paraId="7F6DD8A4" w14:textId="77777777" w:rsidR="00B27FEB" w:rsidRPr="00B27FEB" w:rsidRDefault="00B27FEB" w:rsidP="00F13552">
            <w:pPr>
              <w:spacing w:before="0" w:after="0"/>
              <w:rPr>
                <w:rFonts w:cs="Arial"/>
                <w:iCs/>
                <w:sz w:val="20"/>
                <w:szCs w:val="20"/>
              </w:rPr>
            </w:pPr>
            <w:r w:rsidRPr="00B27FEB">
              <w:rPr>
                <w:rFonts w:cs="Arial"/>
                <w:iCs/>
                <w:sz w:val="20"/>
                <w:szCs w:val="20"/>
              </w:rPr>
              <w:t>Venezuela-Brazil border (</w:t>
            </w:r>
            <w:proofErr w:type="spellStart"/>
            <w:r w:rsidRPr="00B27FEB">
              <w:rPr>
                <w:rFonts w:cs="Arial"/>
                <w:iCs/>
                <w:sz w:val="20"/>
                <w:szCs w:val="20"/>
              </w:rPr>
              <w:t>Canaima</w:t>
            </w:r>
            <w:proofErr w:type="spellEnd"/>
            <w:r w:rsidRPr="00B27FEB">
              <w:rPr>
                <w:rFonts w:cs="Arial"/>
                <w:iCs/>
                <w:sz w:val="20"/>
                <w:szCs w:val="20"/>
              </w:rPr>
              <w:t xml:space="preserve"> National Park, Santa Inez)  </w:t>
            </w:r>
          </w:p>
          <w:p w14:paraId="341D1539"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w:t>
            </w:r>
            <w:proofErr w:type="spellStart"/>
            <w:r w:rsidRPr="00B27FEB">
              <w:rPr>
                <w:rFonts w:cs="Arial"/>
                <w:iCs/>
                <w:sz w:val="20"/>
                <w:szCs w:val="20"/>
              </w:rPr>
              <w:t>Caguan</w:t>
            </w:r>
            <w:proofErr w:type="spellEnd"/>
            <w:r w:rsidRPr="00B27FEB">
              <w:rPr>
                <w:rFonts w:cs="Arial"/>
                <w:iCs/>
                <w:sz w:val="20"/>
                <w:szCs w:val="20"/>
              </w:rPr>
              <w:t xml:space="preserve"> &amp; tributaries (south-west Columbia)  </w:t>
            </w:r>
          </w:p>
          <w:p w14:paraId="5AC3F91B" w14:textId="77777777" w:rsidR="00B27FEB" w:rsidRPr="00B27FEB" w:rsidRDefault="00B27FEB" w:rsidP="00F13552">
            <w:pPr>
              <w:spacing w:before="0" w:after="0"/>
              <w:rPr>
                <w:rFonts w:cs="Arial"/>
                <w:iCs/>
                <w:sz w:val="20"/>
                <w:szCs w:val="20"/>
              </w:rPr>
            </w:pPr>
            <w:r w:rsidRPr="00B27FEB">
              <w:rPr>
                <w:rFonts w:cs="Arial"/>
                <w:iCs/>
                <w:sz w:val="20"/>
                <w:szCs w:val="20"/>
              </w:rPr>
              <w:t xml:space="preserve">Monkey Mountain &amp; </w:t>
            </w:r>
            <w:proofErr w:type="spellStart"/>
            <w:r w:rsidRPr="00B27FEB">
              <w:rPr>
                <w:rFonts w:cs="Arial"/>
                <w:iCs/>
                <w:sz w:val="20"/>
                <w:szCs w:val="20"/>
              </w:rPr>
              <w:t>Karisparu</w:t>
            </w:r>
            <w:proofErr w:type="spellEnd"/>
            <w:r w:rsidRPr="00B27FEB">
              <w:rPr>
                <w:rFonts w:cs="Arial"/>
                <w:iCs/>
                <w:sz w:val="20"/>
                <w:szCs w:val="20"/>
              </w:rPr>
              <w:t xml:space="preserve"> (Guyana)  </w:t>
            </w:r>
          </w:p>
          <w:p w14:paraId="2B387300" w14:textId="77777777" w:rsidR="00B27FEB" w:rsidRPr="00B27FEB" w:rsidRDefault="00B27FEB" w:rsidP="00F13552">
            <w:pPr>
              <w:spacing w:before="0" w:after="0"/>
              <w:rPr>
                <w:rFonts w:cs="Arial"/>
                <w:iCs/>
                <w:sz w:val="20"/>
                <w:szCs w:val="20"/>
              </w:rPr>
            </w:pPr>
            <w:r w:rsidRPr="00B27FEB">
              <w:rPr>
                <w:rFonts w:cs="Arial"/>
                <w:iCs/>
                <w:sz w:val="20"/>
                <w:szCs w:val="20"/>
              </w:rPr>
              <w:t>Central Suriname, French Guiana</w:t>
            </w:r>
          </w:p>
          <w:p w14:paraId="2FA099F2" w14:textId="77777777" w:rsidR="00B27FEB" w:rsidRPr="00B27FEB" w:rsidRDefault="00B27FEB" w:rsidP="00F13552">
            <w:pPr>
              <w:spacing w:before="0" w:after="0"/>
              <w:rPr>
                <w:rFonts w:cs="Arial"/>
                <w:iCs/>
                <w:sz w:val="20"/>
                <w:szCs w:val="20"/>
              </w:rPr>
            </w:pPr>
            <w:r w:rsidRPr="00B27FEB">
              <w:rPr>
                <w:rFonts w:cs="Arial"/>
                <w:iCs/>
                <w:sz w:val="20"/>
                <w:szCs w:val="20"/>
              </w:rPr>
              <w:t>Northern Brazil (Suriname &amp; French Guiana border)</w:t>
            </w:r>
          </w:p>
        </w:tc>
      </w:tr>
      <w:tr w:rsidR="00B27FEB" w:rsidRPr="00B27FEB" w14:paraId="349D931E" w14:textId="77777777" w:rsidTr="00AA666E">
        <w:tc>
          <w:tcPr>
            <w:tcW w:w="621" w:type="pct"/>
            <w:vAlign w:val="center"/>
          </w:tcPr>
          <w:p w14:paraId="63CC82BD" w14:textId="77777777" w:rsidR="00B27FEB" w:rsidRPr="00B27FEB" w:rsidRDefault="00B27FEB" w:rsidP="00F13552">
            <w:pPr>
              <w:spacing w:before="0" w:after="0"/>
              <w:rPr>
                <w:rFonts w:cs="Arial"/>
                <w:b/>
                <w:bCs/>
                <w:iCs/>
                <w:sz w:val="20"/>
                <w:szCs w:val="20"/>
              </w:rPr>
            </w:pPr>
          </w:p>
        </w:tc>
        <w:tc>
          <w:tcPr>
            <w:tcW w:w="758" w:type="pct"/>
            <w:vAlign w:val="center"/>
          </w:tcPr>
          <w:p w14:paraId="37C08525" w14:textId="77777777" w:rsidR="00B27FEB" w:rsidRPr="00B27FEB" w:rsidRDefault="00B27FEB" w:rsidP="00F13552">
            <w:pPr>
              <w:spacing w:before="0" w:after="0"/>
              <w:rPr>
                <w:rFonts w:cs="Arial"/>
                <w:iCs/>
                <w:sz w:val="20"/>
                <w:szCs w:val="20"/>
              </w:rPr>
            </w:pPr>
          </w:p>
        </w:tc>
        <w:tc>
          <w:tcPr>
            <w:tcW w:w="928" w:type="pct"/>
            <w:vAlign w:val="center"/>
          </w:tcPr>
          <w:p w14:paraId="6FC0B946"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4F90B4A8"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 with more intensity</w:t>
            </w:r>
          </w:p>
        </w:tc>
        <w:tc>
          <w:tcPr>
            <w:tcW w:w="1345" w:type="pct"/>
            <w:vAlign w:val="center"/>
          </w:tcPr>
          <w:p w14:paraId="7D6F5F07"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 with more intensity</w:t>
            </w:r>
          </w:p>
        </w:tc>
      </w:tr>
      <w:tr w:rsidR="00B27FEB" w:rsidRPr="00B27FEB" w14:paraId="52B0623B" w14:textId="77777777" w:rsidTr="00AA666E">
        <w:tc>
          <w:tcPr>
            <w:tcW w:w="621" w:type="pct"/>
            <w:vAlign w:val="center"/>
          </w:tcPr>
          <w:p w14:paraId="1C21BE3E" w14:textId="77777777" w:rsidR="00B27FEB" w:rsidRPr="00B27FEB" w:rsidRDefault="00B27FEB" w:rsidP="00F13552">
            <w:pPr>
              <w:spacing w:before="0" w:after="0"/>
              <w:rPr>
                <w:rFonts w:cs="Arial"/>
                <w:b/>
                <w:bCs/>
                <w:iCs/>
                <w:sz w:val="20"/>
                <w:szCs w:val="20"/>
              </w:rPr>
            </w:pPr>
            <w:r w:rsidRPr="00B27FEB">
              <w:rPr>
                <w:rFonts w:cs="Arial"/>
                <w:b/>
                <w:bCs/>
                <w:iCs/>
                <w:sz w:val="20"/>
                <w:szCs w:val="20"/>
              </w:rPr>
              <w:t>Machupo Virus</w:t>
            </w:r>
          </w:p>
        </w:tc>
        <w:tc>
          <w:tcPr>
            <w:tcW w:w="758" w:type="pct"/>
            <w:vAlign w:val="center"/>
          </w:tcPr>
          <w:p w14:paraId="558C09EB" w14:textId="77777777" w:rsidR="00B27FEB" w:rsidRPr="00B27FEB" w:rsidRDefault="00B27FEB" w:rsidP="00F13552">
            <w:pPr>
              <w:spacing w:before="0" w:after="0"/>
              <w:rPr>
                <w:rFonts w:cs="Arial"/>
                <w:i/>
                <w:sz w:val="20"/>
                <w:szCs w:val="20"/>
              </w:rPr>
            </w:pPr>
            <w:r w:rsidRPr="00B27FEB">
              <w:rPr>
                <w:rFonts w:cs="Arial"/>
                <w:i/>
                <w:sz w:val="20"/>
                <w:szCs w:val="20"/>
              </w:rPr>
              <w:t>C.callosus</w:t>
            </w:r>
          </w:p>
        </w:tc>
        <w:tc>
          <w:tcPr>
            <w:tcW w:w="928" w:type="pct"/>
            <w:vAlign w:val="center"/>
          </w:tcPr>
          <w:p w14:paraId="78655B74"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63725E3C" w14:textId="77777777" w:rsidR="00B27FEB" w:rsidRPr="00B27FEB" w:rsidRDefault="00B27FEB" w:rsidP="00F13552">
            <w:pPr>
              <w:spacing w:before="0" w:after="0"/>
              <w:rPr>
                <w:rFonts w:cs="Arial"/>
                <w:iCs/>
                <w:sz w:val="20"/>
                <w:szCs w:val="20"/>
              </w:rPr>
            </w:pPr>
            <w:r w:rsidRPr="00B27FEB">
              <w:rPr>
                <w:rFonts w:cs="Arial"/>
                <w:iCs/>
                <w:sz w:val="20"/>
                <w:szCs w:val="20"/>
              </w:rPr>
              <w:t xml:space="preserve">West of Paraguay River (Gran Chaco basin, north of Concepcion)  </w:t>
            </w:r>
          </w:p>
          <w:p w14:paraId="35960F9F" w14:textId="77777777" w:rsidR="00B27FEB" w:rsidRPr="00B27FEB" w:rsidRDefault="00B27FEB" w:rsidP="00F13552">
            <w:pPr>
              <w:spacing w:before="0" w:after="0"/>
              <w:rPr>
                <w:rFonts w:cs="Arial"/>
                <w:iCs/>
                <w:sz w:val="20"/>
                <w:szCs w:val="20"/>
              </w:rPr>
            </w:pPr>
            <w:r w:rsidRPr="00B27FEB">
              <w:rPr>
                <w:rFonts w:cs="Arial"/>
                <w:iCs/>
                <w:sz w:val="20"/>
                <w:szCs w:val="20"/>
              </w:rPr>
              <w:t xml:space="preserve">River Pilcomayo (Bolivia-Argentina border)  </w:t>
            </w:r>
          </w:p>
          <w:p w14:paraId="58E208D9" w14:textId="77777777" w:rsidR="00B27FEB" w:rsidRPr="00B27FEB" w:rsidRDefault="00B27FEB" w:rsidP="00F13552">
            <w:pPr>
              <w:spacing w:before="0" w:after="0"/>
              <w:rPr>
                <w:rFonts w:cs="Arial"/>
                <w:iCs/>
                <w:sz w:val="20"/>
                <w:szCs w:val="20"/>
              </w:rPr>
            </w:pPr>
            <w:r w:rsidRPr="00B27FEB">
              <w:rPr>
                <w:rFonts w:cs="Arial"/>
                <w:iCs/>
                <w:sz w:val="20"/>
                <w:szCs w:val="20"/>
              </w:rPr>
              <w:t xml:space="preserve">Campo Grande (Brazil)  </w:t>
            </w:r>
          </w:p>
          <w:p w14:paraId="727A4E9C" w14:textId="77777777" w:rsidR="00B27FEB" w:rsidRPr="00B27FEB" w:rsidRDefault="00B27FEB" w:rsidP="00F13552">
            <w:pPr>
              <w:spacing w:before="0" w:after="0"/>
              <w:rPr>
                <w:rFonts w:cs="Arial"/>
                <w:iCs/>
                <w:sz w:val="20"/>
                <w:szCs w:val="20"/>
              </w:rPr>
            </w:pPr>
            <w:r w:rsidRPr="00B27FEB">
              <w:rPr>
                <w:rFonts w:cs="Arial"/>
                <w:iCs/>
                <w:sz w:val="20"/>
                <w:szCs w:val="20"/>
              </w:rPr>
              <w:t>South of Salinas and Aguada Blanca (Peru)</w:t>
            </w:r>
          </w:p>
        </w:tc>
        <w:tc>
          <w:tcPr>
            <w:tcW w:w="1345" w:type="pct"/>
            <w:vAlign w:val="center"/>
          </w:tcPr>
          <w:p w14:paraId="5926B872" w14:textId="77777777" w:rsidR="00B27FEB" w:rsidRPr="00B27FEB" w:rsidRDefault="00B27FEB" w:rsidP="00F13552">
            <w:pPr>
              <w:spacing w:before="0" w:after="0"/>
              <w:rPr>
                <w:rFonts w:cs="Arial"/>
                <w:iCs/>
                <w:sz w:val="20"/>
                <w:szCs w:val="20"/>
              </w:rPr>
            </w:pPr>
            <w:r w:rsidRPr="00B27FEB">
              <w:rPr>
                <w:rFonts w:cs="Arial"/>
                <w:iCs/>
                <w:sz w:val="20"/>
                <w:szCs w:val="20"/>
              </w:rPr>
              <w:t xml:space="preserve">West of Filadelfia (Paraguay)  </w:t>
            </w:r>
          </w:p>
          <w:p w14:paraId="3D7EDE55" w14:textId="77777777" w:rsidR="00B27FEB" w:rsidRPr="00B27FEB" w:rsidRDefault="00B27FEB" w:rsidP="00F13552">
            <w:pPr>
              <w:spacing w:before="0" w:after="0"/>
              <w:rPr>
                <w:rFonts w:cs="Arial"/>
                <w:iCs/>
                <w:sz w:val="20"/>
                <w:szCs w:val="20"/>
              </w:rPr>
            </w:pPr>
            <w:r w:rsidRPr="00B27FEB">
              <w:rPr>
                <w:rFonts w:cs="Arial"/>
                <w:iCs/>
                <w:sz w:val="20"/>
                <w:szCs w:val="20"/>
              </w:rPr>
              <w:t xml:space="preserve">Kaa Iya National Park (north Paraguay-Bolivia border)  </w:t>
            </w:r>
          </w:p>
          <w:p w14:paraId="47243274" w14:textId="77777777" w:rsidR="00B27FEB" w:rsidRPr="00B27FEB" w:rsidRDefault="00B27FEB" w:rsidP="00F13552">
            <w:pPr>
              <w:spacing w:before="0" w:after="0"/>
              <w:rPr>
                <w:rFonts w:cs="Arial"/>
                <w:iCs/>
                <w:sz w:val="20"/>
                <w:szCs w:val="20"/>
              </w:rPr>
            </w:pPr>
            <w:r w:rsidRPr="00B27FEB">
              <w:rPr>
                <w:rFonts w:cs="Arial"/>
                <w:iCs/>
                <w:sz w:val="20"/>
                <w:szCs w:val="20"/>
              </w:rPr>
              <w:t>West of River Bermejo (Argentina-Bolivia border)</w:t>
            </w:r>
          </w:p>
        </w:tc>
      </w:tr>
      <w:tr w:rsidR="00B27FEB" w:rsidRPr="00B27FEB" w14:paraId="0797A3BC" w14:textId="77777777" w:rsidTr="00AA666E">
        <w:tc>
          <w:tcPr>
            <w:tcW w:w="621" w:type="pct"/>
            <w:vAlign w:val="center"/>
          </w:tcPr>
          <w:p w14:paraId="53B56652" w14:textId="77777777" w:rsidR="00B27FEB" w:rsidRPr="00B27FEB" w:rsidRDefault="00B27FEB" w:rsidP="00F13552">
            <w:pPr>
              <w:spacing w:before="0" w:after="0"/>
              <w:rPr>
                <w:rFonts w:cs="Arial"/>
                <w:b/>
                <w:bCs/>
                <w:iCs/>
                <w:sz w:val="20"/>
                <w:szCs w:val="20"/>
              </w:rPr>
            </w:pPr>
          </w:p>
        </w:tc>
        <w:tc>
          <w:tcPr>
            <w:tcW w:w="758" w:type="pct"/>
            <w:vAlign w:val="center"/>
          </w:tcPr>
          <w:p w14:paraId="71233F6A" w14:textId="77777777" w:rsidR="00B27FEB" w:rsidRPr="00B27FEB" w:rsidRDefault="00B27FEB" w:rsidP="00F13552">
            <w:pPr>
              <w:spacing w:before="0" w:after="0"/>
              <w:rPr>
                <w:rFonts w:cs="Arial"/>
                <w:iCs/>
                <w:sz w:val="20"/>
                <w:szCs w:val="20"/>
              </w:rPr>
            </w:pPr>
          </w:p>
        </w:tc>
        <w:tc>
          <w:tcPr>
            <w:tcW w:w="928" w:type="pct"/>
            <w:vAlign w:val="center"/>
          </w:tcPr>
          <w:p w14:paraId="7044A75D"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14D57D2B" w14:textId="77777777" w:rsidR="00B27FEB" w:rsidRPr="00B27FEB" w:rsidRDefault="00B27FEB" w:rsidP="00F13552">
            <w:pPr>
              <w:spacing w:before="0" w:after="0"/>
              <w:rPr>
                <w:rFonts w:cs="Arial"/>
                <w:iCs/>
                <w:sz w:val="20"/>
                <w:szCs w:val="20"/>
              </w:rPr>
            </w:pPr>
            <w:r w:rsidRPr="00B27FEB">
              <w:rPr>
                <w:rFonts w:cs="Arial"/>
                <w:iCs/>
                <w:sz w:val="20"/>
                <w:szCs w:val="20"/>
              </w:rPr>
              <w:t xml:space="preserve">Tacna (Peru-Chile border)  </w:t>
            </w:r>
          </w:p>
          <w:p w14:paraId="5D2FA121" w14:textId="77777777" w:rsidR="00B27FEB" w:rsidRPr="00B27FEB" w:rsidRDefault="00B27FEB" w:rsidP="00F13552">
            <w:pPr>
              <w:spacing w:before="0" w:after="0"/>
              <w:rPr>
                <w:rFonts w:cs="Arial"/>
                <w:iCs/>
                <w:sz w:val="20"/>
                <w:szCs w:val="20"/>
              </w:rPr>
            </w:pPr>
            <w:r w:rsidRPr="00B27FEB">
              <w:rPr>
                <w:rFonts w:cs="Arial"/>
                <w:iCs/>
                <w:sz w:val="20"/>
                <w:szCs w:val="20"/>
              </w:rPr>
              <w:t>East of River Cuiaba (Brazil)</w:t>
            </w:r>
          </w:p>
        </w:tc>
        <w:tc>
          <w:tcPr>
            <w:tcW w:w="1345" w:type="pct"/>
            <w:vAlign w:val="center"/>
          </w:tcPr>
          <w:p w14:paraId="074545E9"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w:t>
            </w:r>
          </w:p>
        </w:tc>
      </w:tr>
      <w:tr w:rsidR="00B27FEB" w:rsidRPr="00B27FEB" w14:paraId="42B53ACC" w14:textId="77777777" w:rsidTr="00AA666E">
        <w:tc>
          <w:tcPr>
            <w:tcW w:w="621" w:type="pct"/>
            <w:vAlign w:val="center"/>
          </w:tcPr>
          <w:p w14:paraId="5F711D97" w14:textId="77777777" w:rsidR="00B27FEB" w:rsidRPr="00B27FEB" w:rsidRDefault="00B27FEB" w:rsidP="00F13552">
            <w:pPr>
              <w:spacing w:before="0" w:after="0"/>
              <w:rPr>
                <w:rFonts w:cs="Arial"/>
                <w:b/>
                <w:bCs/>
                <w:iCs/>
                <w:sz w:val="20"/>
                <w:szCs w:val="20"/>
              </w:rPr>
            </w:pPr>
            <w:proofErr w:type="spellStart"/>
            <w:r w:rsidRPr="00B27FEB">
              <w:rPr>
                <w:rFonts w:cs="Arial"/>
                <w:b/>
                <w:bCs/>
                <w:iCs/>
                <w:sz w:val="20"/>
                <w:szCs w:val="20"/>
              </w:rPr>
              <w:lastRenderedPageBreak/>
              <w:t>Junin</w:t>
            </w:r>
            <w:proofErr w:type="spellEnd"/>
            <w:r w:rsidRPr="00B27FEB">
              <w:rPr>
                <w:rFonts w:cs="Arial"/>
                <w:b/>
                <w:bCs/>
                <w:iCs/>
                <w:sz w:val="20"/>
                <w:szCs w:val="20"/>
              </w:rPr>
              <w:t xml:space="preserve"> Virus</w:t>
            </w:r>
          </w:p>
        </w:tc>
        <w:tc>
          <w:tcPr>
            <w:tcW w:w="758" w:type="pct"/>
            <w:vAlign w:val="center"/>
          </w:tcPr>
          <w:p w14:paraId="11890FD6" w14:textId="77777777" w:rsidR="00B27FEB" w:rsidRPr="00B27FEB" w:rsidRDefault="00B27FEB" w:rsidP="00F13552">
            <w:pPr>
              <w:spacing w:before="0" w:after="0"/>
              <w:rPr>
                <w:rFonts w:cs="Arial"/>
                <w:i/>
                <w:sz w:val="20"/>
                <w:szCs w:val="20"/>
              </w:rPr>
            </w:pPr>
            <w:r w:rsidRPr="00B27FEB">
              <w:rPr>
                <w:rFonts w:cs="Arial"/>
                <w:i/>
                <w:sz w:val="20"/>
                <w:szCs w:val="20"/>
              </w:rPr>
              <w:t>C.musculinus</w:t>
            </w:r>
          </w:p>
        </w:tc>
        <w:tc>
          <w:tcPr>
            <w:tcW w:w="928" w:type="pct"/>
            <w:vAlign w:val="center"/>
          </w:tcPr>
          <w:p w14:paraId="52314062"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467FDFEB" w14:textId="77777777" w:rsidR="00B27FEB" w:rsidRPr="00B27FEB" w:rsidRDefault="00B27FEB" w:rsidP="00F13552">
            <w:pPr>
              <w:spacing w:before="0" w:after="0"/>
              <w:rPr>
                <w:rFonts w:cs="Arial"/>
                <w:iCs/>
                <w:sz w:val="20"/>
                <w:szCs w:val="20"/>
              </w:rPr>
            </w:pPr>
          </w:p>
        </w:tc>
        <w:tc>
          <w:tcPr>
            <w:tcW w:w="1345" w:type="pct"/>
            <w:vAlign w:val="center"/>
          </w:tcPr>
          <w:p w14:paraId="32BE1EED" w14:textId="77777777" w:rsidR="00B27FEB" w:rsidRPr="00B27FEB" w:rsidRDefault="00B27FEB" w:rsidP="00F13552">
            <w:pPr>
              <w:spacing w:before="0" w:after="0"/>
              <w:rPr>
                <w:rFonts w:cs="Arial"/>
                <w:iCs/>
                <w:sz w:val="20"/>
                <w:szCs w:val="20"/>
              </w:rPr>
            </w:pPr>
            <w:r w:rsidRPr="00B27FEB">
              <w:rPr>
                <w:rFonts w:cs="Arial"/>
                <w:iCs/>
                <w:sz w:val="20"/>
                <w:szCs w:val="20"/>
              </w:rPr>
              <w:t>&lt;need to compare it with Nuri’s work&gt;</w:t>
            </w:r>
          </w:p>
        </w:tc>
      </w:tr>
      <w:tr w:rsidR="00B27FEB" w:rsidRPr="00B27FEB" w14:paraId="5A88F7B5" w14:textId="77777777" w:rsidTr="00AA666E">
        <w:tc>
          <w:tcPr>
            <w:tcW w:w="621" w:type="pct"/>
            <w:vAlign w:val="center"/>
          </w:tcPr>
          <w:p w14:paraId="3D9D6FA3" w14:textId="77777777" w:rsidR="00B27FEB" w:rsidRPr="00B27FEB" w:rsidRDefault="00B27FEB" w:rsidP="00F13552">
            <w:pPr>
              <w:spacing w:before="0" w:after="0"/>
              <w:rPr>
                <w:rFonts w:cs="Arial"/>
                <w:b/>
                <w:bCs/>
                <w:iCs/>
                <w:sz w:val="20"/>
                <w:szCs w:val="20"/>
              </w:rPr>
            </w:pPr>
          </w:p>
        </w:tc>
        <w:tc>
          <w:tcPr>
            <w:tcW w:w="758" w:type="pct"/>
            <w:vAlign w:val="center"/>
          </w:tcPr>
          <w:p w14:paraId="5BD09DA6" w14:textId="77777777" w:rsidR="00B27FEB" w:rsidRPr="00B27FEB" w:rsidRDefault="00B27FEB" w:rsidP="00F13552">
            <w:pPr>
              <w:spacing w:before="0" w:after="0"/>
              <w:rPr>
                <w:rFonts w:cs="Arial"/>
                <w:i/>
                <w:sz w:val="20"/>
                <w:szCs w:val="20"/>
              </w:rPr>
            </w:pPr>
          </w:p>
        </w:tc>
        <w:tc>
          <w:tcPr>
            <w:tcW w:w="928" w:type="pct"/>
            <w:vAlign w:val="center"/>
          </w:tcPr>
          <w:p w14:paraId="6D3CD68C"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51FFB29E" w14:textId="77777777" w:rsidR="00B27FEB" w:rsidRPr="00B27FEB" w:rsidRDefault="00B27FEB" w:rsidP="00F13552">
            <w:pPr>
              <w:spacing w:before="0" w:after="0"/>
              <w:rPr>
                <w:rFonts w:cs="Arial"/>
                <w:iCs/>
                <w:sz w:val="20"/>
                <w:szCs w:val="20"/>
              </w:rPr>
            </w:pPr>
            <w:r w:rsidRPr="00B27FEB">
              <w:rPr>
                <w:rFonts w:cs="Arial"/>
                <w:iCs/>
                <w:sz w:val="20"/>
                <w:szCs w:val="20"/>
              </w:rPr>
              <w:t>&lt;need to compare it with Nuri’s work&gt;</w:t>
            </w:r>
          </w:p>
        </w:tc>
        <w:tc>
          <w:tcPr>
            <w:tcW w:w="1345" w:type="pct"/>
            <w:vAlign w:val="center"/>
          </w:tcPr>
          <w:p w14:paraId="597437AE" w14:textId="77777777" w:rsidR="00B27FEB" w:rsidRPr="00B27FEB" w:rsidRDefault="00B27FEB" w:rsidP="00F13552">
            <w:pPr>
              <w:spacing w:before="0" w:after="0"/>
              <w:rPr>
                <w:rFonts w:cs="Arial"/>
                <w:iCs/>
                <w:sz w:val="20"/>
                <w:szCs w:val="20"/>
              </w:rPr>
            </w:pPr>
            <w:r w:rsidRPr="00B27FEB">
              <w:rPr>
                <w:rFonts w:cs="Arial"/>
                <w:iCs/>
                <w:sz w:val="20"/>
                <w:szCs w:val="20"/>
              </w:rPr>
              <w:t>&lt;need to compare it with Nuri’s work&gt;</w:t>
            </w:r>
          </w:p>
        </w:tc>
      </w:tr>
      <w:tr w:rsidR="00B27FEB" w:rsidRPr="00B27FEB" w14:paraId="7252F493" w14:textId="77777777" w:rsidTr="00AA666E">
        <w:tc>
          <w:tcPr>
            <w:tcW w:w="621" w:type="pct"/>
            <w:vAlign w:val="center"/>
          </w:tcPr>
          <w:p w14:paraId="5393D15D" w14:textId="77777777" w:rsidR="00B27FEB" w:rsidRPr="00B27FEB" w:rsidRDefault="00B27FEB" w:rsidP="00F13552">
            <w:pPr>
              <w:spacing w:before="0" w:after="0"/>
              <w:rPr>
                <w:rFonts w:cs="Arial"/>
                <w:b/>
                <w:bCs/>
                <w:iCs/>
                <w:sz w:val="20"/>
                <w:szCs w:val="20"/>
              </w:rPr>
            </w:pPr>
          </w:p>
        </w:tc>
        <w:tc>
          <w:tcPr>
            <w:tcW w:w="758" w:type="pct"/>
            <w:vAlign w:val="center"/>
          </w:tcPr>
          <w:p w14:paraId="68D3CB3A" w14:textId="77777777" w:rsidR="00B27FEB" w:rsidRPr="00B27FEB" w:rsidRDefault="00B27FEB" w:rsidP="00F13552">
            <w:pPr>
              <w:spacing w:before="0" w:after="0"/>
              <w:rPr>
                <w:rFonts w:cs="Arial"/>
                <w:i/>
                <w:sz w:val="20"/>
                <w:szCs w:val="20"/>
              </w:rPr>
            </w:pPr>
            <w:r w:rsidRPr="00B27FEB">
              <w:rPr>
                <w:rFonts w:cs="Arial"/>
                <w:i/>
                <w:sz w:val="20"/>
                <w:szCs w:val="20"/>
              </w:rPr>
              <w:t>C.laucha</w:t>
            </w:r>
          </w:p>
        </w:tc>
        <w:tc>
          <w:tcPr>
            <w:tcW w:w="928" w:type="pct"/>
            <w:vAlign w:val="center"/>
          </w:tcPr>
          <w:p w14:paraId="2028663C"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48E6D06E" w14:textId="77777777" w:rsidR="00B27FEB" w:rsidRPr="00B27FEB" w:rsidRDefault="00B27FEB" w:rsidP="00F13552">
            <w:pPr>
              <w:spacing w:before="0" w:after="0"/>
              <w:rPr>
                <w:rFonts w:cs="Arial"/>
                <w:iCs/>
                <w:sz w:val="20"/>
                <w:szCs w:val="20"/>
              </w:rPr>
            </w:pPr>
            <w:r w:rsidRPr="00B27FEB">
              <w:rPr>
                <w:rFonts w:cs="Arial"/>
                <w:iCs/>
                <w:sz w:val="20"/>
                <w:szCs w:val="20"/>
              </w:rPr>
              <w:t xml:space="preserve">Gran Chaco plains (east of Andes in Argentina)  </w:t>
            </w:r>
          </w:p>
          <w:p w14:paraId="59D6F47C" w14:textId="77777777" w:rsidR="00B27FEB" w:rsidRPr="00B27FEB" w:rsidRDefault="00B27FEB" w:rsidP="00F13552">
            <w:pPr>
              <w:spacing w:before="0" w:after="0"/>
              <w:rPr>
                <w:rFonts w:cs="Arial"/>
                <w:iCs/>
                <w:sz w:val="20"/>
                <w:szCs w:val="20"/>
              </w:rPr>
            </w:pPr>
            <w:r w:rsidRPr="00B27FEB">
              <w:rPr>
                <w:rFonts w:cs="Arial"/>
                <w:iCs/>
                <w:sz w:val="20"/>
                <w:szCs w:val="20"/>
              </w:rPr>
              <w:t xml:space="preserve">Paraguay (northern border with Brazil)  </w:t>
            </w:r>
          </w:p>
          <w:p w14:paraId="266E21CC" w14:textId="77777777" w:rsidR="00B27FEB" w:rsidRPr="00B27FEB" w:rsidRDefault="00B27FEB" w:rsidP="00F13552">
            <w:pPr>
              <w:spacing w:before="0" w:after="0"/>
              <w:rPr>
                <w:rFonts w:cs="Arial"/>
                <w:iCs/>
                <w:sz w:val="20"/>
                <w:szCs w:val="20"/>
              </w:rPr>
            </w:pPr>
            <w:r w:rsidRPr="00B27FEB">
              <w:rPr>
                <w:rFonts w:cs="Arial"/>
                <w:iCs/>
                <w:sz w:val="20"/>
                <w:szCs w:val="20"/>
              </w:rPr>
              <w:t>Rio Negro Province (Argentina)</w:t>
            </w:r>
          </w:p>
          <w:p w14:paraId="6A136666" w14:textId="77777777" w:rsidR="00B27FEB" w:rsidRPr="00B27FEB" w:rsidRDefault="00B27FEB" w:rsidP="00F13552">
            <w:pPr>
              <w:spacing w:before="0" w:after="0"/>
              <w:rPr>
                <w:rFonts w:cs="Arial"/>
                <w:iCs/>
                <w:sz w:val="20"/>
                <w:szCs w:val="20"/>
              </w:rPr>
            </w:pPr>
            <w:r w:rsidRPr="00B27FEB">
              <w:rPr>
                <w:rFonts w:cs="Arial"/>
                <w:iCs/>
                <w:sz w:val="20"/>
                <w:szCs w:val="20"/>
              </w:rPr>
              <w:t xml:space="preserve">Southern Bolivia-Argentina border (River </w:t>
            </w:r>
            <w:proofErr w:type="spellStart"/>
            <w:r w:rsidRPr="00B27FEB">
              <w:rPr>
                <w:rFonts w:cs="Arial"/>
                <w:iCs/>
                <w:sz w:val="20"/>
                <w:szCs w:val="20"/>
              </w:rPr>
              <w:t>Picomayo</w:t>
            </w:r>
            <w:proofErr w:type="spellEnd"/>
            <w:r w:rsidRPr="00B27FEB">
              <w:rPr>
                <w:rFonts w:cs="Arial"/>
                <w:iCs/>
                <w:sz w:val="20"/>
                <w:szCs w:val="20"/>
              </w:rPr>
              <w:t xml:space="preserve">, Villa Montes, </w:t>
            </w:r>
            <w:proofErr w:type="spellStart"/>
            <w:r w:rsidRPr="00B27FEB">
              <w:rPr>
                <w:rFonts w:cs="Arial"/>
                <w:iCs/>
                <w:sz w:val="20"/>
                <w:szCs w:val="20"/>
              </w:rPr>
              <w:t>Camiri</w:t>
            </w:r>
            <w:proofErr w:type="spellEnd"/>
            <w:r w:rsidRPr="00B27FEB">
              <w:rPr>
                <w:rFonts w:cs="Arial"/>
                <w:iCs/>
                <w:sz w:val="20"/>
                <w:szCs w:val="20"/>
              </w:rPr>
              <w:t xml:space="preserve">)  </w:t>
            </w:r>
          </w:p>
          <w:p w14:paraId="054C485A" w14:textId="77777777" w:rsidR="00B27FEB" w:rsidRPr="00B27FEB" w:rsidRDefault="00B27FEB" w:rsidP="00F13552">
            <w:pPr>
              <w:spacing w:before="0" w:after="0"/>
              <w:rPr>
                <w:rFonts w:cs="Arial"/>
                <w:iCs/>
                <w:sz w:val="20"/>
                <w:szCs w:val="20"/>
              </w:rPr>
            </w:pPr>
            <w:r w:rsidRPr="00B27FEB">
              <w:rPr>
                <w:rFonts w:cs="Arial"/>
                <w:iCs/>
                <w:sz w:val="20"/>
                <w:szCs w:val="20"/>
              </w:rPr>
              <w:t xml:space="preserve">Maringa (Brazil)  </w:t>
            </w:r>
          </w:p>
          <w:p w14:paraId="5A804A62" w14:textId="77777777" w:rsidR="00B27FEB" w:rsidRPr="00B27FEB" w:rsidRDefault="00B27FEB" w:rsidP="00F13552">
            <w:pPr>
              <w:spacing w:before="0" w:after="0"/>
              <w:rPr>
                <w:rFonts w:cs="Arial"/>
                <w:iCs/>
                <w:sz w:val="20"/>
                <w:szCs w:val="20"/>
              </w:rPr>
            </w:pPr>
            <w:r w:rsidRPr="00B27FEB">
              <w:rPr>
                <w:rFonts w:cs="Arial"/>
                <w:iCs/>
                <w:sz w:val="20"/>
                <w:szCs w:val="20"/>
              </w:rPr>
              <w:t>Mato Grosso do Sul (Brazil)</w:t>
            </w:r>
          </w:p>
        </w:tc>
        <w:tc>
          <w:tcPr>
            <w:tcW w:w="1345" w:type="pct"/>
            <w:vAlign w:val="center"/>
          </w:tcPr>
          <w:p w14:paraId="06B27975" w14:textId="77777777" w:rsidR="00B27FEB" w:rsidRPr="00B27FEB" w:rsidRDefault="00B27FEB" w:rsidP="00F13552">
            <w:pPr>
              <w:spacing w:before="0" w:after="0"/>
              <w:rPr>
                <w:rFonts w:cs="Arial"/>
                <w:iCs/>
                <w:sz w:val="20"/>
                <w:szCs w:val="20"/>
              </w:rPr>
            </w:pPr>
            <w:r w:rsidRPr="00B27FEB">
              <w:rPr>
                <w:rFonts w:cs="Arial"/>
                <w:iCs/>
                <w:sz w:val="20"/>
                <w:szCs w:val="20"/>
              </w:rPr>
              <w:t xml:space="preserve">Around Santa Cruz de la Sierra  </w:t>
            </w:r>
          </w:p>
          <w:p w14:paraId="07EA278B" w14:textId="77777777" w:rsidR="00B27FEB" w:rsidRPr="00B27FEB" w:rsidRDefault="00B27FEB" w:rsidP="00F13552">
            <w:pPr>
              <w:spacing w:before="0" w:after="0"/>
              <w:rPr>
                <w:rFonts w:cs="Arial"/>
                <w:iCs/>
                <w:sz w:val="20"/>
                <w:szCs w:val="20"/>
              </w:rPr>
            </w:pPr>
            <w:r w:rsidRPr="00B27FEB">
              <w:rPr>
                <w:rFonts w:cs="Arial"/>
                <w:iCs/>
                <w:sz w:val="20"/>
                <w:szCs w:val="20"/>
              </w:rPr>
              <w:t xml:space="preserve">Cordoba plains (Argentina)  </w:t>
            </w:r>
          </w:p>
          <w:p w14:paraId="3CFBAF27" w14:textId="77777777" w:rsidR="00B27FEB" w:rsidRPr="00B27FEB" w:rsidRDefault="00B27FEB" w:rsidP="00F13552">
            <w:pPr>
              <w:spacing w:before="0" w:after="0"/>
              <w:rPr>
                <w:rFonts w:cs="Arial"/>
                <w:iCs/>
                <w:sz w:val="20"/>
                <w:szCs w:val="20"/>
              </w:rPr>
            </w:pPr>
            <w:r w:rsidRPr="00B27FEB">
              <w:rPr>
                <w:rFonts w:cs="Arial"/>
                <w:iCs/>
                <w:sz w:val="20"/>
                <w:szCs w:val="20"/>
              </w:rPr>
              <w:t xml:space="preserve">around city of </w:t>
            </w:r>
            <w:proofErr w:type="spellStart"/>
            <w:r w:rsidRPr="00B27FEB">
              <w:rPr>
                <w:rFonts w:cs="Arial"/>
                <w:iCs/>
                <w:sz w:val="20"/>
                <w:szCs w:val="20"/>
              </w:rPr>
              <w:t>Junin</w:t>
            </w:r>
            <w:proofErr w:type="spellEnd"/>
            <w:r w:rsidRPr="00B27FEB">
              <w:rPr>
                <w:rFonts w:cs="Arial"/>
                <w:iCs/>
                <w:sz w:val="20"/>
                <w:szCs w:val="20"/>
              </w:rPr>
              <w:t xml:space="preserve">  </w:t>
            </w:r>
          </w:p>
          <w:p w14:paraId="1E7B32BA" w14:textId="77777777" w:rsidR="00B27FEB" w:rsidRPr="00B27FEB" w:rsidRDefault="00B27FEB" w:rsidP="00F13552">
            <w:pPr>
              <w:spacing w:before="0" w:after="0"/>
              <w:rPr>
                <w:rFonts w:cs="Arial"/>
                <w:iCs/>
                <w:sz w:val="20"/>
                <w:szCs w:val="20"/>
              </w:rPr>
            </w:pPr>
            <w:r w:rsidRPr="00B27FEB">
              <w:rPr>
                <w:rFonts w:cs="Arial"/>
                <w:iCs/>
                <w:sz w:val="20"/>
                <w:szCs w:val="20"/>
              </w:rPr>
              <w:t xml:space="preserve">Mar del Plata (Atlantic coast)  </w:t>
            </w:r>
          </w:p>
          <w:p w14:paraId="7755CEF3" w14:textId="77777777" w:rsidR="00B27FEB" w:rsidRPr="00B27FEB" w:rsidRDefault="00B27FEB" w:rsidP="00F13552">
            <w:pPr>
              <w:spacing w:before="0" w:after="0"/>
              <w:rPr>
                <w:rFonts w:cs="Arial"/>
                <w:iCs/>
                <w:sz w:val="20"/>
                <w:szCs w:val="20"/>
              </w:rPr>
            </w:pPr>
            <w:r w:rsidRPr="00B27FEB">
              <w:rPr>
                <w:rFonts w:cs="Arial"/>
                <w:iCs/>
                <w:sz w:val="20"/>
                <w:szCs w:val="20"/>
              </w:rPr>
              <w:t xml:space="preserve">Pampas (Argentina)  </w:t>
            </w:r>
          </w:p>
          <w:p w14:paraId="31F14820" w14:textId="77777777" w:rsidR="00B27FEB" w:rsidRPr="00B27FEB" w:rsidRDefault="00B27FEB" w:rsidP="00F13552">
            <w:pPr>
              <w:spacing w:before="0" w:after="0"/>
              <w:rPr>
                <w:rFonts w:cs="Arial"/>
                <w:iCs/>
                <w:sz w:val="20"/>
                <w:szCs w:val="20"/>
              </w:rPr>
            </w:pPr>
            <w:r w:rsidRPr="00B27FEB">
              <w:rPr>
                <w:rFonts w:cs="Arial"/>
                <w:iCs/>
                <w:sz w:val="20"/>
                <w:szCs w:val="20"/>
              </w:rPr>
              <w:t>around Buenos Aires metropolis</w:t>
            </w:r>
          </w:p>
          <w:p w14:paraId="1068B33E" w14:textId="77777777" w:rsidR="00B27FEB" w:rsidRPr="00B27FEB" w:rsidRDefault="00B27FEB" w:rsidP="00F13552">
            <w:pPr>
              <w:spacing w:before="0" w:after="0"/>
              <w:rPr>
                <w:rFonts w:cs="Arial"/>
                <w:iCs/>
                <w:sz w:val="20"/>
                <w:szCs w:val="20"/>
              </w:rPr>
            </w:pPr>
            <w:r w:rsidRPr="00B27FEB">
              <w:rPr>
                <w:rFonts w:cs="Arial"/>
                <w:iCs/>
                <w:sz w:val="20"/>
                <w:szCs w:val="20"/>
              </w:rPr>
              <w:t xml:space="preserve">Argentina-Uruguay border (Uruguay river)  </w:t>
            </w:r>
          </w:p>
          <w:p w14:paraId="1BB10D2B" w14:textId="77777777" w:rsidR="00B27FEB" w:rsidRPr="00B27FEB" w:rsidRDefault="00B27FEB" w:rsidP="00F13552">
            <w:pPr>
              <w:spacing w:before="0" w:after="0"/>
              <w:rPr>
                <w:rFonts w:cs="Arial"/>
                <w:iCs/>
                <w:sz w:val="20"/>
                <w:szCs w:val="20"/>
              </w:rPr>
            </w:pPr>
            <w:r w:rsidRPr="00B27FEB">
              <w:rPr>
                <w:rFonts w:cs="Arial"/>
                <w:iCs/>
                <w:sz w:val="20"/>
                <w:szCs w:val="20"/>
              </w:rPr>
              <w:t>Eastern Uruguay (Treinta y Tres)</w:t>
            </w:r>
          </w:p>
        </w:tc>
      </w:tr>
      <w:tr w:rsidR="00B27FEB" w:rsidRPr="00B27FEB" w14:paraId="57C598C1" w14:textId="77777777" w:rsidTr="00AA666E">
        <w:tc>
          <w:tcPr>
            <w:tcW w:w="621" w:type="pct"/>
            <w:vAlign w:val="center"/>
          </w:tcPr>
          <w:p w14:paraId="737D8FF4" w14:textId="77777777" w:rsidR="00B27FEB" w:rsidRPr="00B27FEB" w:rsidRDefault="00B27FEB" w:rsidP="00F13552">
            <w:pPr>
              <w:spacing w:before="0" w:after="0"/>
              <w:rPr>
                <w:rFonts w:cs="Arial"/>
                <w:b/>
                <w:bCs/>
                <w:iCs/>
                <w:sz w:val="20"/>
                <w:szCs w:val="20"/>
              </w:rPr>
            </w:pPr>
          </w:p>
        </w:tc>
        <w:tc>
          <w:tcPr>
            <w:tcW w:w="758" w:type="pct"/>
            <w:vAlign w:val="center"/>
          </w:tcPr>
          <w:p w14:paraId="33087AB4" w14:textId="77777777" w:rsidR="00B27FEB" w:rsidRPr="00B27FEB" w:rsidRDefault="00B27FEB" w:rsidP="00F13552">
            <w:pPr>
              <w:spacing w:before="0" w:after="0"/>
              <w:rPr>
                <w:rFonts w:cs="Arial"/>
                <w:i/>
                <w:sz w:val="20"/>
                <w:szCs w:val="20"/>
              </w:rPr>
            </w:pPr>
          </w:p>
        </w:tc>
        <w:tc>
          <w:tcPr>
            <w:tcW w:w="928" w:type="pct"/>
            <w:vAlign w:val="center"/>
          </w:tcPr>
          <w:p w14:paraId="675816FE"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3976F2AE"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w:t>
            </w:r>
          </w:p>
        </w:tc>
        <w:tc>
          <w:tcPr>
            <w:tcW w:w="1345" w:type="pct"/>
            <w:vAlign w:val="center"/>
          </w:tcPr>
          <w:p w14:paraId="2348BFF9" w14:textId="77777777" w:rsidR="00B27FEB" w:rsidRPr="00B27FEB" w:rsidRDefault="00B27FEB" w:rsidP="00F13552">
            <w:pPr>
              <w:spacing w:before="0" w:after="0"/>
              <w:rPr>
                <w:rFonts w:cs="Arial"/>
                <w:iCs/>
                <w:sz w:val="20"/>
                <w:szCs w:val="20"/>
              </w:rPr>
            </w:pPr>
            <w:proofErr w:type="gramStart"/>
            <w:r w:rsidRPr="00B27FEB">
              <w:rPr>
                <w:rFonts w:cs="Arial"/>
                <w:iCs/>
                <w:sz w:val="20"/>
                <w:szCs w:val="20"/>
              </w:rPr>
              <w:t>Similar to</w:t>
            </w:r>
            <w:proofErr w:type="gramEnd"/>
            <w:r w:rsidRPr="00B27FEB">
              <w:rPr>
                <w:rFonts w:cs="Arial"/>
                <w:iCs/>
                <w:sz w:val="20"/>
                <w:szCs w:val="20"/>
              </w:rPr>
              <w:t xml:space="preserve"> SSP 2-4.5 but more intensity around </w:t>
            </w:r>
            <w:proofErr w:type="spellStart"/>
            <w:r w:rsidRPr="00B27FEB">
              <w:rPr>
                <w:rFonts w:cs="Arial"/>
                <w:iCs/>
                <w:sz w:val="20"/>
                <w:szCs w:val="20"/>
              </w:rPr>
              <w:t>Inao</w:t>
            </w:r>
            <w:proofErr w:type="spellEnd"/>
            <w:r w:rsidRPr="00B27FEB">
              <w:rPr>
                <w:rFonts w:cs="Arial"/>
                <w:iCs/>
                <w:sz w:val="20"/>
                <w:szCs w:val="20"/>
              </w:rPr>
              <w:t xml:space="preserve"> National Park (Bolivia)  </w:t>
            </w:r>
          </w:p>
          <w:p w14:paraId="38F9873A" w14:textId="77777777" w:rsidR="00B27FEB" w:rsidRPr="00B27FEB" w:rsidRDefault="00B27FEB" w:rsidP="00F13552">
            <w:pPr>
              <w:spacing w:before="0" w:after="0"/>
              <w:rPr>
                <w:rFonts w:cs="Arial"/>
                <w:iCs/>
                <w:sz w:val="20"/>
                <w:szCs w:val="20"/>
              </w:rPr>
            </w:pPr>
            <w:r w:rsidRPr="00B27FEB">
              <w:rPr>
                <w:rFonts w:cs="Arial"/>
                <w:iCs/>
                <w:sz w:val="20"/>
                <w:szCs w:val="20"/>
              </w:rPr>
              <w:t>Tri-border area (Bolivia, Argentina, Paraguay)</w:t>
            </w:r>
          </w:p>
        </w:tc>
      </w:tr>
      <w:tr w:rsidR="00B27FEB" w:rsidRPr="00B27FEB" w14:paraId="4A95C047" w14:textId="77777777" w:rsidTr="00AA666E">
        <w:tc>
          <w:tcPr>
            <w:tcW w:w="621" w:type="pct"/>
            <w:vAlign w:val="center"/>
          </w:tcPr>
          <w:p w14:paraId="52821867" w14:textId="77777777" w:rsidR="00B27FEB" w:rsidRPr="00B27FEB" w:rsidRDefault="00B27FEB" w:rsidP="00F13552">
            <w:pPr>
              <w:spacing w:before="0" w:after="0"/>
              <w:rPr>
                <w:rFonts w:cs="Arial"/>
                <w:b/>
                <w:bCs/>
                <w:iCs/>
                <w:sz w:val="20"/>
                <w:szCs w:val="20"/>
              </w:rPr>
            </w:pPr>
          </w:p>
        </w:tc>
        <w:tc>
          <w:tcPr>
            <w:tcW w:w="758" w:type="pct"/>
            <w:vAlign w:val="center"/>
          </w:tcPr>
          <w:p w14:paraId="63EEFDA9" w14:textId="77777777" w:rsidR="00B27FEB" w:rsidRPr="00B27FEB" w:rsidRDefault="00B27FEB" w:rsidP="00F13552">
            <w:pPr>
              <w:spacing w:before="0" w:after="0"/>
              <w:rPr>
                <w:rFonts w:cs="Arial"/>
                <w:i/>
                <w:sz w:val="20"/>
                <w:szCs w:val="20"/>
              </w:rPr>
            </w:pPr>
            <w:r w:rsidRPr="00B27FEB">
              <w:rPr>
                <w:rFonts w:cs="Arial"/>
                <w:i/>
                <w:sz w:val="20"/>
                <w:szCs w:val="20"/>
              </w:rPr>
              <w:t>O.flavescens</w:t>
            </w:r>
          </w:p>
        </w:tc>
        <w:tc>
          <w:tcPr>
            <w:tcW w:w="928" w:type="pct"/>
            <w:vAlign w:val="center"/>
          </w:tcPr>
          <w:p w14:paraId="628618DB" w14:textId="77777777" w:rsidR="00B27FEB" w:rsidRPr="00B27FEB" w:rsidRDefault="00B27FEB" w:rsidP="00F13552">
            <w:pPr>
              <w:spacing w:before="0" w:after="0"/>
              <w:rPr>
                <w:rFonts w:cs="Arial"/>
                <w:iCs/>
                <w:sz w:val="20"/>
                <w:szCs w:val="20"/>
              </w:rPr>
            </w:pPr>
            <w:r w:rsidRPr="00B27FEB">
              <w:rPr>
                <w:rFonts w:cs="Arial"/>
                <w:iCs/>
                <w:sz w:val="20"/>
                <w:szCs w:val="20"/>
              </w:rPr>
              <w:t>SSP 2-4.5</w:t>
            </w:r>
          </w:p>
        </w:tc>
        <w:tc>
          <w:tcPr>
            <w:tcW w:w="1348" w:type="pct"/>
            <w:vAlign w:val="center"/>
          </w:tcPr>
          <w:p w14:paraId="4D7468F1" w14:textId="77777777" w:rsidR="00B27FEB" w:rsidRPr="00B27FEB" w:rsidRDefault="00B27FEB" w:rsidP="00F13552">
            <w:pPr>
              <w:spacing w:before="0" w:after="0"/>
              <w:rPr>
                <w:rFonts w:cs="Arial"/>
                <w:iCs/>
                <w:sz w:val="20"/>
                <w:szCs w:val="20"/>
              </w:rPr>
            </w:pPr>
            <w:r w:rsidRPr="00B27FEB">
              <w:rPr>
                <w:rFonts w:cs="Arial"/>
                <w:iCs/>
                <w:sz w:val="20"/>
                <w:szCs w:val="20"/>
              </w:rPr>
              <w:t xml:space="preserve">Sporadic pockets in central plains (Cordoba, southern Buenos Aires)  </w:t>
            </w:r>
          </w:p>
          <w:p w14:paraId="05EAC829" w14:textId="77777777" w:rsidR="00B27FEB" w:rsidRPr="00B27FEB" w:rsidRDefault="00B27FEB" w:rsidP="00F13552">
            <w:pPr>
              <w:spacing w:before="0" w:after="0"/>
              <w:rPr>
                <w:rFonts w:cs="Arial"/>
                <w:iCs/>
                <w:sz w:val="20"/>
                <w:szCs w:val="20"/>
              </w:rPr>
            </w:pPr>
            <w:r w:rsidRPr="00B27FEB">
              <w:rPr>
                <w:rFonts w:cs="Arial"/>
                <w:iCs/>
                <w:sz w:val="20"/>
                <w:szCs w:val="20"/>
              </w:rPr>
              <w:t>Bolivian Andes (near Oruro)</w:t>
            </w:r>
          </w:p>
        </w:tc>
        <w:tc>
          <w:tcPr>
            <w:tcW w:w="1345" w:type="pct"/>
            <w:vAlign w:val="center"/>
          </w:tcPr>
          <w:p w14:paraId="1B0D81DF" w14:textId="77777777" w:rsidR="00B27FEB" w:rsidRPr="00B27FEB" w:rsidRDefault="00B27FEB" w:rsidP="00F13552">
            <w:pPr>
              <w:spacing w:before="0" w:after="0"/>
              <w:rPr>
                <w:rFonts w:cs="Arial"/>
                <w:iCs/>
                <w:sz w:val="20"/>
                <w:szCs w:val="20"/>
              </w:rPr>
            </w:pPr>
            <w:r w:rsidRPr="00B27FEB">
              <w:rPr>
                <w:rFonts w:cs="Arial"/>
                <w:iCs/>
                <w:sz w:val="20"/>
                <w:szCs w:val="20"/>
              </w:rPr>
              <w:t xml:space="preserve">Eastern Argentina (borders with Paraguay, Brazil, Uruguay)  </w:t>
            </w:r>
          </w:p>
          <w:p w14:paraId="703C0B98" w14:textId="77777777" w:rsidR="00B27FEB" w:rsidRPr="00B27FEB" w:rsidRDefault="00B27FEB" w:rsidP="00F13552">
            <w:pPr>
              <w:spacing w:before="0" w:after="0"/>
              <w:rPr>
                <w:rFonts w:cs="Arial"/>
                <w:iCs/>
                <w:sz w:val="20"/>
                <w:szCs w:val="20"/>
              </w:rPr>
            </w:pPr>
            <w:r w:rsidRPr="00B27FEB">
              <w:rPr>
                <w:rFonts w:cs="Arial"/>
                <w:iCs/>
                <w:sz w:val="20"/>
                <w:szCs w:val="20"/>
              </w:rPr>
              <w:t>East of Andes (</w:t>
            </w:r>
            <w:proofErr w:type="spellStart"/>
            <w:r w:rsidRPr="00B27FEB">
              <w:rPr>
                <w:rFonts w:cs="Arial"/>
                <w:iCs/>
                <w:sz w:val="20"/>
                <w:szCs w:val="20"/>
              </w:rPr>
              <w:t>Vallegrande</w:t>
            </w:r>
            <w:proofErr w:type="spellEnd"/>
            <w:r w:rsidRPr="00B27FEB">
              <w:rPr>
                <w:rFonts w:cs="Arial"/>
                <w:iCs/>
                <w:sz w:val="20"/>
                <w:szCs w:val="20"/>
              </w:rPr>
              <w:t xml:space="preserve"> to Villa Montes)</w:t>
            </w:r>
          </w:p>
        </w:tc>
      </w:tr>
      <w:tr w:rsidR="00B27FEB" w:rsidRPr="00B27FEB" w14:paraId="2787DF09" w14:textId="77777777" w:rsidTr="00AA666E">
        <w:tc>
          <w:tcPr>
            <w:tcW w:w="621" w:type="pct"/>
            <w:vAlign w:val="center"/>
          </w:tcPr>
          <w:p w14:paraId="6DFE3995" w14:textId="77777777" w:rsidR="00B27FEB" w:rsidRPr="00B27FEB" w:rsidRDefault="00B27FEB" w:rsidP="00F13552">
            <w:pPr>
              <w:spacing w:before="0" w:after="0"/>
              <w:rPr>
                <w:rFonts w:cs="Arial"/>
                <w:b/>
                <w:bCs/>
                <w:iCs/>
                <w:sz w:val="20"/>
                <w:szCs w:val="20"/>
              </w:rPr>
            </w:pPr>
          </w:p>
        </w:tc>
        <w:tc>
          <w:tcPr>
            <w:tcW w:w="758" w:type="pct"/>
            <w:vAlign w:val="center"/>
          </w:tcPr>
          <w:p w14:paraId="4CF40882" w14:textId="77777777" w:rsidR="00B27FEB" w:rsidRPr="00B27FEB" w:rsidRDefault="00B27FEB" w:rsidP="00F13552">
            <w:pPr>
              <w:spacing w:before="0" w:after="0"/>
              <w:rPr>
                <w:rFonts w:cs="Arial"/>
                <w:i/>
                <w:sz w:val="20"/>
                <w:szCs w:val="20"/>
              </w:rPr>
            </w:pPr>
          </w:p>
        </w:tc>
        <w:tc>
          <w:tcPr>
            <w:tcW w:w="928" w:type="pct"/>
            <w:vAlign w:val="center"/>
          </w:tcPr>
          <w:p w14:paraId="48F734F9" w14:textId="77777777" w:rsidR="00B27FEB" w:rsidRPr="00B27FEB" w:rsidRDefault="00B27FEB" w:rsidP="00F13552">
            <w:pPr>
              <w:spacing w:before="0" w:after="0"/>
              <w:rPr>
                <w:rFonts w:cs="Arial"/>
                <w:iCs/>
                <w:sz w:val="20"/>
                <w:szCs w:val="20"/>
              </w:rPr>
            </w:pPr>
            <w:r w:rsidRPr="00B27FEB">
              <w:rPr>
                <w:rFonts w:cs="Arial"/>
                <w:iCs/>
                <w:sz w:val="20"/>
                <w:szCs w:val="20"/>
              </w:rPr>
              <w:t>SSP 5-8.5</w:t>
            </w:r>
          </w:p>
        </w:tc>
        <w:tc>
          <w:tcPr>
            <w:tcW w:w="1348" w:type="pct"/>
            <w:vAlign w:val="center"/>
          </w:tcPr>
          <w:p w14:paraId="4EB814D0" w14:textId="77777777" w:rsidR="00B27FEB" w:rsidRPr="00B27FEB" w:rsidRDefault="00B27FEB" w:rsidP="00F13552">
            <w:pPr>
              <w:spacing w:before="0" w:after="0"/>
              <w:rPr>
                <w:rFonts w:cs="Arial"/>
                <w:iCs/>
                <w:sz w:val="20"/>
                <w:szCs w:val="20"/>
              </w:rPr>
            </w:pPr>
            <w:r w:rsidRPr="00B27FEB">
              <w:rPr>
                <w:rFonts w:cs="Arial"/>
                <w:iCs/>
                <w:sz w:val="20"/>
                <w:szCs w:val="20"/>
              </w:rPr>
              <w:t>More pronounced in Central Chile (Talca to Temuco)</w:t>
            </w:r>
          </w:p>
        </w:tc>
        <w:tc>
          <w:tcPr>
            <w:tcW w:w="1345" w:type="pct"/>
            <w:vAlign w:val="center"/>
          </w:tcPr>
          <w:p w14:paraId="07036009" w14:textId="77777777" w:rsidR="00B27FEB" w:rsidRPr="00B27FEB" w:rsidRDefault="00B27FEB" w:rsidP="00F13552">
            <w:pPr>
              <w:spacing w:before="0" w:after="0"/>
              <w:rPr>
                <w:rFonts w:cs="Arial"/>
                <w:iCs/>
                <w:sz w:val="20"/>
                <w:szCs w:val="20"/>
              </w:rPr>
            </w:pPr>
            <w:r w:rsidRPr="00B27FEB">
              <w:rPr>
                <w:rFonts w:cs="Arial"/>
                <w:iCs/>
                <w:sz w:val="20"/>
                <w:szCs w:val="20"/>
              </w:rPr>
              <w:t xml:space="preserve">Borders (Paraguay, Brazil, Argentina near </w:t>
            </w:r>
            <w:proofErr w:type="spellStart"/>
            <w:r w:rsidRPr="00B27FEB">
              <w:rPr>
                <w:rFonts w:cs="Arial"/>
                <w:iCs/>
                <w:sz w:val="20"/>
                <w:szCs w:val="20"/>
              </w:rPr>
              <w:t>Cuidad</w:t>
            </w:r>
            <w:proofErr w:type="spellEnd"/>
            <w:r w:rsidRPr="00B27FEB">
              <w:rPr>
                <w:rFonts w:cs="Arial"/>
                <w:iCs/>
                <w:sz w:val="20"/>
                <w:szCs w:val="20"/>
              </w:rPr>
              <w:t xml:space="preserve"> del Este)</w:t>
            </w:r>
          </w:p>
        </w:tc>
      </w:tr>
    </w:tbl>
    <w:p w14:paraId="5FF33E6A" w14:textId="77777777" w:rsidR="00896EC0" w:rsidRDefault="00896EC0" w:rsidP="00CC6CE7">
      <w:pPr>
        <w:pStyle w:val="Subtitle"/>
      </w:pPr>
    </w:p>
    <w:p w14:paraId="675EE90B" w14:textId="77777777" w:rsidR="00896EC0" w:rsidRDefault="00896EC0">
      <w:pPr>
        <w:overflowPunct/>
        <w:autoSpaceDE/>
        <w:autoSpaceDN/>
        <w:adjustRightInd/>
        <w:spacing w:before="0" w:after="0"/>
        <w:textAlignment w:val="auto"/>
        <w:rPr>
          <w:rFonts w:eastAsiaTheme="majorEastAsia" w:cstheme="majorBidi"/>
          <w:b/>
          <w:color w:val="000000" w:themeColor="text1"/>
          <w:spacing w:val="15"/>
          <w:sz w:val="32"/>
        </w:rPr>
      </w:pPr>
      <w:r>
        <w:br w:type="page"/>
      </w:r>
    </w:p>
    <w:p w14:paraId="228424BA" w14:textId="0361CA76" w:rsidR="00E56AFA" w:rsidRDefault="00A172C5" w:rsidP="00D452AE">
      <w:pPr>
        <w:pStyle w:val="Heading1"/>
      </w:pPr>
      <w:r>
        <w:t xml:space="preserve">Section C: </w:t>
      </w:r>
      <w:r w:rsidR="00CC6CE7" w:rsidRPr="00CC6CE7">
        <w:t>Modeling choices</w:t>
      </w:r>
      <w:r w:rsidR="005E1EDE">
        <w:t xml:space="preserve"> and</w:t>
      </w:r>
      <w:r w:rsidR="00CC6CE7" w:rsidRPr="00CC6CE7">
        <w:t xml:space="preserve"> assumptions</w:t>
      </w:r>
    </w:p>
    <w:p w14:paraId="56A32CF3" w14:textId="77777777" w:rsidR="00CC6CE7" w:rsidRDefault="00CC6CE7" w:rsidP="00B27FEB"/>
    <w:p w14:paraId="3BD8BA0F" w14:textId="1B9F963F" w:rsidR="004B0A7A" w:rsidRPr="004B0A7A" w:rsidRDefault="00AE7E64" w:rsidP="00D452AE">
      <w:pPr>
        <w:pStyle w:val="Heading2"/>
      </w:pPr>
      <w:r>
        <w:t xml:space="preserve">3.1 </w:t>
      </w:r>
      <w:r w:rsidR="001C456A">
        <w:t>CMIP6 models and SSP scenarios</w:t>
      </w:r>
    </w:p>
    <w:p w14:paraId="40786F5E" w14:textId="3D694D43" w:rsidR="001C456A" w:rsidRDefault="001C456A" w:rsidP="001C456A">
      <w:r>
        <w:t xml:space="preserve">The outcomes of this study assumed the validity of the climate change scenarios that were drawn from the SSP scenarios of the CMIP6 models. CMIP6 provided substantial granularity in resolution and more nuances in the prediction of climate change over CMIP5 </w:t>
      </w:r>
      <w:r>
        <w:fldChar w:fldCharType="begin"/>
      </w:r>
      <w:r w:rsidR="009A7B8B">
        <w:instrText xml:space="preserve"> ADDIN ZOTERO_ITEM CSL_CITATION {"citationID":"PNYfK0JV","properties":{"formattedCitation":"\\super 33\\nosupersub{}","plainCitation":"33","noteIndex":0},"citationItems":[{"id":837,"uris":["http://zotero.org/groups/5467322/items/FHFBFAPQ"],"itemData":{"id":837,"type":"article-journal","container-title":"Science Bulletin","DOI":"10.1016/j.scib.2020.05.015","ISSN":"2095-9273","issue":"17","journalAbbreviation":"Science Bulletin","page":"1415-1418","source":"ScienceDirect","title":"Comparison of CMIP6 and CMIP5 models in simulating climate extremes","volume":"65","author":[{"family":"Chen","given":"Huopo"},{"family":"Sun","given":"Jianqi"},{"family":"Lin","given":"Wenqing"},{"family":"Xu","given":"Huiwen"}],"issued":{"date-parts":[["2020",9,15]]}}}],"schema":"https://github.com/citation-style-language/schema/raw/master/csl-citation.json"} </w:instrText>
      </w:r>
      <w:r>
        <w:fldChar w:fldCharType="separate"/>
      </w:r>
      <w:r w:rsidR="009A7B8B" w:rsidRPr="009A7B8B">
        <w:rPr>
          <w:rFonts w:cs="Arial"/>
          <w:kern w:val="0"/>
          <w:vertAlign w:val="superscript"/>
        </w:rPr>
        <w:t>33</w:t>
      </w:r>
      <w:r>
        <w:fldChar w:fldCharType="end"/>
      </w:r>
      <w:r>
        <w:t xml:space="preserve">. The SSP 2-4.5 (Moderate Climate Change Scenario) and SSP 5-8.5 (Extreme Climate Change Scenario) are amongst the most well researched scenarios with counterparts in previous CMIP5 model </w:t>
      </w:r>
      <w:r>
        <w:fldChar w:fldCharType="begin"/>
      </w:r>
      <w:r w:rsidR="009A7B8B">
        <w:instrText xml:space="preserve"> ADDIN ZOTERO_ITEM CSL_CITATION {"citationID":"INUKk2tB","properties":{"formattedCitation":"\\super 34\\nosupersub{}","plainCitation":"34","noteIndex":0},"citationItems":[{"id":840,"uris":["http://zotero.org/groups/5467322/items/7QIYV66I"],"itemData":{"id":840,"type":"article-journal","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 earth system models as part of the 6th climate model intercomparison project (CMIP6).","container-title":"Global Environmental Change","DOI":"10.1016/j.gloenvcha.2016.05.009","ISSN":"0959-3780","journalAbbreviation":"Global Environmental Change","page":"153-168","source":"ScienceDirect","title":"The Shared Socioeconomic Pathways and their energy, land use, and greenhouse gas emissions implications: An overview","title-short":"The Shared Socioeconomic Pathways and their energy, land use, and greenhouse gas emissions implications","volume":"42","author":[{"family":"Riahi","given":"Keywan"},{"family":"Vuuren","given":"Detlef P.","non-dropping-particle":"van"},{"family":"Kriegler","given":"Elmar"},{"family":"Edmonds","given":"Jae"},{"family":"O’Neill","given":"Brian C."},{"family":"Fujimori","given":"Shinichiro"},{"family":"Bauer","given":"Nico"},{"family":"Calvin","given":"Katherine"},{"family":"Dellink","given":"Rob"},{"family":"Fricko","given":"Oliver"},{"family":"Lutz","given":"Wolfgang"},{"family":"Popp","given":"Alexander"},{"family":"Cuaresma","given":"Jesus Crespo"},{"family":"Kc","given":"Samir"},{"family":"Leimbach","given":"Marian"},{"family":"Jiang","given":"Leiwen"},{"family":"Kram","given":"Tom"},{"family":"Rao","given":"Shilpa"},{"family":"Emmerling","given":"Johannes"},{"family":"Ebi","given":"Kristie"},{"family":"Hasegawa","given":"Tomoko"},{"family":"Havlik","given":"Petr"},{"family":"Humpenöder","given":"Florian"},{"family":"Da Silva","given":"Lara Aleluia"},{"family":"Smith","given":"Steve"},{"family":"Stehfest","given":"Elke"},{"family":"Bosetti","given":"Valentina"},{"family":"Eom","given":"Jiyong"},{"family":"Gernaat","given":"David"},{"family":"Masui","given":"Toshihiko"},{"family":"Rogelj","given":"Joeri"},{"family":"Strefler","given":"Jessica"},{"family":"Drouet","given":"Laurent"},{"family":"Krey","given":"Volker"},{"family":"Luderer","given":"Gunnar"},{"family":"Harmsen","given":"Mathijs"},{"family":"Takahashi","given":"Kiyoshi"},{"family":"Baumstark","given":"Lavinia"},{"family":"Doelman","given":"Jonathan C."},{"family":"Kainuma","given":"Mikiko"},{"family":"Klimont","given":"Zbigniew"},{"family":"Marangoni","given":"Giacomo"},{"family":"Lotze-Campen","given":"Hermann"},{"family":"Obersteiner","given":"Michael"},{"family":"Tabeau","given":"Andrzej"},{"family":"Tavoni","given":"Massimo"}],"issued":{"date-parts":[["2017",1,1]]}}}],"schema":"https://github.com/citation-style-language/schema/raw/master/csl-citation.json"} </w:instrText>
      </w:r>
      <w:r>
        <w:fldChar w:fldCharType="separate"/>
      </w:r>
      <w:r w:rsidR="009A7B8B" w:rsidRPr="009A7B8B">
        <w:rPr>
          <w:rFonts w:cs="Arial"/>
          <w:kern w:val="0"/>
          <w:vertAlign w:val="superscript"/>
        </w:rPr>
        <w:t>34</w:t>
      </w:r>
      <w:r>
        <w:fldChar w:fldCharType="end"/>
      </w:r>
      <w:r>
        <w:t>. It must be noted that neither of the scenarios meet the global climate agreement goals. Considering this, we believe that our outcomes should be viewed with the context of slow (SSP2.45) or no (SSP 5-8.5) progress towards sustainable climate goals. Based on unfolding geopolitical diplomacy surrounding climate change, these models can be extended to other scenarios featured in the CMIP6 suite.</w:t>
      </w:r>
    </w:p>
    <w:p w14:paraId="04669B08" w14:textId="29E8A0F6" w:rsidR="004B0A7A" w:rsidRPr="004B0A7A" w:rsidRDefault="004B0A7A" w:rsidP="00372195"/>
    <w:p w14:paraId="25E100F5" w14:textId="51E42325" w:rsidR="004B0A7A" w:rsidRPr="004B0A7A" w:rsidRDefault="00AE7E64" w:rsidP="00D452AE">
      <w:pPr>
        <w:pStyle w:val="Heading2"/>
      </w:pPr>
      <w:r>
        <w:t>3.</w:t>
      </w:r>
      <w:r w:rsidR="00754011">
        <w:t>2</w:t>
      </w:r>
      <w:r>
        <w:t xml:space="preserve"> </w:t>
      </w:r>
      <w:r w:rsidR="00F63F22">
        <w:t>Biodiversity of rodent reservoirs</w:t>
      </w:r>
    </w:p>
    <w:p w14:paraId="23851876" w14:textId="03A8D047" w:rsidR="001E2228" w:rsidRDefault="001E2228" w:rsidP="001E2228">
      <w:r>
        <w:t xml:space="preserve">In our study, we modeled the rodent reservoirs such as </w:t>
      </w:r>
      <w:r w:rsidRPr="002037FE">
        <w:rPr>
          <w:i/>
          <w:iCs/>
        </w:rPr>
        <w:t>Zygodontomys brevicauda</w:t>
      </w:r>
      <w:r>
        <w:t xml:space="preserve"> and </w:t>
      </w:r>
      <w:r w:rsidRPr="002037FE">
        <w:rPr>
          <w:i/>
          <w:iCs/>
        </w:rPr>
        <w:t>Sigmodon alstoni</w:t>
      </w:r>
      <w:r>
        <w:t xml:space="preserve"> for GTOV, </w:t>
      </w:r>
      <w:r w:rsidRPr="002037FE">
        <w:rPr>
          <w:i/>
          <w:iCs/>
        </w:rPr>
        <w:t>Calomys callosus</w:t>
      </w:r>
      <w:r>
        <w:t xml:space="preserve"> for MACV and </w:t>
      </w:r>
      <w:r w:rsidRPr="002037FE">
        <w:rPr>
          <w:i/>
          <w:iCs/>
        </w:rPr>
        <w:t>Calomys musculinus, Calomys laucha</w:t>
      </w:r>
      <w:r>
        <w:t xml:space="preserve"> and </w:t>
      </w:r>
      <w:r w:rsidRPr="002037FE">
        <w:rPr>
          <w:i/>
          <w:iCs/>
        </w:rPr>
        <w:t>Oligoryzomys flavescens</w:t>
      </w:r>
      <w:r>
        <w:t xml:space="preserve"> for JUNV. GTOV seroprevalence was reported and confirmed in </w:t>
      </w:r>
      <w:r w:rsidRPr="002037FE">
        <w:rPr>
          <w:i/>
          <w:iCs/>
        </w:rPr>
        <w:t>Z.brevicauda</w:t>
      </w:r>
      <w:r w:rsidRPr="00E17BB0">
        <w:t xml:space="preserve"> </w:t>
      </w:r>
      <w:r>
        <w:t xml:space="preserve">and </w:t>
      </w:r>
      <w:r w:rsidRPr="002037FE">
        <w:rPr>
          <w:i/>
          <w:iCs/>
        </w:rPr>
        <w:t>S.alstoni</w:t>
      </w:r>
      <w:r>
        <w:t xml:space="preserve"> by multiple sources </w:t>
      </w:r>
      <w:r>
        <w:fldChar w:fldCharType="begin"/>
      </w:r>
      <w:r w:rsidR="009A7B8B">
        <w:instrText xml:space="preserve"> ADDIN ZOTERO_ITEM CSL_CITATION {"citationID":"5cDmCNTI","properties":{"formattedCitation":"\\super 35\\uc0\\u8211{}37\\nosupersub{}","plainCitation":"35–37","noteIndex":0},"citationItems":[{"id":865,"uris":["http://zotero.org/groups/5467322/items/JB7J9IYR"],"itemData":{"id":865,"type":"article-journal","abstract":"Guanarito and Pirital Viruses among Wild Rodents","DOI":"10.3201/eid1712.110393","language":"en-us","source":"wwwnc.cdc.gov","title":"Transmission of Guanarito and Pirital Viruses among Wild Rodents, Venezuela - Volume 17, Number 12—December 2011 - Emerging Infectious Diseases journal - CDC","URL":"https://wwwnc.cdc.gov/eid/article/17/12/11-0393_article","author":[{"family":"Milazzo","given":"Mary L."},{"family":"Cajimat","given":"Maria N. B."},{"family":"Duno","given":"Gloria"},{"family":"Duno","given":"Freddy"},{"family":"Utrera","given":"Antonio"},{"family":"Fulhorst","given":"Charles F."}],"accessed":{"date-parts":[["2025",2,20]]}}},{"id":909,"uris":["http://zotero.org/groups/5467322/items/ZRHDMLBA"],"itemData":{"id":909,"type":"article-journal","abstract":"During February 1992, field studies on the epidemiology of Venezuelan hemorrhagic fever (VHF) were carried out in a rural area of Portuguesa State in central Venezuela. The objective of this work was to determine the prevalence of infection with Guanarito virus, the etiologic agent of VHF, among wild rodents and humans living within an endemic focus of the disease. A total of 234 rodents, representing nine different species, were collected and their spleens were cultured for virus. Thirty-one Guanarito virus isolates were made from two rodent species: 19 from 40 Sigmodon alstoni and 12 from 106 Zygodontomys brevicauda. Guanarito virus antibody rates among these two species were 5.1% and 15.0%, respectively. Nine of the 12 Z. brevicauda that yielded virus from their spleens also had Guanarito virus antibodies in their sera. In contrast, none of the 19 Guanarito virus-positive S. alstoni had antibodies to the virus. These data suggest that S. alstoni usually develops a persistent nonimmunizing infection with Guanarito virus, while Z. brevicauda develops an immunizing infection. Based on knowledge of the behavior of other human pathogenic arenaviruses, these results imply that S. alstoni is the principal rodent reservoir of Guanarito virus in nature. To determine the prevalence of Guanarito virus infection among humans in the same region, 195 people living near one of the rodent collecting sites were bled and their sera were tested for antibodies to the virus. Five individuals (2.6%) had Guanarito virus antibodies; all were adults, and two had been diagnosed previously as having VHF.(ABSTRACT TRUNCATED AT 250 WORDS)","container-title":"The American Journal of Tropical Medicine and Hygiene","DOI":"10.4269/ajtmh.1993.49.227","ISSN":"0002-9637","issue":"2","journalAbbreviation":"Am J Trop Med Hyg","language":"eng","note":"PMID: 8395143","page":"227-235","source":"PubMed","title":"Field studies on the epidemiology of Venezuelan hemorrhagic fever: implication of the cotton rat Sigmodon alstoni as the probable rodent reservoir","title-short":"Field studies on the epidemiology of Venezuelan hemorrhagic fever","volume":"49","author":[{"family":"Tesh","given":"R. B."},{"family":"Wilson","given":"M. L."},{"family":"Salas","given":"R."},{"family":"De Manzione","given":"N. M."},{"family":"Tovar","given":"D."},{"family":"Ksiazek","given":"T. G."},{"family":"Peters","given":"C. J."}],"issued":{"date-parts":[["1993",8]]}}},{"id":911,"uris":["http://zotero.org/groups/5467322/items/E727JIB3"],"itemData":{"id":911,"type":"article-journal","abstract":"Despite intensive surveillance, Venezuelan hemorrhagic fever (VHF), caused by Guanarito (GTO) virus, has been detected in only a small region of western Venezuela. To determine whether VHF is associated with a particular regional GTO virus strain(s), 29 isolates from rodents and humans throughout the surrounding regions were analyzed by partial sequencing of the nucleocapsid protein gene. Phylogenetic trees delineated nine distinct GTO genotypes that differ by 4–17% in nucleotides and up to 9% in amino acid sequences; most appeared to be restricted to discrete geographic regions, although a few genotypes were isolated in several locations. Each genotype included at least one strain recovered from a rodent, but only two genotypes were isolated from VHF cases. The presence outside of the endemic/epidemic region of two genotypes isolated also from VHF cases suggests that human pathogenic viruses occur outside of the endemic zone, but do not frequently infect people and/or cause apparent disease there. VHF does not appear to be associated with a GTO virus genotype that is restricted to a certain rodent species. When quasispecies diversity was examined, rodent isolates had higher sequence variation than human isolates. One rodent isolate included a mixture of two phylogenetically distinct genotypes, suggesting a dual infection.","container-title":"Virology","DOI":"10.1006/viro.1999.0067","ISSN":"0042-6822","issue":"1","journalAbbreviation":"Virology","page":"189-195","source":"ScienceDirect","title":"Guanarito Virus (&lt;i&gt;Arenaviridae&lt;/i&gt;) Isolates from Endemic and Outlying Localities in Venezuela: Sequence Comparisons among and within Strains Isolated from Venezuelan Hemorrhagic Fever Patients and Rodents","title-short":"Guanarito Virus (&lt;i&gt;Arenaviridae&lt;/i&gt;) Isolates from Endemic and Outlying Localities in Venezuela","volume":"266","author":[{"family":"Weaver","given":"Scott C."},{"family":"Salas","given":"Rosa Alba"},{"family":"Manzione","given":"Nuris","non-dropping-particle":"de"},{"family":"Fulhorst","given":"Charles F."},{"family":"Duno","given":"Gloria"},{"family":"Utrera","given":"Antonio"},{"family":"Mills","given":"James N."},{"family":"Ksiazek","given":"Thomas G."},{"family":"Tovar","given":"Duilia"},{"family":"Tesh","given":"Robert B."}],"issued":{"date-parts":[["2000",1,5]]}}}],"schema":"https://github.com/citation-style-language/schema/raw/master/csl-citation.json"} </w:instrText>
      </w:r>
      <w:r>
        <w:fldChar w:fldCharType="separate"/>
      </w:r>
      <w:r w:rsidR="009A7B8B" w:rsidRPr="009A7B8B">
        <w:rPr>
          <w:rFonts w:cs="Arial"/>
          <w:kern w:val="0"/>
          <w:vertAlign w:val="superscript"/>
        </w:rPr>
        <w:t>35–37</w:t>
      </w:r>
      <w:r>
        <w:fldChar w:fldCharType="end"/>
      </w:r>
      <w:r>
        <w:t xml:space="preserve">. Tesh et al. also reported </w:t>
      </w:r>
      <w:r w:rsidRPr="002037FE">
        <w:rPr>
          <w:i/>
          <w:iCs/>
        </w:rPr>
        <w:t>Oligoryzomys fulverscens</w:t>
      </w:r>
      <w:r>
        <w:t xml:space="preserve"> and </w:t>
      </w:r>
      <w:r w:rsidRPr="002037FE">
        <w:rPr>
          <w:i/>
          <w:iCs/>
        </w:rPr>
        <w:t xml:space="preserve">Rattus </w:t>
      </w:r>
      <w:proofErr w:type="spellStart"/>
      <w:r w:rsidRPr="002037FE">
        <w:rPr>
          <w:i/>
          <w:iCs/>
        </w:rPr>
        <w:t>rattus</w:t>
      </w:r>
      <w:proofErr w:type="spellEnd"/>
      <w:r>
        <w:t xml:space="preserve"> as potential reservoirs for GTOV but subsequent literature did not confirm this </w:t>
      </w:r>
      <w:r>
        <w:fldChar w:fldCharType="begin"/>
      </w:r>
      <w:r w:rsidR="009A7B8B">
        <w:instrText xml:space="preserve"> ADDIN ZOTERO_ITEM CSL_CITATION {"citationID":"MxMNbM8i","properties":{"formattedCitation":"\\super 35,36\\nosupersub{}","plainCitation":"35,36","noteIndex":0},"citationItems":[{"id":865,"uris":["http://zotero.org/groups/5467322/items/JB7J9IYR"],"itemData":{"id":865,"type":"article-journal","abstract":"Guanarito and Pirital Viruses among Wild Rodents","DOI":"10.3201/eid1712.110393","language":"en-us","source":"wwwnc.cdc.gov","title":"Transmission of Guanarito and Pirital Viruses among Wild Rodents, Venezuela - Volume 17, Number 12—December 2011 - Emerging Infectious Diseases journal - CDC","URL":"https://wwwnc.cdc.gov/eid/article/17/12/11-0393_article","author":[{"family":"Milazzo","given":"Mary L."},{"family":"Cajimat","given":"Maria N. B."},{"family":"Duno","given":"Gloria"},{"family":"Duno","given":"Freddy"},{"family":"Utrera","given":"Antonio"},{"family":"Fulhorst","given":"Charles F."}],"accessed":{"date-parts":[["2025",2,20]]}}},{"id":909,"uris":["http://zotero.org/groups/5467322/items/ZRHDMLBA"],"itemData":{"id":909,"type":"article-journal","abstract":"During February 1992, field studies on the epidemiology of Venezuelan hemorrhagic fever (VHF) were carried out in a rural area of Portuguesa State in central Venezuela. The objective of this work was to determine the prevalence of infection with Guanarito virus, the etiologic agent of VHF, among wild rodents and humans living within an endemic focus of the disease. A total of 234 rodents, representing nine different species, were collected and their spleens were cultured for virus. Thirty-one Guanarito virus isolates were made from two rodent species: 19 from 40 Sigmodon alstoni and 12 from 106 Zygodontomys brevicauda. Guanarito virus antibody rates among these two species were 5.1% and 15.0%, respectively. Nine of the 12 Z. brevicauda that yielded virus from their spleens also had Guanarito virus antibodies in their sera. In contrast, none of the 19 Guanarito virus-positive S. alstoni had antibodies to the virus. These data suggest that S. alstoni usually develops a persistent nonimmunizing infection with Guanarito virus, while Z. brevicauda develops an immunizing infection. Based on knowledge of the behavior of other human pathogenic arenaviruses, these results imply that S. alstoni is the principal rodent reservoir of Guanarito virus in nature. To determine the prevalence of Guanarito virus infection among humans in the same region, 195 people living near one of the rodent collecting sites were bled and their sera were tested for antibodies to the virus. Five individuals (2.6%) had Guanarito virus antibodies; all were adults, and two had been diagnosed previously as having VHF.(ABSTRACT TRUNCATED AT 250 WORDS)","container-title":"The American Journal of Tropical Medicine and Hygiene","DOI":"10.4269/ajtmh.1993.49.227","ISSN":"0002-9637","issue":"2","journalAbbreviation":"Am J Trop Med Hyg","language":"eng","note":"PMID: 8395143","page":"227-235","source":"PubMed","title":"Field studies on the epidemiology of Venezuelan hemorrhagic fever: implication of the cotton rat Sigmodon alstoni as the probable rodent reservoir","title-short":"Field studies on the epidemiology of Venezuelan hemorrhagic fever","volume":"49","author":[{"family":"Tesh","given":"R. B."},{"family":"Wilson","given":"M. L."},{"family":"Salas","given":"R."},{"family":"De Manzione","given":"N. M."},{"family":"Tovar","given":"D."},{"family":"Ksiazek","given":"T. G."},{"family":"Peters","given":"C. J."}],"issued":{"date-parts":[["1993",8]]}}}],"schema":"https://github.com/citation-style-language/schema/raw/master/csl-citation.json"} </w:instrText>
      </w:r>
      <w:r>
        <w:fldChar w:fldCharType="separate"/>
      </w:r>
      <w:r w:rsidR="009A7B8B" w:rsidRPr="009A7B8B">
        <w:rPr>
          <w:rFonts w:cs="Arial"/>
          <w:kern w:val="0"/>
          <w:vertAlign w:val="superscript"/>
        </w:rPr>
        <w:t>35,36</w:t>
      </w:r>
      <w:r>
        <w:fldChar w:fldCharType="end"/>
      </w:r>
      <w:r>
        <w:t xml:space="preserve">. Reservoir status of </w:t>
      </w:r>
      <w:r w:rsidRPr="002037FE">
        <w:rPr>
          <w:i/>
          <w:iCs/>
        </w:rPr>
        <w:t>C. musculinus, O. flavescens</w:t>
      </w:r>
      <w:r>
        <w:t xml:space="preserve"> and </w:t>
      </w:r>
      <w:r w:rsidRPr="002037FE">
        <w:rPr>
          <w:i/>
          <w:iCs/>
        </w:rPr>
        <w:t>C. laucha</w:t>
      </w:r>
      <w:r>
        <w:t xml:space="preserve"> for JUNV was repeatedly reported </w:t>
      </w:r>
      <w:r>
        <w:fldChar w:fldCharType="begin"/>
      </w:r>
      <w:r w:rsidR="009A7B8B">
        <w:instrText xml:space="preserve"> ADDIN ZOTERO_ITEM CSL_CITATION {"citationID":"5xLmmpfx","properties":{"formattedCitation":"\\super 38\\uc0\\u8211{}40\\nosupersub{}","plainCitation":"38–40","noteIndex":0},"citationItems":[{"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906,"uris":["http://zotero.org/groups/5467322/items/CFLTTNUW"],"itemData":{"id":906,"type":"article-journal","container-title":"The American Journal of Tropical Medicine and Hygiene","DOI":"10.4269/ajtmh.1992.47.749","ISSN":"0002-9637","issue":"6","page":"749-763","source":"DOI.org (Crossref)","title":"A Longitudinal Study of Junin Virus Activity in the Rodent Reservoir of Agrentine Hemorrhagic Fever","volume":"47","author":[{"family":"Mills","given":"James N."},{"family":"Ellis","given":"Barbara A."},{"family":"McKee","given":"Kelly T."},{"family":"Calderon","given":"Gladys E."},{"family":"Maiztegui","given":"Julio I."},{"family":"Nelson","given":"Gene O."},{"family":"Ksiazek","given":"Thomas G."},{"family":"Peters","given":"Clarence J."},{"family":"Childs","given":"James E."}],"issued":{"date-parts":[["1992",12]]}}},{"id":913,"uris":["http://zotero.org/groups/5467322/items/NQZMPXUS"],"itemData":{"id":913,"type":"article-journal","abstract":"Junin virus is the etiological agent of Argentine hemorrhagic fever, a serious rodent-borne disease. An enzyme-linked immunosorbent assay (ELISA) to detect Junin virus IgG antibodies in rodents was evaluated using sera from 27 Calomys musculinus and five Calomys laucha, inoculated experimentally with a live attenuated strain of this arenavirus. The test performance was compared against an indirect immunofluorescence assay (IFA). The ELISA had a sensitivity and specificity of 100% and a reproducibility of 87.9% for samples with titers above the selected cut-off value. IFA had lower sensitivity (53%) with the same specificity. The ELISA results were similar, whether carried out on whole blood or serum samples, thus eliminating the need for serum separation. A high correlation (K=0.86) between ELISA and IFA results was obtained from 1011 wild sigmodontine and murine rodents collected within and outside of the Argentine hemorrhagic fever endemic area. These results indicate that Junin virus IgG ELISA is the most suitable assay for detection of Junin virus antibodies in rodent samples.","container-title":"Journal of Virological Methods","DOI":"10.1016/S0166-0934(01)00452-9","ISSN":"0166-0934","issue":"1","journalAbbreviation":"Journal of Virological Methods","page":"57-66","source":"ScienceDirect","title":"Evaluation of an enzyme-linked immunosorbent assay for detection of antibodies to Junin virus in rodents","volume":"103","author":[{"family":"Morales","given":"Marı́a A"},{"family":"Calderón","given":"Gladys E"},{"family":"Riera","given":"Laura M"},{"family":"Ambrosio","given":"Ana M"},{"family":"Enrı́a","given":"Delia A"},{"family":"Sabattini","given":"Marta S"}],"issued":{"date-parts":[["2002",5,1]]}}}],"schema":"https://github.com/citation-style-language/schema/raw/master/csl-citation.json"} </w:instrText>
      </w:r>
      <w:r>
        <w:fldChar w:fldCharType="separate"/>
      </w:r>
      <w:r w:rsidR="009A7B8B" w:rsidRPr="009A7B8B">
        <w:rPr>
          <w:rFonts w:cs="Arial"/>
          <w:kern w:val="0"/>
          <w:vertAlign w:val="superscript"/>
        </w:rPr>
        <w:t>38–40</w:t>
      </w:r>
      <w:r>
        <w:fldChar w:fldCharType="end"/>
      </w:r>
      <w:r>
        <w:t xml:space="preserve">. </w:t>
      </w:r>
      <w:r w:rsidRPr="002037FE">
        <w:rPr>
          <w:i/>
          <w:iCs/>
        </w:rPr>
        <w:t>C.callosus</w:t>
      </w:r>
      <w:r>
        <w:t xml:space="preserve"> was implicated as the rodent reservoir for both Machupo (MACV) and Chapare virus (CHAV) in Bolivia </w:t>
      </w:r>
      <w:r>
        <w:fldChar w:fldCharType="begin"/>
      </w:r>
      <w:r w:rsidR="009A7B8B">
        <w:instrText xml:space="preserve"> ADDIN ZOTERO_ITEM CSL_CITATION {"citationID":"5YhmSK14","properties":{"formattedCitation":"\\super 38,41\\nosupersub{}","plainCitation":"38,41","noteIndex":0},"citationItems":[{"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schema":"https://github.com/citation-style-language/schema/raw/master/csl-citation.json"} </w:instrText>
      </w:r>
      <w:r>
        <w:fldChar w:fldCharType="separate"/>
      </w:r>
      <w:r w:rsidR="009A7B8B" w:rsidRPr="009A7B8B">
        <w:rPr>
          <w:rFonts w:cs="Arial"/>
          <w:kern w:val="0"/>
          <w:vertAlign w:val="superscript"/>
        </w:rPr>
        <w:t>38,41</w:t>
      </w:r>
      <w:r>
        <w:fldChar w:fldCharType="end"/>
      </w:r>
      <w:r>
        <w:t xml:space="preserve"> and was recently confirmed as the reservoir for MACV </w:t>
      </w:r>
      <w:r>
        <w:fldChar w:fldCharType="begin"/>
      </w:r>
      <w:r w:rsidR="009A7B8B">
        <w:instrText xml:space="preserve"> ADDIN ZOTERO_ITEM CSL_CITATION {"citationID":"3mfm72xG","properties":{"formattedCitation":"\\super 42\\nosupersub{}","plainCitation":"42","noteIndex":0},"citationItems":[{"id":878,"uris":["http://zotero.org/groups/5467322/items/9KEQRMM7"],"itemData":{"id":878,"type":"article-journal","abstract":"The genus Calomys includes several species that have very similar external morphologies, which often leads to confusing field identification and has resulted in conflictive taxonomic histories. One of its clades involves large-sized body forms, known as the Calomys callosus complex. In a previous study, a biogeographic hypothesis was proposed to explain a south-to-north colonisation of South America by species of this complex. However, other studies which not included all members of the complex' members and that used different molecular markers, did not support that biogeographic hypothesis. Here we explore the relationships among C. callosus sensu stricto (s.s.), C. fecundus, C. callidus, C. venustus, C. tocantinsi and Calomys sp. using two mitochondrial genes (Cyt-b and Control Region) and two nuclear genes (Rhp3 and i7FGB) data. We also applied several gene trees and species delimitation methods to elucidate the taxonomy, distribution and evolutionary relationships among the analysed species. By including sequences of individuals from Argentina, Brazil, Bolivia and Paraguay, we reconstructed the possible ancestral biogeographic origin of the complex. Two main clades were recovered: the western showed the relationships (C. venustus [C. fecundus–Calomys sp.]), while the eastern (C. callidus [C. callosus s.s.–C. tocantinsi]). These results support the original biogeographic hypothesis and suggest the following scenario: in the west, from the Espinal ecoregion, first the Tucumane–Bolivian Yungas and later, the Beni savanna would have been colonised. In the east, from the Espinal, first the Chaco and later the Cerrado ecoregions may have been occupied.","container-title":"Zoologica Scripta","DOI":"10.1111/zsc.12556","ISSN":"1463-6409","issue":"5","language":"en","license":"© 2022 Royal Swedish Academy of Sciences.","note":"_eprint: https://onlinelibrary.wiley.com/doi/pdf/10.1111/zsc.12556","page":"498-521","source":"Wiley Online Library","title":"Molecular systematics and biogeographic insights of the Calomys callosus complex (Rodentia, Cricetidae)","volume":"51","author":[{"family":"González-Ittig","given":"Raúl E."},{"family":"Pinotti","given":"Juan D."},{"family":"Carballo","given":"Julieta"},{"family":"Martín","given":"María L."},{"family":"Levis","given":"Silvana"},{"family":"Calderón","given":"Gladys"},{"family":"Gómez-Villafañe","given":"Isabel"},{"family":"Salazar-Bravo","given":"Jorge"},{"family":"Pardiñas","given":"Ulyses F. J."}],"issued":{"date-parts":[["2022"]]}}}],"schema":"https://github.com/citation-style-language/schema/raw/master/csl-citation.json"} </w:instrText>
      </w:r>
      <w:r>
        <w:fldChar w:fldCharType="separate"/>
      </w:r>
      <w:r w:rsidR="009A7B8B" w:rsidRPr="009A7B8B">
        <w:rPr>
          <w:rFonts w:cs="Arial"/>
          <w:kern w:val="0"/>
          <w:vertAlign w:val="superscript"/>
        </w:rPr>
        <w:t>42</w:t>
      </w:r>
      <w:r>
        <w:fldChar w:fldCharType="end"/>
      </w:r>
      <w:r>
        <w:t xml:space="preserve">. </w:t>
      </w:r>
    </w:p>
    <w:p w14:paraId="43EE7C2A" w14:textId="6EDE4550" w:rsidR="004B0A7A" w:rsidRDefault="001E2228" w:rsidP="001E2228">
      <w:r>
        <w:t xml:space="preserve">Despite basing the selection of species to focus on based on previous accounts, there is significant ambiguity in exact number of species that were implicated as rodent reservoirs for NWAs </w:t>
      </w:r>
      <w:r>
        <w:fldChar w:fldCharType="begin"/>
      </w:r>
      <w:r w:rsidR="009A7B8B">
        <w:instrText xml:space="preserve"> ADDIN ZOTERO_ITEM CSL_CITATION {"citationID":"aN6ag8cx","properties":{"formattedCitation":"\\super 43,44\\nosupersub{}","plainCitation":"43,44","noteIndex":0},"citationItems":[{"id":885,"uris":["http://zotero.org/groups/5467322/items/7CIRQ966"],"itemData":{"id":885,"type":"article-journal","abstract":"In the Americas, infectious viral diseases caused by viruses of the genus Mammarenavirus have been reported since the 1960s. Such diseases have commonly been associated with land use changes, which favor abundance of generalist rodent species. In the Americas—where the rates of land use change are among the highest worldwide—at least 1326 of all 2277 known rodent species have been reported. We conducted a literature review of studies between 1960 and 2020, to establish the current and historical knowledge about genotypes of mammarenaviruses and their rodent reservoirs in the Americas. Our overall goal was to show the importance of focusing research efforts on the American continent, since the conditions exist for future viral hemorrhagic fever (VHF) outbreaks caused by rodent-borne viruses, in turn, carried by widely distributed rodents. We found 47 species identified down to the species level, and one species identified only down to the genus level (Oryzomys sp.), reported in the Americas as reservoirs of mammarenaviruses, most these are ecological generalists. These species associate with 29 genotypes of Mammarenavirus, seven of which have been linked to VHFs in humans. We also highlight the need to monitor these species, in order to prevent viral disease outbreaks in the region.","container-title":"EcoHealth","DOI":"10.1007/s10393-022-01580-0","ISSN":"1612-9210","issue":"1","journalAbbreviation":"EcoHealth","language":"en","page":"22-39","source":"Springer Link","title":"A Review of Mammarenaviruses and Rodent Reservoirs in the Americas","volume":"19","author":[{"family":"Tapia-Ramírez","given":"Gloria"},{"family":"Lorenzo","given":"Consuelo"},{"family":"Navarrete","given":"Darío"},{"family":"Carrillo-Reyes","given":"Arturo"},{"family":"Retana","given":"Óscar"},{"family":"Carrasco-Hernández","given":"Rocío"}],"issued":{"date-parts":[["2022",3,1]]}}},{"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fldChar w:fldCharType="separate"/>
      </w:r>
      <w:r w:rsidR="009A7B8B" w:rsidRPr="009A7B8B">
        <w:rPr>
          <w:rFonts w:cs="Arial"/>
          <w:kern w:val="0"/>
          <w:vertAlign w:val="superscript"/>
        </w:rPr>
        <w:t>43,44</w:t>
      </w:r>
      <w:r>
        <w:fldChar w:fldCharType="end"/>
      </w:r>
      <w:r>
        <w:t xml:space="preserve">. Most NWAs have cospeciation and shared evolutionary history with the rodent reservoirs thereby being adaptable to the rodent species </w:t>
      </w:r>
      <w:r>
        <w:fldChar w:fldCharType="begin"/>
      </w:r>
      <w:r w:rsidR="009A7B8B">
        <w:instrText xml:space="preserve"> ADDIN ZOTERO_ITEM CSL_CITATION {"citationID":"9vy8y7Fq","properties":{"formattedCitation":"\\super 45\\nosupersub{}","plainCitation":"45","noteIndex":0},"citationItems":[{"id":919,"uris":["http://zotero.org/groups/5467322/items/HREQCPU2"],"itemData":{"id":919,"type":"article-journal","abstract":"Rodents are the most abundant and diversified order of living mammals in the world. Already since the Middle Ages we know that they can contribute to human disease, as black rats were associated with distribution of plague. However, also in modern times rodents form a threat for public health. In this review article a large number of pathogens that are directly or indirectly transmitted by rodents are described. Moreover, a simplified rodent disease model is discussed.","container-title":"Critical Reviews in Microbiology","DOI":"10.1080/10408410902989837","ISSN":"1040-841X","issue":"3","note":"publisher: Taylor &amp; Francis\n_eprint: https://doi.org/10.1080/10408410902989837\nPMID: 19548807","page":"221-270","source":"Taylor and Francis+NEJM","title":"Rodent-borne diseases and their risks for public health","volume":"35","author":[{"family":"Meerburg","given":"Bastiaan G"},{"family":"Singleton","given":"Grant R"},{"family":"Kijlstra","given":"Aize"}],"issued":{"date-parts":[["2009",8,1]]}}}],"schema":"https://github.com/citation-style-language/schema/raw/master/csl-citation.json"} </w:instrText>
      </w:r>
      <w:r>
        <w:fldChar w:fldCharType="separate"/>
      </w:r>
      <w:r w:rsidR="009A7B8B" w:rsidRPr="009A7B8B">
        <w:rPr>
          <w:rFonts w:cs="Arial"/>
          <w:kern w:val="0"/>
          <w:vertAlign w:val="superscript"/>
        </w:rPr>
        <w:t>45</w:t>
      </w:r>
      <w:r>
        <w:fldChar w:fldCharType="end"/>
      </w:r>
      <w:r>
        <w:t xml:space="preserve">. Also, presence of multiple species of NWA reservoirs in same geographical coordinates can indicate increased risk of transmission as well as bigger outbreak (controlling for human activities) </w:t>
      </w:r>
      <w:r>
        <w:fldChar w:fldCharType="begin"/>
      </w:r>
      <w:r w:rsidR="009A7B8B">
        <w:instrText xml:space="preserve"> ADDIN ZOTERO_ITEM CSL_CITATION {"citationID":"MISguYrF","properties":{"formattedCitation":"\\super 46\\uc0\\u8211{}49\\nosupersub{}","plainCitation":"46–49","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id":19,"uris":["http://zotero.org/groups/5467322/items/HRV7PZ4D"],"itemData":{"id":19,"type":"article-journal","container-title":"Nature Reviews Microbiology","ISSN":"1740-1526","issue":"8","journalAbbreviation":"Nature Reviews Microbiology","note":"publisher: Nature Publishing Group UK London","page":"502-510","title":"Pathways to zoonotic spillover","volume":"15","author":[{"family":"Plowright","given":"Raina K"},{"family":"Parrish","given":"Colin R"},{"family":"McCallum","given":"Hamish"},{"family":"Hudson","given":"Peter J"},{"family":"Ko","given":"Albert I"},{"family":"Graham","given":"Andrea L"},{"family":"Lloyd-Smith","given":"James O"}],"issued":{"date-parts":[["2017"]]}}},{"id":642,"uris":["http://zotero.org/groups/5467322/items/DUILNL44"],"itemData":{"id":642,"type":"article-journal","container-title":"The Lancet Microbe","DOI":"10.1016/S2666-5247(21)00245-7","ISSN":"2666-5247","issue":"8","journalAbbreviation":"The Lancet Microbe","language":"English","note":"publisher: Elsevier\nPMID: 35036970","page":"e625-e637","source":"www.thelancet.com","title":"Optimising predictive models to prioritise viral discovery in zoonotic reservoirs","volume":"3","author":[{"family":"Becker","given":"Daniel J."},{"family":"Albery","given":"Gregory F."},{"family":"Sjodin","given":"Anna R."},{"family":"Poisot","given":"Timothée"},{"family":"Bergner","given":"Laura M."},{"family":"Chen","given":"Binqi"},{"family":"Cohen","given":"Lily E."},{"family":"Dallas","given":"Tad A."},{"family":"Eskew","given":"Evan A."},{"family":"Fagre","given":"Anna C."},{"family":"Farrell","given":"Maxwell J."},{"family":"Guth","given":"Sarah"},{"family":"Han","given":"Barbara A."},{"family":"Simmons","given":"Nancy B."},{"family":"Stock","given":"Michiel"},{"family":"Teeling","given":"Emma C."},{"family":"Carlson","given":"Colin J."}],"issued":{"date-parts":[["2022",8,1]]}}},{"id":917,"uris":["http://zotero.org/groups/5467322/items/Q5N6GAXQ"],"itemData":{"id":917,"type":"article-journal","abstract":"The dilution effect, that high host species diversity can reduce disease risk, has attracted much attention in the context of global biodiversity decline and increasing disease emergence. Recent studies have criticized the generality of the dilution effect and argued that it only occurs under certain circumstances. Nevertheless, evidence for the existence of a dilution effect was reported in about 80% of the studies that addressed the diversity–disease relationship, and a recent meta-analysis found that the dilution effect is widespread. We here review supporting and critical studies, point out the causes underlying the current disputes. The dilution is expected to be strong when the competent host species tend to remain when species diversity declines, characterized as a negative relationship between species’ reservoir competence and local extinction risk. We here conclude that most studies support a negative competence–extinction relationship. We then synthesize the current knowledge on how the diversity–disease relationship can be modified by particular species in community, by the scales of analyses, and by the disease risk measures. We also highlight the complex role of habitat fragmentation in the diversity–disease relationship from epidemiological, evolutionary and ecological perspectives, and construct a synthetic framework integrating these three perspectives. We suggest that future studies should test the diversity–disease relationship across different scales and consider the multiple effects of landscape fragmentation.","container-title":"Parasitology","DOI":"10.1017/S0031182016000536","ISSN":"0031-1820, 1469-8161","issue":"9","language":"en","page":"1075-1086","source":"Cambridge University Press","title":"The diversity–disease relationship: evidence for and criticisms of the dilution effect","title-short":"The diversity–disease relationship","volume":"143","author":[{"family":"Huang","given":"Z. Y. X."},{"family":"Langevelde","given":"F. Van"},{"family":"Estrada-Peña","given":"A."},{"family":"Suzán","given":"G."},{"family":"Boer","given":"W. F. De"}],"issued":{"date-parts":[["2016",8]]}}}],"schema":"https://github.com/citation-style-language/schema/raw/master/csl-citation.json"} </w:instrText>
      </w:r>
      <w:r>
        <w:fldChar w:fldCharType="separate"/>
      </w:r>
      <w:r w:rsidR="009A7B8B" w:rsidRPr="009A7B8B">
        <w:rPr>
          <w:rFonts w:cs="Arial"/>
          <w:kern w:val="0"/>
          <w:vertAlign w:val="superscript"/>
        </w:rPr>
        <w:t>46–49</w:t>
      </w:r>
      <w:r>
        <w:fldChar w:fldCharType="end"/>
      </w:r>
      <w:r>
        <w:t xml:space="preserve">. Overlap of high human movement such as those of migrant farm labor and high diversity of rodent reservoir habitats would then constitute higher zoonotic risk </w:t>
      </w:r>
      <w:r>
        <w:fldChar w:fldCharType="begin"/>
      </w:r>
      <w:r w:rsidR="009A7B8B">
        <w:instrText xml:space="preserve"> ADDIN ZOTERO_ITEM CSL_CITATION {"citationID":"HlBs6m4o","properties":{"formattedCitation":"\\super 50\\nosupersub{}","plainCitation":"50","noteIndex":0},"citationItems":[{"id":887,"uris":["http://zotero.org/groups/5467322/items/X9AHDUE9"],"itemData":{"id":887,"type":"article-journal","abstract":"Land-use change has a direct impact on species survival and reproduction, altering their spatio-temporal distributions. It acts as a selective force that favours the abundance and diversity of reservoir hosts and affects host–pathogen dynamics and prevalence. This has led to land-use change being a significant driver of infectious diseases emergence. Here, we predict the presence of rodent taxa and map the zoonotic hazard (potential sources of harm) from rodent-borne diseases in the short and long term (2025 and 2050). The study considers three different land-use scenarios based on the shared socioeconomic pathways narratives (SSPs): sustainable (SSP1-Representative Concentration Pathway (RCP) 2.6), fossil-fuelled development (SSP5-RCP 8.5) and deepening inequality (SSP4-RCP 6.0). We found that cropland expansion into forest and pasture may increase zoonotic hazards in areas with high rodent-species diversity. Nevertheless, a future sustainable scenario may not always reduce hazards. All scenarios presented high heterogeneity in zoonotic hazard, with high-income countries having the lowest hazard range. The SSPs narratives suggest that opening borders and reducing cropland expansion are critical to mitigate current and future zoonotic hazards globally, particularly in middle- and low-income economies. Our study advances previous efforts to anticipate the emergence of zoonotic diseases by integrating past, present and future information to guide surveillance and mitigation of zoonotic hazards at the regional and local scale.\nThis article is part of the theme issue ‘Infectious disease macroecology: parasite diversity and dynamics across the globe’.","container-title":"Philosophical Transactions of the Royal Society B: Biological Sciences","DOI":"10.1098/rstb.2020.0362","issue":"1837","note":"publisher: Royal Society","page":"20200362","source":"royalsocietypublishing.org (Atypon)","title":"Land-use change and rodent-borne diseases: hazards on the shared socioeconomic pathways","title-short":"Land-use change and rodent-borne diseases","volume":"376","author":[{"family":"García-Peña","given":"Gabriel E."},{"family":"Rubio","given":"André V."},{"family":"Mendoza","given":"Hugo"},{"family":"Fernández","given":"Miguel"},{"family":"Milholland","given":"Matthew T."},{"family":"Aguirre","given":"A. Alonso"},{"family":"Suzán","given":"Gerardo"},{"family":"Zambrana-Torrelio","given":"Carlos"}],"issued":{"date-parts":[["2021",9,20]]}}}],"schema":"https://github.com/citation-style-language/schema/raw/master/csl-citation.json"} </w:instrText>
      </w:r>
      <w:r>
        <w:fldChar w:fldCharType="separate"/>
      </w:r>
      <w:r w:rsidR="009A7B8B" w:rsidRPr="009A7B8B">
        <w:rPr>
          <w:rFonts w:cs="Arial"/>
          <w:kern w:val="0"/>
          <w:vertAlign w:val="superscript"/>
        </w:rPr>
        <w:t>50</w:t>
      </w:r>
      <w:r>
        <w:fldChar w:fldCharType="end"/>
      </w:r>
      <w:r>
        <w:t>.</w:t>
      </w:r>
    </w:p>
    <w:p w14:paraId="76691A2B" w14:textId="07AE425D" w:rsidR="00770B17" w:rsidRPr="004B0A7A" w:rsidRDefault="00770B17" w:rsidP="00770B17">
      <w:pPr>
        <w:pStyle w:val="Heading1"/>
      </w:pPr>
      <w:r>
        <w:t>3.</w:t>
      </w:r>
      <w:r w:rsidR="00754011">
        <w:t>3</w:t>
      </w:r>
      <w:r>
        <w:t xml:space="preserve"> </w:t>
      </w:r>
      <w:r w:rsidRPr="004B0A7A">
        <w:t>Use of FOI-SDM framework</w:t>
      </w:r>
    </w:p>
    <w:p w14:paraId="391DCE18" w14:textId="5582259F" w:rsidR="00770B17" w:rsidRPr="004B0A7A" w:rsidRDefault="00770B17" w:rsidP="00770B17">
      <w:r w:rsidRPr="004B0A7A">
        <w:t xml:space="preserve">The FOI calculations used in this study to attribute risk profiles for spillover into human populations are based on assumption of density-dependent interaction and consequently, transmission of arenaviruses from the rodent populations to human population. There are several implicit assumptions in this calculation. Firstly, we assumed the transmission rate parameter of rodent populations based on the available literature pertaining to Lassa Fever Virus which is an Old-World Arenavirus (OWA). It is reasonable to expect that the NWA and OWA transmission to humans might not be comparable. However, we made this choice due to lack of transmission studies on NWA transmission to humans. Also, due to density-dependence, we assumed that the force of infection will asymptotically increase with the transmission rate parameter until a state of equilibrium is achieved. Secondly, the rodent populations were estimated based on their presence probabilities predicted from SDM outcomes. Depending on which species is being modeled, the occurrences predicted from SDMs provide poor alternative to estimating population densities without input of validated data on species abundance while developing SDMs </w:t>
      </w:r>
      <w:r w:rsidRPr="004B0A7A">
        <w:fldChar w:fldCharType="begin"/>
      </w:r>
      <w:r w:rsidR="009A7B8B">
        <w:instrText xml:space="preserve"> ADDIN ZOTERO_ITEM CSL_CITATION {"citationID":"92DtoWM2","properties":{"formattedCitation":"\\super 51,52\\nosupersub{}","plainCitation":"51,52","noteIndex":0},"citationItems":[{"id":843,"uris":["http://zotero.org/groups/5467322/items/NXFDXMRR"],"itemData":{"id":843,"type":"article-journal","abstract":"1. Species distribution models (SDMs) are increasingly used in applied conservation biology, yet the predictive ability of these models is often tested only on detection/non-detection data. The probability of long-term population persistence, however, depends not only upon patch occupancy but upon more fundamental population parameters such as mean population density and stability over time. 2. Here, we test estimated probability of occurrence scores generated from SDMs built using species occupancy data against independent empirical data on population density and stability for 20 bird and butterfly species across 1941 sites over 15 years. We devised a measure of population stability over time which was independent of mean density and time-series duration, yet positively correlated with risk of local extinction. This may be a useful surrogate measure of population persistence for use in applied conservation. 3. We found that probability of occurrence scores were significantly positively correlated with mean population density for both butterflies and birds. In contrast, probability of occurrence scores were at best weakly positively correlated with population stability. Referring to established ecological theory, we discuss why SDMs may be appropriate for predicting population density but not stability. 4. Synthesis and applications. Species distribution models are often constructed using species occupancy data because, for the majority of species and regions, these are the best data available. The models are then often used for projecting species’ distributions in the future and identifying areas where management could be targeted to improve species’ prospects. However, our results suggest that an overreliance on these SDMs may result in an exclusive focus on landscape management approaches that promote patch occupancy and density, but may overlook features important for long-term population persistence such as population stability. Other landscape metrics that take into account habitat heterogeneity or configuration may be required to predict population stability. To understand species persistence under rapid environmental change, count data from standardised monitoring schemes are an invaluable resource. These data provide additional insights into the factors affecting species’ extinction risks, which cannot easily be inferred from species’ occupancy data.","container-title":"Journal of Applied Ecology","DOI":"10.1111/j.1365-2664.2012.02138.x","ISSN":"1365-2664","issue":"3","language":"en","license":"© 2012 The Authors. Journal of Applied Ecology © 2012 British Ecological Society","note":"_eprint: https://onlinelibrary.wiley.com/doi/pdf/10.1111/j.1365-2664.2012.02138.x","page":"581-590","source":"Wiley Online Library","title":"Population density but not stability can be predicted from species distribution models","volume":"49","author":[{"family":"Oliver","given":"Tom H."},{"family":"Gillings","given":"Simon"},{"family":"Girardello","given":"Marco"},{"family":"Rapacciuolo","given":"Giovanni"},{"family":"Brereton","given":"Tom M."},{"family":"Siriwardena","given":"Gavin M."},{"family":"Roy","given":"David B."},{"family":"Pywell","given":"Richard"},{"family":"Fuller","given":"Robert J."}],"issued":{"date-parts":[["2012"]]}}},{"id":846,"uris":["http://zotero.org/groups/5467322/items/6TZIM5MP"],"itemData":{"id":846,"type":"article-journal","abstract":"Species distribution models (SDMs) are widely used in ecology. In theory, SDMs capture (at least part of) species' ecological niches and can be used to make inferences about the distribution of suitable habitat for species of interest. Because habitat suitability is expected to influence population demography, SDMs have been used to estimate a variety of population parameters, from occurrence to genetic diversity. However, a critical look at the ability of SDMs to predict independent data across different aspects of population biology is lacking. Here, we systematically reviewed the literature, retrieving 201 studies that tested predictions from SDMs against independent assessments of occurrence, abundance, population performance, and genetic diversity. Although there is some support for the ability of SDMs to predict occurrence ( 53% of studies depending on how support was assessed), the predictive performance of these models declines progressively from occurrence to abundance, to population mean fitness, to genetic diversity. At the same time, we observed higher success among studies that evaluated performance for single versus multiple species, pointing to a possible publication bias. Thus, the limited accuracy of SDMs reported here may reflect the best-case scenario. We discuss the limitations of these models and provide specific recommendations for their use for different applications going forward. However, we emphasize that predictions from SDMs, especially when used to inform conservation decisions, should be treated as hypotheses to be tested with independent data rather than as stand-ins for the population parameters we seek to know.","container-title":"Ecography","DOI":"10.1111/ecog.05877","ISSN":"1600-0587","issue":"6","language":"en","license":"© 2021 The Authors. Ecography published by John Wiley &amp; Sons Ltd on behalf of Nordic Society Oikos","note":"_eprint: https://onlinelibrary.wiley.com/doi/pdf/10.1111/ecog.05877","page":"e05877","source":"Wiley Online Library","title":"Species distribution models rarely predict the biology of real populations","volume":"2022","author":[{"family":"A. Lee-Yaw","given":"Julie"},{"family":"L. McCune","given":"Jenny"},{"family":"Pironon","given":"Samuel"},{"family":"N. Sheth","given":"Seema"}],"issued":{"date-parts":[["2022"]]}}}],"schema":"https://github.com/citation-style-language/schema/raw/master/csl-citation.json"} </w:instrText>
      </w:r>
      <w:r w:rsidRPr="004B0A7A">
        <w:fldChar w:fldCharType="separate"/>
      </w:r>
      <w:r w:rsidR="009A7B8B" w:rsidRPr="009A7B8B">
        <w:rPr>
          <w:rFonts w:cs="Arial"/>
          <w:kern w:val="0"/>
          <w:vertAlign w:val="superscript"/>
        </w:rPr>
        <w:t>51,52</w:t>
      </w:r>
      <w:r w:rsidRPr="004B0A7A">
        <w:fldChar w:fldCharType="end"/>
      </w:r>
      <w:r w:rsidRPr="004B0A7A">
        <w:t xml:space="preserve">. </w:t>
      </w:r>
    </w:p>
    <w:p w14:paraId="325194A5" w14:textId="68BBC316" w:rsidR="004B0A7A" w:rsidRPr="004B0A7A" w:rsidRDefault="00770B17" w:rsidP="00770B17">
      <w:r w:rsidRPr="004B0A7A">
        <w:t xml:space="preserve">Given that the historical occurrence data from GBIF </w:t>
      </w:r>
      <w:r w:rsidRPr="004B0A7A">
        <w:fldChar w:fldCharType="begin"/>
      </w:r>
      <w:r w:rsidR="009A7B8B">
        <w:instrText xml:space="preserve"> ADDIN ZOTERO_ITEM CSL_CITATION {"citationID":"x5TAtNBl","properties":{"formattedCitation":"\\super 53\\nosupersub{}","plainCitation":"53","noteIndex":0},"citationItems":[{"id":711,"uris":["http://zotero.org/groups/5467322/items/B65CWCAK"],"itemData":{"id":711,"type":"webpage","abstract":"Global Biodiversity Information Facility. Free and Open Access to Biodiversity Data.","language":"en","title":"What is GBIF?","URL":"https://www.gbif.org/what-is-gbif","author":[{"literal":"GBIF"}],"accessed":{"date-parts":[["2024",11,24]]}}}],"schema":"https://github.com/citation-style-language/schema/raw/master/csl-citation.json"} </w:instrText>
      </w:r>
      <w:r w:rsidRPr="004B0A7A">
        <w:fldChar w:fldCharType="separate"/>
      </w:r>
      <w:r w:rsidR="009A7B8B" w:rsidRPr="009A7B8B">
        <w:rPr>
          <w:rFonts w:cs="Arial"/>
          <w:kern w:val="0"/>
          <w:vertAlign w:val="superscript"/>
        </w:rPr>
        <w:t>53</w:t>
      </w:r>
      <w:r w:rsidRPr="004B0A7A">
        <w:fldChar w:fldCharType="end"/>
      </w:r>
      <w:r w:rsidRPr="004B0A7A">
        <w:t xml:space="preserve"> was not informative in the standard population size of NWA rodent reservoirs, we estimated the rodent populations based on their predicted presence probabilities. Our estimation was approximately similar to the predicted litter size and family unit of rodent species by Han et al.</w:t>
      </w:r>
      <w:r w:rsidRPr="004B0A7A">
        <w:fldChar w:fldCharType="begin"/>
      </w:r>
      <w:r w:rsidR="009A7B8B">
        <w:instrText xml:space="preserve"> ADDIN ZOTERO_ITEM CSL_CITATION {"citationID":"Ci0GgfPZ","properties":{"formattedCitation":"\\super 46\\nosupersub{}","plainCitation":"46","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schema":"https://github.com/citation-style-language/schema/raw/master/csl-citation.json"} </w:instrText>
      </w:r>
      <w:r w:rsidRPr="004B0A7A">
        <w:fldChar w:fldCharType="separate"/>
      </w:r>
      <w:r w:rsidR="009A7B8B" w:rsidRPr="009A7B8B">
        <w:rPr>
          <w:rFonts w:cs="Arial"/>
          <w:kern w:val="0"/>
          <w:vertAlign w:val="superscript"/>
        </w:rPr>
        <w:t>46</w:t>
      </w:r>
      <w:r w:rsidRPr="004B0A7A">
        <w:fldChar w:fldCharType="end"/>
      </w:r>
      <w:r w:rsidRPr="004B0A7A">
        <w:t xml:space="preserve"> which is to date the only available literature on the group traits of New World rodents </w:t>
      </w:r>
      <w:r w:rsidRPr="004B0A7A">
        <w:fldChar w:fldCharType="begin"/>
      </w:r>
      <w:r w:rsidR="009A7B8B">
        <w:instrText xml:space="preserve"> ADDIN ZOTERO_ITEM CSL_CITATION {"citationID":"Rks2dOO3","properties":{"formattedCitation":"\\super 54\\nosupersub{}","plainCitation":"54","noteIndex":0},"citationItems":[{"id":892,"uris":["http://zotero.org/groups/5467322/items/57Y494LL"],"itemData":{"id":892,"type":"article","abstract":"There are four supplementary data tables that accompany the manuscript, &lt;i&gt;Integrating data mining and transmission theory in the ecology of infectious diseases&lt;/i&gt;, coauthored by Suzanne O'Regan, John Paul Schmidt, and John M. Drake. &lt;br&gt;&lt;b&gt;Table S1&lt;/b&gt; describes rodent borne zoonoses and their transmission modes.&lt;b&gt;Table S2&lt;/b&gt; describes intrinsic traits of rodent species and their equilibrium prevalence as calculated by a system of differential equations described in the manuscript text. &lt;b&gt;Table S3&lt;/b&gt; describes rodent-borne zoonotic pathogens that are either directly or environmentally transmitted, and the rodent species in which these pathogens have been found.&lt;b&gt;Table S4&lt;/b&gt; describes rodent species whose ranges are found within the Afrotropic ecozone, their current status as reservoirs of zoonotic disease, and the results of a literature search on whether these species have been surveilled for monkeypox infection.","DOI":"10.25390/CARYINSTITUTE.C.4912389.V1","license":"CC BY 4.0","publisher":"Cary Institute","source":"DOI.org (Datacite)","title":"Supplementary data tables: Integrating data mining and transmission theory in the ecology of infectious diseases","title-short":"Supplementary data tables","URL":"https://caryinstitute.figshare.com/collections/Supplementary_data_tables_Integrating_data_mining_and_transmission_theory_in_the_ecology_of_infectious_diseases/4912389/1","author":[{"family":"Han","given":"Barbara"}],"accessed":{"date-parts":[["2025",2,22]]},"issued":{"date-parts":[["2020"]]}}}],"schema":"https://github.com/citation-style-language/schema/raw/master/csl-citation.json"} </w:instrText>
      </w:r>
      <w:r w:rsidRPr="004B0A7A">
        <w:fldChar w:fldCharType="separate"/>
      </w:r>
      <w:r w:rsidR="009A7B8B" w:rsidRPr="009A7B8B">
        <w:rPr>
          <w:rFonts w:cs="Arial"/>
          <w:kern w:val="0"/>
          <w:vertAlign w:val="superscript"/>
        </w:rPr>
        <w:t>54</w:t>
      </w:r>
      <w:r w:rsidRPr="004B0A7A">
        <w:fldChar w:fldCharType="end"/>
      </w:r>
      <w:r w:rsidRPr="004B0A7A">
        <w:t>. We theorize that this framework can be used for identifying areas for field work to generate transmission and outbreak data for neglected yet emerging diseases such as those caused by NWAs, that can validate the usefulness of these models.</w:t>
      </w:r>
    </w:p>
    <w:p w14:paraId="7EC057DA" w14:textId="29C19740" w:rsidR="004B0A7A" w:rsidRPr="004B0A7A" w:rsidRDefault="00AE7E64" w:rsidP="00D452AE">
      <w:pPr>
        <w:pStyle w:val="Heading2"/>
      </w:pPr>
      <w:bookmarkStart w:id="0" w:name="_Toc191299269"/>
      <w:r>
        <w:t xml:space="preserve">3.4 </w:t>
      </w:r>
      <w:r w:rsidR="004B0A7A" w:rsidRPr="004B0A7A">
        <w:t>Sampling bias in the data</w:t>
      </w:r>
      <w:bookmarkEnd w:id="0"/>
    </w:p>
    <w:p w14:paraId="33F74533" w14:textId="5A3C6596" w:rsidR="004B0A7A" w:rsidRPr="004B0A7A" w:rsidRDefault="004B0A7A" w:rsidP="00372195">
      <w:r w:rsidRPr="004B0A7A">
        <w:t xml:space="preserve">We used presence-only occurrence data for rodent reservoir SDMs in this study that can introduce geographical sampling bias when generating naïve pseudoabsences </w:t>
      </w:r>
      <w:r w:rsidRPr="004B0A7A">
        <w:fldChar w:fldCharType="begin"/>
      </w:r>
      <w:r w:rsidR="009A7B8B">
        <w:instrText xml:space="preserve"> ADDIN ZOTERO_ITEM CSL_CITATION {"citationID":"srx8HevI","properties":{"formattedCitation":"\\super 55,56\\nosupersub{}","plainCitation":"55,56","noteIndex":0},"citationItems":[{"id":799,"uris":["http://zotero.org/groups/5467322/items/YIYYDD7B"],"itemData":{"id":799,"type":"article-journal","abstract":"Habitat suitability models infer the geographical distribution of species using occurrence data and environmental variables. While data on species presence are increasingly accessible, the difficulty of confirming real absences in the field often forces researchers to generate them in silico. To this aim, pseudo-absences are commonly sampled randomly across the study area (i.e. the geographical space). However, this introduces sample location bias (i.e. the sampling is unbalanced towards the most frequent habitats occurring within the geographical space) and favours class overlap (i.e. overlap between environmental conditions associated with species presences and pseudo-absences) in the training dataset. To mitigate this, we propose an alternative methodology (i.e. the uniform approach) that systematically samples pseudo-absences within a portion of the environmental space delimited by a kernel-based filter, which seeks to minimise the number of false absences included in the training dataset. We simulated 50 virtual species and modelled their distribution using training datasets assembled with the presence points of the virtual species and pseudo-absences collected using the uniform approach and other approaches that randomly sample pseudo-absences within the geographical space. We compared the predictive performance of habitat suitability models and evaluated the extent of sample location bias and class overlap associated with the different sampling strategies. Results indicated that the uniform approach: (i) effectively reduces sample location bias and class overlap; (ii) provides comparable predictive performance to sampling strategies carried out in the geographical space; and (iii) ensures gathering pseudo-absences adequately representing the environmental conditions available across the study area. We developed a set of R functions in an accompanying R package called USE to disseminate the uniform approach.","container-title":"Methods in Ecology and Evolution","DOI":"10.1111/2041-210X.14209","ISSN":"2041-210X","issue":"11","language":"en","license":"© 2023 The Authors. Methods in Ecology and Evolution published by John Wiley &amp; Sons Ltd on behalf of British Ecological Society.","note":"_eprint: https://onlinelibrary.wiley.com/doi/pdf/10.1111/2041-210X.14209","page":"2873-2887","source":"Wiley Online Library","title":"USE it: Uniformly sampling pseudo-absences within the environmental space for applications in habitat suitability models","title-short":"USE it","volume":"14","author":[{"family":"Da Re","given":"Daniele"},{"family":"Tordoni","given":"Enrico"},{"family":"Lenoir","given":"Jonathan"},{"family":"Lembrechts","given":"Jonas J."},{"family":"Vanwambeke","given":"Sophie O."},{"family":"Rocchini","given":"Duccio"},{"family":"Bazzichetto","given":"Manuele"}],"issued":{"date-parts":[["2023"]]}}},{"id":850,"uris":["http://zotero.org/groups/5467322/items/C7S7WCHE"],"itemData":{"id":850,"type":"article-journal","abstract":"Species distribution models (SDMs) have proven valuable in filling gaps in our knowledge of species occurrences. However, despite their broad applicability, SDMs exhibit critical shortcomings due to limitations in species occurrence data. These limitations include, in particular, issues related to sample size, positional uncertainty, and sampling bias. In addition, it is widely recognised that the quality of SDMs as well as the approaches used to mitigate the impact of the aforementioned data limitations depend on species ecology. While numerous studies have evaluated the effects of these data limitations on SDM performance, a synthesis of their results is lacking. However, without a comprehensive understanding of their individual and combined effects, our ability to predict the influence of these issues on the quality of modelled species–environment associations remains largely uncertain, limiting the value of model outputs. In this paper, we review studies that have evaluated the effects of sample size, positional uncertainty, sampling bias, and species ecology on SDMs outputs. We build upon their findings to provide recommendations for the critical assessment of species data intended for use in SDMs.","container-title":"Ecography","DOI":"10.1111/ecog.07294","ISSN":"1600-0587","issue":"12","language":"en","license":"© 2024 The Authors. Ecography published by John Wiley &amp; Sons Ltd on behalf of Nordic Society Oikos","note":"_eprint: https://onlinelibrary.wiley.com/doi/pdf/10.1111/ecog.07294","page":"e07294","source":"Wiley Online Library","title":"Optimising occurrence data in species distribution models: sample size, positional uncertainty, and sampling bias matter","title-short":"Optimising occurrence data in species distribution models","volume":"2024","author":[{"family":"Moudrý","given":"Vítězslav"},{"family":"Bazzichetto","given":"Manuele"},{"family":"Remelgado","given":"Ruben"},{"family":"Devillers","given":"Rodolphe"},{"family":"Lenoir","given":"Jonathan"},{"family":"Mateo","given":"Rubén G."},{"family":"Lembrechts","given":"Jonas J."},{"family":"Sillero","given":"Neftalí"},{"family":"Lecours","given":"Vincent"},{"family":"Cord","given":"Anna F."},{"family":"Barták","given":"Vojtěch"},{"family":"Balej","given":"Petr"},{"family":"Rocchini","given":"Duccio"},{"family":"Torresani","given":"Michele"},{"family":"Arenas-Castro","given":"Salvador"},{"family":"Man","given":"Matěj"},{"family":"Prajzlerová","given":"Dominika"},{"family":"Gdulová","given":"Kateřina"},{"family":"Prošek","given":"Jiří"},{"family":"Marchetto","given":"Elisa"},{"family":"Zarzo-Arias","given":"Alejandra"},{"family":"Gábor","given":"Lukáš"},{"family":"Leroy","given":"François"},{"family":"Martini","given":"Matilde"},{"family":"Malavasi","given":"Marco"},{"family":"Cazzolla Gatti","given":"Roberto"},{"family":"Wild","given":"Jan"},{"family":"Šímová","given":"Petra"}],"issued":{"date-parts":[["2024"]]}}}],"schema":"https://github.com/citation-style-language/schema/raw/master/csl-citation.json"} </w:instrText>
      </w:r>
      <w:r w:rsidRPr="004B0A7A">
        <w:fldChar w:fldCharType="separate"/>
      </w:r>
      <w:r w:rsidR="009A7B8B" w:rsidRPr="009A7B8B">
        <w:rPr>
          <w:rFonts w:cs="Arial"/>
          <w:kern w:val="0"/>
          <w:vertAlign w:val="superscript"/>
        </w:rPr>
        <w:t>55,56</w:t>
      </w:r>
      <w:r w:rsidRPr="004B0A7A">
        <w:fldChar w:fldCharType="end"/>
      </w:r>
      <w:r w:rsidRPr="004B0A7A">
        <w:t xml:space="preserve">. Further, for machine learning approaches such as those in this study, the prediction accuracy is highly sensitive to the method in which pseudoabsences are generated </w:t>
      </w:r>
      <w:r w:rsidRPr="004B0A7A">
        <w:fldChar w:fldCharType="begin"/>
      </w:r>
      <w:r w:rsidR="009A7B8B">
        <w:instrText xml:space="preserve"> ADDIN ZOTERO_ITEM CSL_CITATION {"citationID":"YdEtBfTF","properties":{"formattedCitation":"\\super 57\\nosupersub{}","plainCitation":"57","noteIndex":0},"citationItems":[{"id":853,"uris":["http://zotero.org/groups/5467322/items/PFVJIK4B"],"itemData":{"id":853,"type":"article-journal","abstract":"1. Species distribution models are increasingly used to address questions in conservation biology, ecology and evolution. The most effective species distribution models require data on both species presence and the available environmental conditions (known as background or pseudo-absence data) in the area. However, there is still no consensus on how and where to sample these pseudo-absences and how many. 2. In this study, we conducted a comprehensive comparative analysis based on simple simulated species distributions to propose guidelines on how, where and how many pseudo-absences should be generated to build reliable species distribution models. Depending on the quantity and quality of the initial presence data (unbiased vs. climatically or spatially biased), we assessed the relative effect of the method for selecting pseudo-absences (random vs. environmentally or spatially stratified) and their number on the predictive accuracy of seven common modelling techniques (regression, classification and machine-learning techniques). 3. When using regression techniques, the method used to select pseudo-absences had the greatest impact on the model’s predictive accuracy. Randomly selected pseudo-absences yielded the most reliable distribution models. Models fitted with a large number of pseudo-absences but equally weighted to the presences (i.e. the weighted sum of presence equals the weighted sum of pseudo-absence) produced the most accurate predicted distributions. For classification and machine-learning techniques, the number of pseudo-absences had the greatest impact on model accuracy, and averaging several runs with fewer pseudo-absences than for regression techniques yielded the most predictive models. 4. Overall, we recommend the use of a large number (e.g. 10 000) of pseudo-absences with equal weighting for presences and absences when using regression techniques (e.g. generalised linear model and generalised additive model); averaging several runs (e.g. 10) with fewer pseudo-absences (e.g. 100) with equal weighting for presences and absences with multiple adaptive regression splines and discriminant analyses; and using the same number of pseudo-absences as available presences (averaging several runs if few pseudo-absences) for classification techniques such as boosted regression trees, classification trees and random forest. In addition, we recommend the random selection of pseudo-absences when using regression techniques and the random selection of geographically and environmentally stratified pseudo-absences when using classification and machine-learning techniques.","container-title":"Methods in Ecology and Evolution","DOI":"10.1111/j.2041-210X.2011.00172.x","ISSN":"2041-210X","issue":"2","language":"en","license":"© 2012 The Authors. Methods in Ecology and Evolution © 2012 British Ecological Society","note":"_eprint: https://onlinelibrary.wiley.com/doi/pdf/10.1111/j.2041-210X.2011.00172.x","page":"327-338","source":"Wiley Online Library","title":"Selecting pseudo-absences for species distribution models: how, where and how many?","title-short":"Selecting pseudo-absences for species distribution models","volume":"3","author":[{"family":"Barbet-Massin","given":"Morgane"},{"family":"Jiguet","given":"Frédéric"},{"family":"Albert","given":"Cécile Hélène"},{"family":"Thuiller","given":"Wilfried"}],"issued":{"date-parts":[["2012"]]}}}],"schema":"https://github.com/citation-style-language/schema/raw/master/csl-citation.json"} </w:instrText>
      </w:r>
      <w:r w:rsidRPr="004B0A7A">
        <w:fldChar w:fldCharType="separate"/>
      </w:r>
      <w:r w:rsidR="009A7B8B" w:rsidRPr="009A7B8B">
        <w:rPr>
          <w:rFonts w:cs="Arial"/>
          <w:kern w:val="0"/>
          <w:vertAlign w:val="superscript"/>
        </w:rPr>
        <w:t>57</w:t>
      </w:r>
      <w:r w:rsidRPr="004B0A7A">
        <w:fldChar w:fldCharType="end"/>
      </w:r>
      <w:r w:rsidRPr="004B0A7A">
        <w:t xml:space="preserve">. To reduce this bias, we used the uniform approach of generating context-dependent pseudoabsences designed by Da Re et al. (2023) </w:t>
      </w:r>
      <w:r w:rsidRPr="004B0A7A">
        <w:fldChar w:fldCharType="begin"/>
      </w:r>
      <w:r w:rsidR="009A7B8B">
        <w:instrText xml:space="preserve"> ADDIN ZOTERO_ITEM CSL_CITATION {"citationID":"bbdmVNyf","properties":{"formattedCitation":"\\super 55\\nosupersub{}","plainCitation":"55","noteIndex":0},"citationItems":[{"id":799,"uris":["http://zotero.org/groups/5467322/items/YIYYDD7B"],"itemData":{"id":799,"type":"article-journal","abstract":"Habitat suitability models infer the geographical distribution of species using occurrence data and environmental variables. While data on species presence are increasingly accessible, the difficulty of confirming real absences in the field often forces researchers to generate them in silico. To this aim, pseudo-absences are commonly sampled randomly across the study area (i.e. the geographical space). However, this introduces sample location bias (i.e. the sampling is unbalanced towards the most frequent habitats occurring within the geographical space) and favours class overlap (i.e. overlap between environmental conditions associated with species presences and pseudo-absences) in the training dataset. To mitigate this, we propose an alternative methodology (i.e. the uniform approach) that systematically samples pseudo-absences within a portion of the environmental space delimited by a kernel-based filter, which seeks to minimise the number of false absences included in the training dataset. We simulated 50 virtual species and modelled their distribution using training datasets assembled with the presence points of the virtual species and pseudo-absences collected using the uniform approach and other approaches that randomly sample pseudo-absences within the geographical space. We compared the predictive performance of habitat suitability models and evaluated the extent of sample location bias and class overlap associated with the different sampling strategies. Results indicated that the uniform approach: (i) effectively reduces sample location bias and class overlap; (ii) provides comparable predictive performance to sampling strategies carried out in the geographical space; and (iii) ensures gathering pseudo-absences adequately representing the environmental conditions available across the study area. We developed a set of R functions in an accompanying R package called USE to disseminate the uniform approach.","container-title":"Methods in Ecology and Evolution","DOI":"10.1111/2041-210X.14209","ISSN":"2041-210X","issue":"11","language":"en","license":"© 2023 The Authors. Methods in Ecology and Evolution published by John Wiley &amp; Sons Ltd on behalf of British Ecological Society.","note":"_eprint: https://onlinelibrary.wiley.com/doi/pdf/10.1111/2041-210X.14209","page":"2873-2887","source":"Wiley Online Library","title":"USE it: Uniformly sampling pseudo-absences within the environmental space for applications in habitat suitability models","title-short":"USE it","volume":"14","author":[{"family":"Da Re","given":"Daniele"},{"family":"Tordoni","given":"Enrico"},{"family":"Lenoir","given":"Jonathan"},{"family":"Lembrechts","given":"Jonas J."},{"family":"Vanwambeke","given":"Sophie O."},{"family":"Rocchini","given":"Duccio"},{"family":"Bazzichetto","given":"Manuele"}],"issued":{"date-parts":[["2023"]]}}}],"schema":"https://github.com/citation-style-language/schema/raw/master/csl-citation.json"} </w:instrText>
      </w:r>
      <w:r w:rsidRPr="004B0A7A">
        <w:fldChar w:fldCharType="separate"/>
      </w:r>
      <w:r w:rsidR="009A7B8B" w:rsidRPr="009A7B8B">
        <w:rPr>
          <w:rFonts w:cs="Arial"/>
          <w:kern w:val="0"/>
          <w:vertAlign w:val="superscript"/>
        </w:rPr>
        <w:t>55</w:t>
      </w:r>
      <w:r w:rsidRPr="004B0A7A">
        <w:fldChar w:fldCharType="end"/>
      </w:r>
      <w:r w:rsidRPr="004B0A7A">
        <w:t xml:space="preserve">. Numerous other approaches to generate ecologically consistent pseudoabsences have been used elsewhere in the literature. For example, </w:t>
      </w:r>
      <w:proofErr w:type="spellStart"/>
      <w:r w:rsidRPr="004B0A7A">
        <w:t>EcoPA</w:t>
      </w:r>
      <w:proofErr w:type="spellEnd"/>
      <w:r w:rsidRPr="004B0A7A">
        <w:t xml:space="preserve"> by </w:t>
      </w:r>
      <w:proofErr w:type="spellStart"/>
      <w:r w:rsidRPr="004B0A7A">
        <w:t>Broussin</w:t>
      </w:r>
      <w:proofErr w:type="spellEnd"/>
      <w:r w:rsidRPr="004B0A7A">
        <w:t xml:space="preserve"> et al. (2024) and three-step clustering approach by Senay et al. (2013) are viable alternatives </w:t>
      </w:r>
      <w:r w:rsidRPr="004B0A7A">
        <w:fldChar w:fldCharType="begin"/>
      </w:r>
      <w:r w:rsidR="009A7B8B">
        <w:instrText xml:space="preserve"> ADDIN ZOTERO_ITEM CSL_CITATION {"citationID":"ceoOMnyr","properties":{"formattedCitation":"\\super 58,59\\nosupersub{}","plainCitation":"58,59","noteIndex":0},"citationItems":[{"id":856,"uris":["http://zotero.org/groups/5467322/items/A39ZZDPI"],"itemData":{"id":856,"type":"article-journal","abstract":"Pseudo-absence selection for spatial distribution models (SDMs) is the subject of ongoing investigation. Numerous techniques continue to be developed, and reports of their effectiveness vary. Because the quality of presence and absence data is key for acceptable accuracy of correlative SDM predictions, determining an appropriate method to characterise pseudo-absences for SDM’s is vital. The main methods that are currently used to generate pseudo-absence points are: 1) randomly generated pseudo-absence locations from background data; 2) pseudo-absence locations generated within a delimited geographical distance from recorded presence points; and 3) pseudo-absence locations selected in areas that are environmentally dissimilar from presence points. There is a need for a method that considers both geographical extent and environmental requirements to produce pseudo-absence points that are spatially and ecologically balanced. We use a novel three-step approach that satisfies both spatial and ecological reasons why the target species is likely to find a particular geo-location unsuitable. Step 1 comprises establishing a geographical extent around species presence points from which pseudo-absence points are selected based on analyses of environmental variable importance at different distances. This step gives an ecologically meaningful explanation to the spatial range of background data, as opposed to using an arbitrary radius. Step 2 determines locations that are environmentally dissimilar to the presence points within the distance specified in step one. Step 3 performs K-means clustering to reduce the number of potential pseudo-absences to the desired set by taking the centroids of clusters in the most environmentally dissimilar class identified in step 2. By considering spatial, ecological and environmental aspects, the three-step method identifies appropriate pseudo-absence points for correlative SDMs. We illustrate this method by predicting the New Zealand potential distribution of the Asian tiger mosquito (Aedes albopictus) and the Western corn rootworm (Diabrotica virgifera virgifera).","container-title":"PLOS ONE","DOI":"10.1371/journal.pone.0071218","ISSN":"1932-6203","issue":"8","journalAbbreviation":"PLOS ONE","language":"en","note":"publisher: Public Library of Science","page":"e71218","source":"PLoS Journals","title":"Novel Three-Step Pseudo-Absence Selection Technique for Improved Species Distribution Modelling","volume":"8","author":[{"family":"Senay","given":"Senait D."},{"family":"Worner","given":"Susan P."},{"family":"Ikeda","given":"Takayoshi"}],"issued":{"date-parts":[["2013",8,13]]}}},{"id":858,"uris":["http://zotero.org/groups/5467322/items/UN2RWBAS"],"itemData":{"id":858,"type":"article-journal","abstract":"Species distribution modeling (SDM) is widely used to predict past and future species distributions. However, absence data for species can be scarce or even nonexistent, necessitating the generation of pseudo-absences (PA). Traditionally, PA are generated based on geographic locations where the species is not observed, but this method can introduce biases related to environmental heterogeneity across geographic areas. To address these limitations, recent methods have shifted towards generating PA in ecological space rather than solely in geographic space. Here, we introduce a methodological framework that strengthens the integration of ecological principles into the generation of PA. Our approach constructs an n-dimensional array, with each dimension representing an environmental predictor, and fills this array based on the density of species presences. By subtracting the presence density from the maximum density, we construct a 'reverse niche' from which PA are generated. We tested and validated our method by successfully reconstructing the response curves of a virtual species, demonstrating the potential of ecologically-based PA to better capture spatial patterns and enhance SDM accuracy. This method is available in an open-access, user-friendly R package, named EcoPA intended to serve as a valuable tool for researchers working with species distribution modeling in ecology, conservation, and related fields.","container-title":"Ecological Modelling","DOI":"10.1016/j.ecolmodel.2024.110865","ISSN":"0304-3800","journalAbbreviation":"Ecological Modelling","page":"110865","source":"ScienceDirect","title":"Generating pseudo-absences in the ecological space improves the biological relevance of response curves in species distribution models","volume":"498","author":[{"family":"Broussin","given":"Joséphine"},{"family":"Mouchet","given":"Maud"},{"family":"Goberville","given":"Eric"}],"issued":{"date-parts":[["2024",12,1]]}}}],"schema":"https://github.com/citation-style-language/schema/raw/master/csl-citation.json"} </w:instrText>
      </w:r>
      <w:r w:rsidRPr="004B0A7A">
        <w:fldChar w:fldCharType="separate"/>
      </w:r>
      <w:r w:rsidR="009A7B8B" w:rsidRPr="009A7B8B">
        <w:rPr>
          <w:rFonts w:cs="Arial"/>
          <w:kern w:val="0"/>
          <w:vertAlign w:val="superscript"/>
        </w:rPr>
        <w:t>58,59</w:t>
      </w:r>
      <w:r w:rsidRPr="004B0A7A">
        <w:fldChar w:fldCharType="end"/>
      </w:r>
      <w:r w:rsidRPr="004B0A7A">
        <w:t>.</w:t>
      </w:r>
    </w:p>
    <w:p w14:paraId="4CF6154B" w14:textId="075BFE8C" w:rsidR="0020686A" w:rsidRDefault="004B0A7A" w:rsidP="00372195">
      <w:r w:rsidRPr="004B0A7A">
        <w:t xml:space="preserve">Further, most NWAs outbreaks occur in rural areas within agrarian worker communities and when they occur, the patients exhibit non-specific symptoms of hemorrhagic fever that make rapid differential diagnosis difficult without molecular and genomic testing. A recent singular case of Chapare virus was reported by the International Health Regulations (IHR) National Focal Point (NFP) for the Plurinational State of Bolivia to WHO in January of 2025 </w:t>
      </w:r>
      <w:r w:rsidR="00F44285">
        <w:rPr>
          <w:rFonts w:ascii="Times New Roman" w:hAnsi="Times New Roman"/>
          <w:kern w:val="0"/>
          <w:vertAlign w:val="superscript"/>
        </w:rPr>
        <w:t>60</w:t>
      </w:r>
      <w:r w:rsidRPr="004B0A7A">
        <w:fldChar w:fldCharType="begin"/>
      </w:r>
      <w:r w:rsidR="009A7B8B">
        <w:instrText xml:space="preserve"> ADDIN ZOTERO_ITEM CSL_CITATION {"citationID":"uolgZ9ba","properties":{"formattedCitation":"\\super 60\\nosupersub{}","plainCitation":"60","noteIndex":0},"citationItems":[{"id":904,"uris":["http://zotero.org/groups/5467322/items/H6G8XLZV"],"itemData":{"id":904,"type":"webpage","abstract":"On 7 January 2025, the International Health Regulations National Focal Point for the Plurinational State of Bolivia notified WHO of a laboratory-confirmed case of Chapare virus infection in an adult male from La Paz Department. \n\nChapare haemorrhagic fever is an acute viral illness caused by Chapare virus. The virus was first identified in 2003 in Bolivia and has been associated with five documented outbreaks to date, all occurring within the country. These outbreaks have primarily affected rural areas in the La Paz Department, with the most recent case. \n\n\nThere is no significant risk of international spread of the disease, as person-to-person transmission of the Chapare virus is possible but remains rare in the general population. As of 13 January 2025, no secondary cases have been reported, and all contacts remain without symptoms. Public health measures, such as disinfection and rodent control, have been implemented.","language":"en","title":"Chapare haemorrhagic fever- the Plurinational State of Bolivia","URL":"https://www.who.int/emergencies/disease-outbreak-news/item/2025-DON553","accessed":{"date-parts":[["2025",2,24]]}}}],"schema":"https://github.com/citation-style-language/schema/raw/master/csl-citation.json"} </w:instrText>
      </w:r>
      <w:r w:rsidRPr="004B0A7A">
        <w:fldChar w:fldCharType="separate"/>
      </w:r>
      <w:r w:rsidR="009A7B8B" w:rsidRPr="009A7B8B">
        <w:rPr>
          <w:rFonts w:cs="Arial"/>
          <w:kern w:val="0"/>
          <w:vertAlign w:val="superscript"/>
        </w:rPr>
        <w:t>60</w:t>
      </w:r>
      <w:r w:rsidRPr="004B0A7A">
        <w:fldChar w:fldCharType="end"/>
      </w:r>
      <w:r w:rsidRPr="004B0A7A">
        <w:t>. This occurred in La Paz department which is characterized by rural landscape bordering forested area. Studies like ours can serve as an important starting point for targeting high-risk hotspots for more granular surveillance that can serve as a more judicious allocation of resources rather than casting a wide net of passive monitoring.</w:t>
      </w:r>
    </w:p>
    <w:p w14:paraId="0CD1A626" w14:textId="77777777" w:rsidR="0020686A" w:rsidRDefault="0020686A" w:rsidP="00372195">
      <w:r>
        <w:br w:type="page"/>
      </w:r>
    </w:p>
    <w:p w14:paraId="6CB59AD9" w14:textId="77777777" w:rsidR="00B27FEB" w:rsidRPr="00B27FEB" w:rsidRDefault="00B27FEB" w:rsidP="004B0A7A">
      <w:pPr>
        <w:overflowPunct/>
        <w:autoSpaceDE/>
        <w:autoSpaceDN/>
        <w:adjustRightInd/>
        <w:spacing w:before="0" w:after="0"/>
        <w:textAlignment w:val="auto"/>
      </w:pPr>
    </w:p>
    <w:p w14:paraId="09500EF5" w14:textId="54C2678E" w:rsidR="0060199F" w:rsidRPr="0060199F" w:rsidRDefault="0060199F" w:rsidP="00D452AE">
      <w:pPr>
        <w:pStyle w:val="Heading1"/>
      </w:pPr>
      <w:r w:rsidRPr="0060199F">
        <w:t>References</w:t>
      </w:r>
    </w:p>
    <w:p w14:paraId="0C5DAEC2" w14:textId="77777777" w:rsidR="009A7B8B" w:rsidRPr="009A7B8B" w:rsidRDefault="0020686A" w:rsidP="009A7B8B">
      <w:pPr>
        <w:pStyle w:val="Bibliography"/>
      </w:pPr>
      <w:r>
        <w:fldChar w:fldCharType="begin"/>
      </w:r>
      <w:r w:rsidR="009A7B8B">
        <w:instrText xml:space="preserve"> ADDIN ZOTERO_BIBL {"uncited":[],"omitted":[],"custom":[]} CSL_BIBLIOGRAPHY </w:instrText>
      </w:r>
      <w:r>
        <w:fldChar w:fldCharType="separate"/>
      </w:r>
      <w:r w:rsidR="009A7B8B" w:rsidRPr="009A7B8B">
        <w:t>1.</w:t>
      </w:r>
      <w:r w:rsidR="009A7B8B" w:rsidRPr="009A7B8B">
        <w:tab/>
        <w:t xml:space="preserve">Barua, S., Dénes, A. &amp; Ibrahim, M. A. A seasonal model to assess intervention strategies for preventing periodic recurrence of Lassa fever. </w:t>
      </w:r>
      <w:proofErr w:type="spellStart"/>
      <w:r w:rsidR="009A7B8B" w:rsidRPr="009A7B8B">
        <w:t>Heliyon</w:t>
      </w:r>
      <w:proofErr w:type="spellEnd"/>
      <w:r w:rsidR="009A7B8B" w:rsidRPr="009A7B8B">
        <w:t xml:space="preserve"> </w:t>
      </w:r>
      <w:r w:rsidR="009A7B8B" w:rsidRPr="009A7B8B">
        <w:rPr>
          <w:b/>
          <w:bCs/>
        </w:rPr>
        <w:t>7</w:t>
      </w:r>
      <w:r w:rsidR="009A7B8B" w:rsidRPr="009A7B8B">
        <w:t>, (2021).</w:t>
      </w:r>
    </w:p>
    <w:p w14:paraId="0105FF54" w14:textId="77777777" w:rsidR="009A7B8B" w:rsidRPr="009A7B8B" w:rsidRDefault="009A7B8B" w:rsidP="009A7B8B">
      <w:pPr>
        <w:pStyle w:val="Bibliography"/>
      </w:pPr>
      <w:r w:rsidRPr="009A7B8B">
        <w:t>2.</w:t>
      </w:r>
      <w:r w:rsidRPr="009A7B8B">
        <w:tab/>
      </w:r>
      <w:proofErr w:type="spellStart"/>
      <w:r w:rsidRPr="009A7B8B">
        <w:t>Radoshitzky</w:t>
      </w:r>
      <w:proofErr w:type="spellEnd"/>
      <w:r w:rsidRPr="009A7B8B">
        <w:t>, S. R. &amp; de la Torre, J. C. Human Pathogenic Arenaviruses (</w:t>
      </w:r>
      <w:proofErr w:type="spellStart"/>
      <w:r w:rsidRPr="009A7B8B">
        <w:t>Arenaviridae</w:t>
      </w:r>
      <w:proofErr w:type="spellEnd"/>
      <w:r w:rsidRPr="009A7B8B">
        <w:t>). in Encyclopedia of Virology (Fourth Edition) (eds. Bamford, D. H. &amp; Zuckerman, M.) 507–517 (Academic Press, Oxford, 2019). doi:10.1016/B978-0-12-814515-9.00014-X.</w:t>
      </w:r>
    </w:p>
    <w:p w14:paraId="5E20EB7E" w14:textId="77777777" w:rsidR="009A7B8B" w:rsidRPr="009A7B8B" w:rsidRDefault="009A7B8B" w:rsidP="009A7B8B">
      <w:pPr>
        <w:pStyle w:val="Bibliography"/>
      </w:pPr>
      <w:r w:rsidRPr="009A7B8B">
        <w:t>3.</w:t>
      </w:r>
      <w:r w:rsidRPr="009A7B8B">
        <w:tab/>
        <w:t xml:space="preserve">Gedeon, T., </w:t>
      </w:r>
      <w:proofErr w:type="spellStart"/>
      <w:r w:rsidRPr="009A7B8B">
        <w:t>Bodelón</w:t>
      </w:r>
      <w:proofErr w:type="spellEnd"/>
      <w:r w:rsidRPr="009A7B8B">
        <w:t xml:space="preserve">, C. &amp; Kuenzi, A. Hantavirus Transmission in Sylvan and Peridomestic Environments. Bull. Math. Biol. </w:t>
      </w:r>
      <w:r w:rsidRPr="009A7B8B">
        <w:rPr>
          <w:b/>
          <w:bCs/>
        </w:rPr>
        <w:t>72</w:t>
      </w:r>
      <w:r w:rsidRPr="009A7B8B">
        <w:t>, 541–564 (2010).</w:t>
      </w:r>
    </w:p>
    <w:p w14:paraId="2FF72089" w14:textId="77777777" w:rsidR="009A7B8B" w:rsidRPr="009A7B8B" w:rsidRDefault="009A7B8B" w:rsidP="009A7B8B">
      <w:pPr>
        <w:pStyle w:val="Bibliography"/>
      </w:pPr>
      <w:r w:rsidRPr="009A7B8B">
        <w:t>4.</w:t>
      </w:r>
      <w:r w:rsidRPr="009A7B8B">
        <w:tab/>
        <w:t xml:space="preserve">Fichet-Calvet, E., Becker-Ziaja, B., </w:t>
      </w:r>
      <w:proofErr w:type="spellStart"/>
      <w:r w:rsidRPr="009A7B8B">
        <w:t>Koivogui</w:t>
      </w:r>
      <w:proofErr w:type="spellEnd"/>
      <w:r w:rsidRPr="009A7B8B">
        <w:t xml:space="preserve">, L. &amp; Günther, S. Lassa Serology in Natural Populations of Rodents and Horizontal Transmission. Vector-Borne Zoonotic Dis. </w:t>
      </w:r>
      <w:r w:rsidRPr="009A7B8B">
        <w:rPr>
          <w:b/>
          <w:bCs/>
        </w:rPr>
        <w:t>14</w:t>
      </w:r>
      <w:r w:rsidRPr="009A7B8B">
        <w:t>, 665–674 (2014).</w:t>
      </w:r>
    </w:p>
    <w:p w14:paraId="36A7EBF5" w14:textId="77777777" w:rsidR="009A7B8B" w:rsidRPr="009A7B8B" w:rsidRDefault="009A7B8B" w:rsidP="009A7B8B">
      <w:pPr>
        <w:pStyle w:val="Bibliography"/>
      </w:pPr>
      <w:r w:rsidRPr="009A7B8B">
        <w:t>5.</w:t>
      </w:r>
      <w:r w:rsidRPr="009A7B8B">
        <w:tab/>
        <w:t xml:space="preserve">Abdullahi, M. B., Doko, U. C. &amp; Mamuda, M. Sensitivity analysis in a Lassa fever deterministic mathematical model. AIP Conf. Proc. </w:t>
      </w:r>
      <w:r w:rsidRPr="009A7B8B">
        <w:rPr>
          <w:b/>
          <w:bCs/>
        </w:rPr>
        <w:t>1660</w:t>
      </w:r>
      <w:r w:rsidRPr="009A7B8B">
        <w:t>, 050050 (2015).</w:t>
      </w:r>
    </w:p>
    <w:p w14:paraId="6313D4B8" w14:textId="77777777" w:rsidR="009A7B8B" w:rsidRPr="009A7B8B" w:rsidRDefault="009A7B8B" w:rsidP="009A7B8B">
      <w:pPr>
        <w:pStyle w:val="Bibliography"/>
      </w:pPr>
      <w:r w:rsidRPr="009A7B8B">
        <w:t>6.</w:t>
      </w:r>
      <w:r w:rsidRPr="009A7B8B">
        <w:tab/>
      </w:r>
      <w:proofErr w:type="spellStart"/>
      <w:r w:rsidRPr="009A7B8B">
        <w:t>Obabiyi</w:t>
      </w:r>
      <w:proofErr w:type="spellEnd"/>
      <w:r w:rsidRPr="009A7B8B">
        <w:t xml:space="preserve">, O. s &amp; Onifade, A. MATHEMATICAL MODEL FOR LASSA FEVER TRANSMISSION DYNAMICS WITH VARIABLE HUMAN AND RESERVOIR POPULATION. </w:t>
      </w:r>
      <w:r w:rsidRPr="009A7B8B">
        <w:rPr>
          <w:b/>
          <w:bCs/>
        </w:rPr>
        <w:t>16</w:t>
      </w:r>
      <w:r w:rsidRPr="009A7B8B">
        <w:t>, 67–91 (2017).</w:t>
      </w:r>
    </w:p>
    <w:p w14:paraId="0AD471F6" w14:textId="77777777" w:rsidR="009A7B8B" w:rsidRPr="009A7B8B" w:rsidRDefault="009A7B8B" w:rsidP="009A7B8B">
      <w:pPr>
        <w:pStyle w:val="Bibliography"/>
      </w:pPr>
      <w:r w:rsidRPr="009A7B8B">
        <w:t>7.</w:t>
      </w:r>
      <w:r w:rsidRPr="009A7B8B">
        <w:tab/>
        <w:t xml:space="preserve">Abdulhamid, A. &amp; </w:t>
      </w:r>
      <w:proofErr w:type="spellStart"/>
      <w:r w:rsidRPr="009A7B8B">
        <w:t>Hussainia</w:t>
      </w:r>
      <w:proofErr w:type="spellEnd"/>
      <w:r w:rsidRPr="009A7B8B">
        <w:t xml:space="preserve">, N. Effects of quarantine on transmission dynamics of Lassa fever. </w:t>
      </w:r>
      <w:proofErr w:type="spellStart"/>
      <w:r w:rsidRPr="009A7B8B">
        <w:t>Bayero</w:t>
      </w:r>
      <w:proofErr w:type="spellEnd"/>
      <w:r w:rsidRPr="009A7B8B">
        <w:t xml:space="preserve"> J. Pure Appl. Sci. </w:t>
      </w:r>
      <w:r w:rsidRPr="009A7B8B">
        <w:rPr>
          <w:b/>
          <w:bCs/>
        </w:rPr>
        <w:t>11</w:t>
      </w:r>
      <w:r w:rsidRPr="009A7B8B">
        <w:t>, 397–407 (2018).</w:t>
      </w:r>
    </w:p>
    <w:p w14:paraId="1324990D" w14:textId="77777777" w:rsidR="009A7B8B" w:rsidRPr="009A7B8B" w:rsidRDefault="009A7B8B" w:rsidP="009A7B8B">
      <w:pPr>
        <w:pStyle w:val="Bibliography"/>
      </w:pPr>
      <w:r w:rsidRPr="009A7B8B">
        <w:t>8.</w:t>
      </w:r>
      <w:r w:rsidRPr="009A7B8B">
        <w:tab/>
        <w:t xml:space="preserve">Liu, J. &amp; School of Science, Xi’an Polytechnic University, Xi’an, Shaanxi 710048, P.R. China. Threshold dynamics of a time-delayed hantavirus infection model in periodic environments. Math. </w:t>
      </w:r>
      <w:proofErr w:type="spellStart"/>
      <w:r w:rsidRPr="009A7B8B">
        <w:t>Biosci</w:t>
      </w:r>
      <w:proofErr w:type="spellEnd"/>
      <w:r w:rsidRPr="009A7B8B">
        <w:t xml:space="preserve">. Eng. </w:t>
      </w:r>
      <w:r w:rsidRPr="009A7B8B">
        <w:rPr>
          <w:b/>
          <w:bCs/>
        </w:rPr>
        <w:t>16</w:t>
      </w:r>
      <w:r w:rsidRPr="009A7B8B">
        <w:t>, 4758–4776 (2019).</w:t>
      </w:r>
    </w:p>
    <w:p w14:paraId="7E10416A" w14:textId="77777777" w:rsidR="009A7B8B" w:rsidRPr="009A7B8B" w:rsidRDefault="009A7B8B" w:rsidP="009A7B8B">
      <w:pPr>
        <w:pStyle w:val="Bibliography"/>
      </w:pPr>
      <w:r w:rsidRPr="009A7B8B">
        <w:t>9.</w:t>
      </w:r>
      <w:r w:rsidRPr="009A7B8B">
        <w:tab/>
        <w:t>Density dependence and persistence of Morogoro arenavirus transmission in a fluctuating population of its reservoir host - Mariën - 2020 - Journal of Animal Ecology - Wiley Online Library. https://besjournals.onlinelibrary.wiley.com/doi/10.1111/1365-2656.13107.</w:t>
      </w:r>
    </w:p>
    <w:p w14:paraId="50AA7A77" w14:textId="77777777" w:rsidR="009A7B8B" w:rsidRPr="009A7B8B" w:rsidRDefault="009A7B8B" w:rsidP="009A7B8B">
      <w:pPr>
        <w:pStyle w:val="Bibliography"/>
      </w:pPr>
      <w:r w:rsidRPr="009A7B8B">
        <w:t>10.</w:t>
      </w:r>
      <w:r w:rsidRPr="009A7B8B">
        <w:tab/>
        <w:t>Mathematical Modelling and Analysis of Transmission Dynamics of Lassa Fever - Bakare - 2020 - Journal of Applied Mathematics - Wiley Online Library. https://onlinelibrary.wiley.com/doi/10.1155/2020/6131708.</w:t>
      </w:r>
    </w:p>
    <w:p w14:paraId="372903EB" w14:textId="77777777" w:rsidR="009A7B8B" w:rsidRPr="009A7B8B" w:rsidRDefault="009A7B8B" w:rsidP="009A7B8B">
      <w:pPr>
        <w:pStyle w:val="Bibliography"/>
      </w:pPr>
      <w:r w:rsidRPr="009A7B8B">
        <w:t>11.</w:t>
      </w:r>
      <w:r w:rsidRPr="009A7B8B">
        <w:tab/>
        <w:t xml:space="preserve">Chitnis, N., Hyman, J. M. &amp; Cushing, J. M. Determining Important Parameters in the Spread of Malaria Through the Sensitivity Analysis of a Mathematical Model. Bull. Math. Biol. </w:t>
      </w:r>
      <w:r w:rsidRPr="009A7B8B">
        <w:rPr>
          <w:b/>
          <w:bCs/>
        </w:rPr>
        <w:t>70</w:t>
      </w:r>
      <w:r w:rsidRPr="009A7B8B">
        <w:t>, 1272–1296 (2008).</w:t>
      </w:r>
    </w:p>
    <w:p w14:paraId="3B881C4C" w14:textId="77777777" w:rsidR="009A7B8B" w:rsidRPr="009A7B8B" w:rsidRDefault="009A7B8B" w:rsidP="009A7B8B">
      <w:pPr>
        <w:pStyle w:val="Bibliography"/>
      </w:pPr>
      <w:r w:rsidRPr="009A7B8B">
        <w:t>12.</w:t>
      </w:r>
      <w:r w:rsidRPr="009A7B8B">
        <w:tab/>
        <w:t xml:space="preserve">Musa, S. S. et al. Mechanistic modelling of the large-scale Lassa fever epidemics in Nigeria from 2016 to 2019. J. Theor. Biol. </w:t>
      </w:r>
      <w:r w:rsidRPr="009A7B8B">
        <w:rPr>
          <w:b/>
          <w:bCs/>
        </w:rPr>
        <w:t>493</w:t>
      </w:r>
      <w:r w:rsidRPr="009A7B8B">
        <w:t>, 110209 (2020).</w:t>
      </w:r>
    </w:p>
    <w:p w14:paraId="6FB265D9" w14:textId="77777777" w:rsidR="009A7B8B" w:rsidRPr="009A7B8B" w:rsidRDefault="009A7B8B" w:rsidP="009A7B8B">
      <w:pPr>
        <w:pStyle w:val="Bibliography"/>
      </w:pPr>
      <w:r w:rsidRPr="009A7B8B">
        <w:t>13.</w:t>
      </w:r>
      <w:r w:rsidRPr="009A7B8B">
        <w:tab/>
        <w:t>Dynamical System Analysis of a Lassa Fever Model with Varying Socioeconomic Classes - Onah - 2020 - Journal of Applied Mathematics - Wiley Online Library. https://onlinelibrary.wiley.com/doi/10.1155/2020/2601706.</w:t>
      </w:r>
    </w:p>
    <w:p w14:paraId="29FA38A9" w14:textId="77777777" w:rsidR="009A7B8B" w:rsidRPr="009A7B8B" w:rsidRDefault="009A7B8B" w:rsidP="009A7B8B">
      <w:pPr>
        <w:pStyle w:val="Bibliography"/>
      </w:pPr>
      <w:r w:rsidRPr="009A7B8B">
        <w:t>14.</w:t>
      </w:r>
      <w:r w:rsidRPr="009A7B8B">
        <w:tab/>
        <w:t xml:space="preserve">Peter, O. J. et al. Global Stability Analysis of Typhoid Fever Model. Adv. Syst. Sci. Appl. </w:t>
      </w:r>
      <w:r w:rsidRPr="009A7B8B">
        <w:rPr>
          <w:b/>
          <w:bCs/>
        </w:rPr>
        <w:t>20</w:t>
      </w:r>
      <w:r w:rsidRPr="009A7B8B">
        <w:t>, 20–31 (2020).</w:t>
      </w:r>
    </w:p>
    <w:p w14:paraId="7F5C6469" w14:textId="77777777" w:rsidR="009A7B8B" w:rsidRPr="009A7B8B" w:rsidRDefault="009A7B8B" w:rsidP="009A7B8B">
      <w:pPr>
        <w:pStyle w:val="Bibliography"/>
      </w:pPr>
      <w:r w:rsidRPr="009A7B8B">
        <w:t>15.</w:t>
      </w:r>
      <w:r w:rsidRPr="009A7B8B">
        <w:tab/>
        <w:t xml:space="preserve">Peter, O. J. et al. Modelling and optimal control analysis of Lassa fever disease. Inform. Med. Unlocked </w:t>
      </w:r>
      <w:r w:rsidRPr="009A7B8B">
        <w:rPr>
          <w:b/>
          <w:bCs/>
        </w:rPr>
        <w:t>20</w:t>
      </w:r>
      <w:r w:rsidRPr="009A7B8B">
        <w:t>, 100419 (2020).</w:t>
      </w:r>
    </w:p>
    <w:p w14:paraId="1685191E" w14:textId="77777777" w:rsidR="009A7B8B" w:rsidRPr="009A7B8B" w:rsidRDefault="009A7B8B" w:rsidP="009A7B8B">
      <w:pPr>
        <w:pStyle w:val="Bibliography"/>
      </w:pPr>
      <w:r w:rsidRPr="009A7B8B">
        <w:t>16.</w:t>
      </w:r>
      <w:r w:rsidRPr="009A7B8B">
        <w:tab/>
        <w:t xml:space="preserve">Basinski, A. J. et al. Bridging the gap: Using reservoir ecology and human serosurveys to estimate Lassa virus spillover in West Africa. PLOS </w:t>
      </w:r>
      <w:proofErr w:type="spellStart"/>
      <w:r w:rsidRPr="009A7B8B">
        <w:t>Comput</w:t>
      </w:r>
      <w:proofErr w:type="spellEnd"/>
      <w:r w:rsidRPr="009A7B8B">
        <w:t xml:space="preserve">. Biol. </w:t>
      </w:r>
      <w:r w:rsidRPr="009A7B8B">
        <w:rPr>
          <w:b/>
          <w:bCs/>
        </w:rPr>
        <w:t>17</w:t>
      </w:r>
      <w:r w:rsidRPr="009A7B8B">
        <w:t>, e1008811 (2021).</w:t>
      </w:r>
    </w:p>
    <w:p w14:paraId="0B2148E0" w14:textId="77777777" w:rsidR="009A7B8B" w:rsidRPr="009A7B8B" w:rsidRDefault="009A7B8B" w:rsidP="009A7B8B">
      <w:pPr>
        <w:pStyle w:val="Bibliography"/>
      </w:pPr>
      <w:r w:rsidRPr="009A7B8B">
        <w:t>17.</w:t>
      </w:r>
      <w:r w:rsidRPr="009A7B8B">
        <w:tab/>
        <w:t xml:space="preserve">Ibrahim, M. A. &amp; Dénes, A. A mathematical model for Lassa fever transmission dynamics in a seasonal environment with a view to the 2017–20 epidemic in Nigeria. Nonlinear Anal. Real World Appl. </w:t>
      </w:r>
      <w:r w:rsidRPr="009A7B8B">
        <w:rPr>
          <w:b/>
          <w:bCs/>
        </w:rPr>
        <w:t>60</w:t>
      </w:r>
      <w:r w:rsidRPr="009A7B8B">
        <w:t>, 103310 (2021).</w:t>
      </w:r>
    </w:p>
    <w:p w14:paraId="16F57CF7" w14:textId="77777777" w:rsidR="009A7B8B" w:rsidRPr="009A7B8B" w:rsidRDefault="009A7B8B" w:rsidP="009A7B8B">
      <w:pPr>
        <w:pStyle w:val="Bibliography"/>
      </w:pPr>
      <w:r w:rsidRPr="009A7B8B">
        <w:t>18.</w:t>
      </w:r>
      <w:r w:rsidRPr="009A7B8B">
        <w:tab/>
        <w:t xml:space="preserve">Ojo, M. M., Gbadamosi, B., Benson, T. O., Adebimpe, O. &amp; Georgina, A. L. Modeling the dynamics of Lassa fever in Nigeria. J. Egypt. Math. Soc. </w:t>
      </w:r>
      <w:r w:rsidRPr="009A7B8B">
        <w:rPr>
          <w:b/>
          <w:bCs/>
        </w:rPr>
        <w:t>29</w:t>
      </w:r>
      <w:r w:rsidRPr="009A7B8B">
        <w:t>, 16 (2021).</w:t>
      </w:r>
    </w:p>
    <w:p w14:paraId="62C7BD0F" w14:textId="77777777" w:rsidR="009A7B8B" w:rsidRPr="009A7B8B" w:rsidRDefault="009A7B8B" w:rsidP="009A7B8B">
      <w:pPr>
        <w:pStyle w:val="Bibliography"/>
      </w:pPr>
      <w:r w:rsidRPr="009A7B8B">
        <w:t>19.</w:t>
      </w:r>
      <w:r w:rsidRPr="009A7B8B">
        <w:tab/>
        <w:t xml:space="preserve">Okolo, P. N., </w:t>
      </w:r>
      <w:proofErr w:type="spellStart"/>
      <w:r w:rsidRPr="009A7B8B">
        <w:t>Nwabufo</w:t>
      </w:r>
      <w:proofErr w:type="spellEnd"/>
      <w:r w:rsidRPr="009A7B8B">
        <w:t xml:space="preserve">, I. V. &amp; Abu, O. Mathematical model for the transmission dynamics of Lassa fever with control. Sci. World J. </w:t>
      </w:r>
      <w:r w:rsidRPr="009A7B8B">
        <w:rPr>
          <w:b/>
          <w:bCs/>
        </w:rPr>
        <w:t>15</w:t>
      </w:r>
      <w:r w:rsidRPr="009A7B8B">
        <w:t>, 62–68 (2020).</w:t>
      </w:r>
    </w:p>
    <w:p w14:paraId="23ACE488" w14:textId="77777777" w:rsidR="009A7B8B" w:rsidRPr="009A7B8B" w:rsidRDefault="009A7B8B" w:rsidP="009A7B8B">
      <w:pPr>
        <w:pStyle w:val="Bibliography"/>
      </w:pPr>
      <w:r w:rsidRPr="009A7B8B">
        <w:t>20.</w:t>
      </w:r>
      <w:r w:rsidRPr="009A7B8B">
        <w:tab/>
      </w:r>
      <w:proofErr w:type="spellStart"/>
      <w:r w:rsidRPr="009A7B8B">
        <w:t>Omoloye</w:t>
      </w:r>
      <w:proofErr w:type="spellEnd"/>
      <w:r w:rsidRPr="009A7B8B">
        <w:t xml:space="preserve">, M. A., Sanusi, A. O. &amp; Sanusi, I. O. Modeling and Sensitivity Analysis of Dynamical Transmission of Lassa Fever. Int. J. Res. Rev. </w:t>
      </w:r>
      <w:r w:rsidRPr="009A7B8B">
        <w:rPr>
          <w:b/>
          <w:bCs/>
        </w:rPr>
        <w:t>8</w:t>
      </w:r>
      <w:r w:rsidRPr="009A7B8B">
        <w:t>, 531–539 (2021).</w:t>
      </w:r>
    </w:p>
    <w:p w14:paraId="3AC80774" w14:textId="77777777" w:rsidR="009A7B8B" w:rsidRPr="009A7B8B" w:rsidRDefault="009A7B8B" w:rsidP="009A7B8B">
      <w:pPr>
        <w:pStyle w:val="Bibliography"/>
      </w:pPr>
      <w:r w:rsidRPr="009A7B8B">
        <w:t>21.</w:t>
      </w:r>
      <w:r w:rsidRPr="009A7B8B">
        <w:tab/>
        <w:t xml:space="preserve">Hamam, H. et al. Deciphering the enigma of Lassa virus transmission dynamics and strategies for effective epidemic control through awareness campaigns and rodenticides. Sci. Rep. </w:t>
      </w:r>
      <w:r w:rsidRPr="009A7B8B">
        <w:rPr>
          <w:b/>
          <w:bCs/>
        </w:rPr>
        <w:t>14</w:t>
      </w:r>
      <w:r w:rsidRPr="009A7B8B">
        <w:t>, 18079 (2024).</w:t>
      </w:r>
    </w:p>
    <w:p w14:paraId="26D2C303" w14:textId="77777777" w:rsidR="009A7B8B" w:rsidRPr="009A7B8B" w:rsidRDefault="009A7B8B" w:rsidP="009A7B8B">
      <w:pPr>
        <w:pStyle w:val="Bibliography"/>
      </w:pPr>
      <w:r w:rsidRPr="009A7B8B">
        <w:t>22.</w:t>
      </w:r>
      <w:r w:rsidRPr="009A7B8B">
        <w:tab/>
        <w:t>Pranav S. Kulkarni (</w:t>
      </w:r>
      <w:proofErr w:type="spellStart"/>
      <w:r w:rsidRPr="009A7B8B">
        <w:t>uid</w:t>
      </w:r>
      <w:proofErr w:type="spellEnd"/>
      <w:r w:rsidRPr="009A7B8B">
        <w:t xml:space="preserve">: </w:t>
      </w:r>
      <w:proofErr w:type="spellStart"/>
      <w:r w:rsidRPr="009A7B8B">
        <w:t>vetpsk</w:t>
      </w:r>
      <w:proofErr w:type="spellEnd"/>
      <w:r w:rsidRPr="009A7B8B">
        <w:t>). Derived dataset for Kulkarni et al. The Global Biodiversity Information Facility https://doi.org/10.15468/DD.6U8HUK (2025).</w:t>
      </w:r>
    </w:p>
    <w:p w14:paraId="7E9003B5" w14:textId="77777777" w:rsidR="009A7B8B" w:rsidRPr="009A7B8B" w:rsidRDefault="009A7B8B" w:rsidP="009A7B8B">
      <w:pPr>
        <w:pStyle w:val="Bibliography"/>
      </w:pPr>
      <w:r w:rsidRPr="009A7B8B">
        <w:t>23.</w:t>
      </w:r>
      <w:r w:rsidRPr="009A7B8B">
        <w:tab/>
        <w:t xml:space="preserve">Booth, T. H., Nix, H. A., Busby, J. R. &amp; Hutchinson, M. F. </w:t>
      </w:r>
      <w:proofErr w:type="spellStart"/>
      <w:r w:rsidRPr="009A7B8B">
        <w:rPr>
          <w:smallCaps/>
        </w:rPr>
        <w:t>bioclim</w:t>
      </w:r>
      <w:proofErr w:type="spellEnd"/>
      <w:r w:rsidRPr="009A7B8B">
        <w:t xml:space="preserve"> : the first species distribution modelling package, its early applications and relevance to most current </w:t>
      </w:r>
      <w:proofErr w:type="spellStart"/>
      <w:r w:rsidRPr="009A7B8B">
        <w:rPr>
          <w:smallCaps/>
        </w:rPr>
        <w:t>MaxEnt</w:t>
      </w:r>
      <w:proofErr w:type="spellEnd"/>
      <w:r w:rsidRPr="009A7B8B">
        <w:t xml:space="preserve"> studies. Divers. </w:t>
      </w:r>
      <w:proofErr w:type="spellStart"/>
      <w:r w:rsidRPr="009A7B8B">
        <w:t>Distrib</w:t>
      </w:r>
      <w:proofErr w:type="spellEnd"/>
      <w:r w:rsidRPr="009A7B8B">
        <w:t xml:space="preserve">. </w:t>
      </w:r>
      <w:r w:rsidRPr="009A7B8B">
        <w:rPr>
          <w:b/>
          <w:bCs/>
        </w:rPr>
        <w:t>20</w:t>
      </w:r>
      <w:r w:rsidRPr="009A7B8B">
        <w:t>, 1–9 (2014).</w:t>
      </w:r>
    </w:p>
    <w:p w14:paraId="75EB2ABD" w14:textId="77777777" w:rsidR="009A7B8B" w:rsidRPr="009A7B8B" w:rsidRDefault="009A7B8B" w:rsidP="009A7B8B">
      <w:pPr>
        <w:pStyle w:val="Bibliography"/>
      </w:pPr>
      <w:r w:rsidRPr="009A7B8B">
        <w:t>24.</w:t>
      </w:r>
      <w:r w:rsidRPr="009A7B8B">
        <w:tab/>
        <w:t xml:space="preserve">Fick, S. E. &amp; </w:t>
      </w:r>
      <w:proofErr w:type="spellStart"/>
      <w:r w:rsidRPr="009A7B8B">
        <w:t>Hijmans</w:t>
      </w:r>
      <w:proofErr w:type="spellEnd"/>
      <w:r w:rsidRPr="009A7B8B">
        <w:t xml:space="preserve">, R. J. </w:t>
      </w:r>
      <w:proofErr w:type="spellStart"/>
      <w:r w:rsidRPr="009A7B8B">
        <w:t>WorldClim</w:t>
      </w:r>
      <w:proofErr w:type="spellEnd"/>
      <w:r w:rsidRPr="009A7B8B">
        <w:t xml:space="preserve"> 2: new 1-km spatial resolution climate surfaces for global land areas. Int. J. </w:t>
      </w:r>
      <w:proofErr w:type="spellStart"/>
      <w:r w:rsidRPr="009A7B8B">
        <w:t>Climatol</w:t>
      </w:r>
      <w:proofErr w:type="spellEnd"/>
      <w:r w:rsidRPr="009A7B8B">
        <w:t xml:space="preserve">. </w:t>
      </w:r>
      <w:r w:rsidRPr="009A7B8B">
        <w:rPr>
          <w:b/>
          <w:bCs/>
        </w:rPr>
        <w:t>37</w:t>
      </w:r>
      <w:r w:rsidRPr="009A7B8B">
        <w:t>, 4302–4315 (2017).</w:t>
      </w:r>
    </w:p>
    <w:p w14:paraId="59D39BC1" w14:textId="77777777" w:rsidR="009A7B8B" w:rsidRPr="009A7B8B" w:rsidRDefault="009A7B8B" w:rsidP="009A7B8B">
      <w:pPr>
        <w:pStyle w:val="Bibliography"/>
      </w:pPr>
      <w:r w:rsidRPr="009A7B8B">
        <w:t>25.</w:t>
      </w:r>
      <w:r w:rsidRPr="009A7B8B">
        <w:tab/>
        <w:t>IUCN. The IUCN Red List of Threatened Species. IUCN Red List of Threatened Species https://www.iucnredlist.org/en (2025).</w:t>
      </w:r>
    </w:p>
    <w:p w14:paraId="260B2823" w14:textId="77777777" w:rsidR="009A7B8B" w:rsidRPr="009A7B8B" w:rsidRDefault="009A7B8B" w:rsidP="009A7B8B">
      <w:pPr>
        <w:pStyle w:val="Bibliography"/>
      </w:pPr>
      <w:r w:rsidRPr="009A7B8B">
        <w:t>26.</w:t>
      </w:r>
      <w:r w:rsidRPr="009A7B8B">
        <w:tab/>
        <w:t xml:space="preserve">Flores-Pérez, N., Kulkarni, P., </w:t>
      </w:r>
      <w:proofErr w:type="spellStart"/>
      <w:r w:rsidRPr="009A7B8B">
        <w:t>Uhart</w:t>
      </w:r>
      <w:proofErr w:type="spellEnd"/>
      <w:r w:rsidRPr="009A7B8B">
        <w:t xml:space="preserve">, M. &amp; Pandit, P. S. Climate Change Impact on Human-Rodent Interfaces: Modeling </w:t>
      </w:r>
      <w:proofErr w:type="spellStart"/>
      <w:r w:rsidRPr="009A7B8B">
        <w:t>Junin</w:t>
      </w:r>
      <w:proofErr w:type="spellEnd"/>
      <w:r w:rsidRPr="009A7B8B">
        <w:t xml:space="preserve"> Virus Reservoir Shifts. </w:t>
      </w:r>
      <w:proofErr w:type="spellStart"/>
      <w:r w:rsidRPr="009A7B8B">
        <w:t>EcoHealth</w:t>
      </w:r>
      <w:proofErr w:type="spellEnd"/>
      <w:r w:rsidRPr="009A7B8B">
        <w:t xml:space="preserve"> (2025) doi:10.1007/s10393-025-01723-z.</w:t>
      </w:r>
    </w:p>
    <w:p w14:paraId="150F8535" w14:textId="77777777" w:rsidR="009A7B8B" w:rsidRPr="009A7B8B" w:rsidRDefault="009A7B8B" w:rsidP="009A7B8B">
      <w:pPr>
        <w:pStyle w:val="Bibliography"/>
      </w:pPr>
      <w:r w:rsidRPr="009A7B8B">
        <w:t>27.</w:t>
      </w:r>
      <w:r w:rsidRPr="009A7B8B">
        <w:tab/>
        <w:t>El-</w:t>
      </w:r>
      <w:proofErr w:type="spellStart"/>
      <w:r w:rsidRPr="009A7B8B">
        <w:t>Gabbas</w:t>
      </w:r>
      <w:proofErr w:type="spellEnd"/>
      <w:r w:rsidRPr="009A7B8B">
        <w:t xml:space="preserve">, A. &amp; Dormann, C. F. Wrong, but useful: regional species distribution models may not be improved by range-wide data under biased sampling. Ecol. Evol. </w:t>
      </w:r>
      <w:r w:rsidRPr="009A7B8B">
        <w:rPr>
          <w:b/>
          <w:bCs/>
        </w:rPr>
        <w:t>8</w:t>
      </w:r>
      <w:r w:rsidRPr="009A7B8B">
        <w:t>, 2196–2206 (2018).</w:t>
      </w:r>
    </w:p>
    <w:p w14:paraId="0F760877" w14:textId="77777777" w:rsidR="009A7B8B" w:rsidRPr="009A7B8B" w:rsidRDefault="009A7B8B" w:rsidP="009A7B8B">
      <w:pPr>
        <w:pStyle w:val="Bibliography"/>
      </w:pPr>
      <w:r w:rsidRPr="009A7B8B">
        <w:t>28.</w:t>
      </w:r>
      <w:r w:rsidRPr="009A7B8B">
        <w:tab/>
        <w:t xml:space="preserve">Elith, J. &amp; </w:t>
      </w:r>
      <w:proofErr w:type="spellStart"/>
      <w:r w:rsidRPr="009A7B8B">
        <w:t>Leathwick</w:t>
      </w:r>
      <w:proofErr w:type="spellEnd"/>
      <w:r w:rsidRPr="009A7B8B">
        <w:t xml:space="preserve">, J. R. Species Distribution Models: Ecological Explanation and Prediction Across Space and Time. Annu. Rev. Ecol. Evol. Syst. </w:t>
      </w:r>
      <w:r w:rsidRPr="009A7B8B">
        <w:rPr>
          <w:b/>
          <w:bCs/>
        </w:rPr>
        <w:t>40</w:t>
      </w:r>
      <w:r w:rsidRPr="009A7B8B">
        <w:t>, 677–697 (2009).</w:t>
      </w:r>
    </w:p>
    <w:p w14:paraId="3E2F7846" w14:textId="77777777" w:rsidR="009A7B8B" w:rsidRPr="009A7B8B" w:rsidRDefault="009A7B8B" w:rsidP="009A7B8B">
      <w:pPr>
        <w:pStyle w:val="Bibliography"/>
      </w:pPr>
      <w:r w:rsidRPr="009A7B8B">
        <w:t>29.</w:t>
      </w:r>
      <w:r w:rsidRPr="009A7B8B">
        <w:tab/>
      </w:r>
      <w:proofErr w:type="spellStart"/>
      <w:r w:rsidRPr="009A7B8B">
        <w:t>Guillaumot</w:t>
      </w:r>
      <w:proofErr w:type="spellEnd"/>
      <w:r w:rsidRPr="009A7B8B">
        <w:t xml:space="preserve">, C., Martin, A., </w:t>
      </w:r>
      <w:proofErr w:type="spellStart"/>
      <w:r w:rsidRPr="009A7B8B">
        <w:t>Eléaume</w:t>
      </w:r>
      <w:proofErr w:type="spellEnd"/>
      <w:r w:rsidRPr="009A7B8B">
        <w:t xml:space="preserve">, M. &amp; </w:t>
      </w:r>
      <w:proofErr w:type="spellStart"/>
      <w:r w:rsidRPr="009A7B8B">
        <w:t>Saucède</w:t>
      </w:r>
      <w:proofErr w:type="spellEnd"/>
      <w:r w:rsidRPr="009A7B8B">
        <w:t xml:space="preserve">, T. Methods for improving species distribution models in data-poor areas: example of sub-Antarctic benthic species on the Kerguelen Plateau. Mar. Ecol. Prog. Ser. </w:t>
      </w:r>
      <w:r w:rsidRPr="009A7B8B">
        <w:rPr>
          <w:b/>
          <w:bCs/>
        </w:rPr>
        <w:t>594</w:t>
      </w:r>
      <w:r w:rsidRPr="009A7B8B">
        <w:t>, 149–164 (2018).</w:t>
      </w:r>
    </w:p>
    <w:p w14:paraId="3E25F45D" w14:textId="77777777" w:rsidR="009A7B8B" w:rsidRPr="009A7B8B" w:rsidRDefault="009A7B8B" w:rsidP="009A7B8B">
      <w:pPr>
        <w:pStyle w:val="Bibliography"/>
      </w:pPr>
      <w:r w:rsidRPr="009A7B8B">
        <w:t>30.</w:t>
      </w:r>
      <w:r w:rsidRPr="009A7B8B">
        <w:tab/>
        <w:t xml:space="preserve">Wisz, M. S. et al. Effects of sample size on the performance of species distribution models. Divers. </w:t>
      </w:r>
      <w:proofErr w:type="spellStart"/>
      <w:r w:rsidRPr="009A7B8B">
        <w:t>Distrib</w:t>
      </w:r>
      <w:proofErr w:type="spellEnd"/>
      <w:r w:rsidRPr="009A7B8B">
        <w:t xml:space="preserve">. </w:t>
      </w:r>
      <w:r w:rsidRPr="009A7B8B">
        <w:rPr>
          <w:b/>
          <w:bCs/>
        </w:rPr>
        <w:t>14</w:t>
      </w:r>
      <w:r w:rsidRPr="009A7B8B">
        <w:t>, 763–773 (2008).</w:t>
      </w:r>
    </w:p>
    <w:p w14:paraId="511C72F2" w14:textId="77777777" w:rsidR="009A7B8B" w:rsidRPr="009A7B8B" w:rsidRDefault="009A7B8B" w:rsidP="009A7B8B">
      <w:pPr>
        <w:pStyle w:val="Bibliography"/>
      </w:pPr>
      <w:r w:rsidRPr="009A7B8B">
        <w:t>31.</w:t>
      </w:r>
      <w:r w:rsidRPr="009A7B8B">
        <w:tab/>
      </w:r>
      <w:proofErr w:type="spellStart"/>
      <w:r w:rsidRPr="009A7B8B">
        <w:t>Grenouillet</w:t>
      </w:r>
      <w:proofErr w:type="spellEnd"/>
      <w:r w:rsidRPr="009A7B8B">
        <w:t xml:space="preserve">, G., Buisson, L., </w:t>
      </w:r>
      <w:proofErr w:type="spellStart"/>
      <w:r w:rsidRPr="009A7B8B">
        <w:t>Casajus</w:t>
      </w:r>
      <w:proofErr w:type="spellEnd"/>
      <w:r w:rsidRPr="009A7B8B">
        <w:t xml:space="preserve">, N. &amp; Lek, S. Ensemble modelling of species distribution: the effects of geographical and environmental ranges. </w:t>
      </w:r>
      <w:proofErr w:type="spellStart"/>
      <w:r w:rsidRPr="009A7B8B">
        <w:t>Ecography</w:t>
      </w:r>
      <w:proofErr w:type="spellEnd"/>
      <w:r w:rsidRPr="009A7B8B">
        <w:t xml:space="preserve"> </w:t>
      </w:r>
      <w:r w:rsidRPr="009A7B8B">
        <w:rPr>
          <w:b/>
          <w:bCs/>
        </w:rPr>
        <w:t>34</w:t>
      </w:r>
      <w:r w:rsidRPr="009A7B8B">
        <w:t>, 9–17 (2011).</w:t>
      </w:r>
    </w:p>
    <w:p w14:paraId="4B727B9D" w14:textId="77777777" w:rsidR="009A7B8B" w:rsidRPr="009A7B8B" w:rsidRDefault="009A7B8B" w:rsidP="009A7B8B">
      <w:pPr>
        <w:pStyle w:val="Bibliography"/>
      </w:pPr>
      <w:r w:rsidRPr="009A7B8B">
        <w:t>32.</w:t>
      </w:r>
      <w:r w:rsidRPr="009A7B8B">
        <w:tab/>
        <w:t xml:space="preserve">Guo, C. et al. Uncertainty in ensemble modelling of large-scale species distribution: Effects from species characteristics and model techniques. Ecol. Model. </w:t>
      </w:r>
      <w:r w:rsidRPr="009A7B8B">
        <w:rPr>
          <w:b/>
          <w:bCs/>
        </w:rPr>
        <w:t>306</w:t>
      </w:r>
      <w:r w:rsidRPr="009A7B8B">
        <w:t>, 67–75 (2015).</w:t>
      </w:r>
    </w:p>
    <w:p w14:paraId="01FD1DBD" w14:textId="77777777" w:rsidR="009A7B8B" w:rsidRPr="009A7B8B" w:rsidRDefault="009A7B8B" w:rsidP="009A7B8B">
      <w:pPr>
        <w:pStyle w:val="Bibliography"/>
      </w:pPr>
      <w:r w:rsidRPr="009A7B8B">
        <w:t>33.</w:t>
      </w:r>
      <w:r w:rsidRPr="009A7B8B">
        <w:tab/>
        <w:t xml:space="preserve">Chen, H., Sun, J., Lin, W. &amp; Xu, H. Comparison of CMIP6 and CMIP5 models in simulating climate extremes. Sci. Bull. </w:t>
      </w:r>
      <w:r w:rsidRPr="009A7B8B">
        <w:rPr>
          <w:b/>
          <w:bCs/>
        </w:rPr>
        <w:t>65</w:t>
      </w:r>
      <w:r w:rsidRPr="009A7B8B">
        <w:t>, 1415–1418 (2020).</w:t>
      </w:r>
    </w:p>
    <w:p w14:paraId="666A9E1F" w14:textId="77777777" w:rsidR="009A7B8B" w:rsidRPr="009A7B8B" w:rsidRDefault="009A7B8B" w:rsidP="009A7B8B">
      <w:pPr>
        <w:pStyle w:val="Bibliography"/>
      </w:pPr>
      <w:r w:rsidRPr="009A7B8B">
        <w:t>34.</w:t>
      </w:r>
      <w:r w:rsidRPr="009A7B8B">
        <w:tab/>
        <w:t xml:space="preserve">Riahi, K. et al. The Shared Socioeconomic Pathways and their energy, land use, and greenhouse gas emissions implications: An overview. Glob. Environ. Change </w:t>
      </w:r>
      <w:r w:rsidRPr="009A7B8B">
        <w:rPr>
          <w:b/>
          <w:bCs/>
        </w:rPr>
        <w:t>42</w:t>
      </w:r>
      <w:r w:rsidRPr="009A7B8B">
        <w:t>, 153–168 (2017).</w:t>
      </w:r>
    </w:p>
    <w:p w14:paraId="2340E987" w14:textId="77777777" w:rsidR="009A7B8B" w:rsidRPr="009A7B8B" w:rsidRDefault="009A7B8B" w:rsidP="009A7B8B">
      <w:pPr>
        <w:pStyle w:val="Bibliography"/>
      </w:pPr>
      <w:r w:rsidRPr="009A7B8B">
        <w:t>35.</w:t>
      </w:r>
      <w:r w:rsidRPr="009A7B8B">
        <w:tab/>
        <w:t xml:space="preserve">Milazzo, M. L. et al. Transmission of Guanarito and </w:t>
      </w:r>
      <w:proofErr w:type="spellStart"/>
      <w:r w:rsidRPr="009A7B8B">
        <w:t>Pirital</w:t>
      </w:r>
      <w:proofErr w:type="spellEnd"/>
      <w:r w:rsidRPr="009A7B8B">
        <w:t xml:space="preserve"> Viruses among Wild Rodents, Venezuela - Volume 17, Number 12—December 2011 - Emerging Infectious Diseases journal - CDC. doi:10.3201/eid1712.110393.</w:t>
      </w:r>
    </w:p>
    <w:p w14:paraId="0C4B977E" w14:textId="77777777" w:rsidR="009A7B8B" w:rsidRPr="009A7B8B" w:rsidRDefault="009A7B8B" w:rsidP="009A7B8B">
      <w:pPr>
        <w:pStyle w:val="Bibliography"/>
      </w:pPr>
      <w:r w:rsidRPr="009A7B8B">
        <w:t>36.</w:t>
      </w:r>
      <w:r w:rsidRPr="009A7B8B">
        <w:tab/>
        <w:t xml:space="preserve">Tesh, R. B. et al. Field studies on the epidemiology of Venezuelan hemorrhagic fever: implication of the cotton rat Sigmodon alstoni as the probable rodent reservoir. Am. J. Trop. Med. </w:t>
      </w:r>
      <w:proofErr w:type="spellStart"/>
      <w:r w:rsidRPr="009A7B8B">
        <w:t>Hyg</w:t>
      </w:r>
      <w:proofErr w:type="spellEnd"/>
      <w:r w:rsidRPr="009A7B8B">
        <w:t xml:space="preserve">. </w:t>
      </w:r>
      <w:r w:rsidRPr="009A7B8B">
        <w:rPr>
          <w:b/>
          <w:bCs/>
        </w:rPr>
        <w:t>49</w:t>
      </w:r>
      <w:r w:rsidRPr="009A7B8B">
        <w:t>, 227–235 (1993).</w:t>
      </w:r>
    </w:p>
    <w:p w14:paraId="4AFF8022" w14:textId="77777777" w:rsidR="009A7B8B" w:rsidRPr="009A7B8B" w:rsidRDefault="009A7B8B" w:rsidP="009A7B8B">
      <w:pPr>
        <w:pStyle w:val="Bibliography"/>
      </w:pPr>
      <w:r w:rsidRPr="009A7B8B">
        <w:t>37.</w:t>
      </w:r>
      <w:r w:rsidRPr="009A7B8B">
        <w:tab/>
        <w:t>Weaver, S. C. et al. Guanarito Virus (</w:t>
      </w:r>
      <w:proofErr w:type="spellStart"/>
      <w:r w:rsidRPr="009A7B8B">
        <w:t>Arenaviridae</w:t>
      </w:r>
      <w:proofErr w:type="spellEnd"/>
      <w:r w:rsidRPr="009A7B8B">
        <w:t xml:space="preserve">) Isolates from Endemic and Outlying Localities in Venezuela: Sequence Comparisons among and within Strains Isolated from Venezuelan Hemorrhagic Fever Patients and Rodents. Virology </w:t>
      </w:r>
      <w:r w:rsidRPr="009A7B8B">
        <w:rPr>
          <w:b/>
          <w:bCs/>
        </w:rPr>
        <w:t>266</w:t>
      </w:r>
      <w:r w:rsidRPr="009A7B8B">
        <w:t>, 189–195 (2000).</w:t>
      </w:r>
    </w:p>
    <w:p w14:paraId="46E37D81" w14:textId="77777777" w:rsidR="009A7B8B" w:rsidRPr="009A7B8B" w:rsidRDefault="009A7B8B" w:rsidP="009A7B8B">
      <w:pPr>
        <w:pStyle w:val="Bibliography"/>
      </w:pPr>
      <w:r w:rsidRPr="009A7B8B">
        <w:t>38.</w:t>
      </w:r>
      <w:r w:rsidRPr="009A7B8B">
        <w:tab/>
        <w:t xml:space="preserve">Salazar-Bravo, J., Ruedas, L. A. &amp; Yates, T. L. Mammalian Reservoirs of Arenaviruses. in Arenaviruses I: The Epidemiology, Molecular and Cell Biology of Arenaviruses (ed. </w:t>
      </w:r>
      <w:proofErr w:type="spellStart"/>
      <w:r w:rsidRPr="009A7B8B">
        <w:t>Oldstone</w:t>
      </w:r>
      <w:proofErr w:type="spellEnd"/>
      <w:r w:rsidRPr="009A7B8B">
        <w:t>, M. B. A.) 25–63 (Springer, Berlin, Heidelberg, 2002). doi:10.1007/978-3-642-56029-3_2.</w:t>
      </w:r>
    </w:p>
    <w:p w14:paraId="20529FF2" w14:textId="77777777" w:rsidR="009A7B8B" w:rsidRPr="009A7B8B" w:rsidRDefault="009A7B8B" w:rsidP="009A7B8B">
      <w:pPr>
        <w:pStyle w:val="Bibliography"/>
      </w:pPr>
      <w:r w:rsidRPr="009A7B8B">
        <w:t>39.</w:t>
      </w:r>
      <w:r w:rsidRPr="009A7B8B">
        <w:tab/>
        <w:t xml:space="preserve">Mills, J. N. et al. A Longitudinal Study of </w:t>
      </w:r>
      <w:proofErr w:type="spellStart"/>
      <w:r w:rsidRPr="009A7B8B">
        <w:t>Junin</w:t>
      </w:r>
      <w:proofErr w:type="spellEnd"/>
      <w:r w:rsidRPr="009A7B8B">
        <w:t xml:space="preserve"> Virus Activity in the Rodent Reservoir of </w:t>
      </w:r>
      <w:proofErr w:type="spellStart"/>
      <w:r w:rsidRPr="009A7B8B">
        <w:t>Agrentine</w:t>
      </w:r>
      <w:proofErr w:type="spellEnd"/>
      <w:r w:rsidRPr="009A7B8B">
        <w:t xml:space="preserve"> Hemorrhagic Fever. Am. J. Trop. Med. </w:t>
      </w:r>
      <w:proofErr w:type="spellStart"/>
      <w:r w:rsidRPr="009A7B8B">
        <w:t>Hyg</w:t>
      </w:r>
      <w:proofErr w:type="spellEnd"/>
      <w:r w:rsidRPr="009A7B8B">
        <w:t xml:space="preserve">. </w:t>
      </w:r>
      <w:r w:rsidRPr="009A7B8B">
        <w:rPr>
          <w:b/>
          <w:bCs/>
        </w:rPr>
        <w:t>47</w:t>
      </w:r>
      <w:r w:rsidRPr="009A7B8B">
        <w:t>, 749–763 (1992).</w:t>
      </w:r>
    </w:p>
    <w:p w14:paraId="1CCED7D7" w14:textId="77777777" w:rsidR="009A7B8B" w:rsidRPr="009A7B8B" w:rsidRDefault="009A7B8B" w:rsidP="009A7B8B">
      <w:pPr>
        <w:pStyle w:val="Bibliography"/>
      </w:pPr>
      <w:r w:rsidRPr="009A7B8B">
        <w:t>40.</w:t>
      </w:r>
      <w:r w:rsidRPr="009A7B8B">
        <w:tab/>
        <w:t xml:space="preserve">Morales, M. A. et al. Evaluation of an enzyme-linked immunosorbent assay for detection of antibodies to </w:t>
      </w:r>
      <w:proofErr w:type="spellStart"/>
      <w:r w:rsidRPr="009A7B8B">
        <w:t>Junin</w:t>
      </w:r>
      <w:proofErr w:type="spellEnd"/>
      <w:r w:rsidRPr="009A7B8B">
        <w:t xml:space="preserve"> virus in rodents. J. </w:t>
      </w:r>
      <w:proofErr w:type="spellStart"/>
      <w:r w:rsidRPr="009A7B8B">
        <w:t>Virol</w:t>
      </w:r>
      <w:proofErr w:type="spellEnd"/>
      <w:r w:rsidRPr="009A7B8B">
        <w:t xml:space="preserve">. Methods </w:t>
      </w:r>
      <w:r w:rsidRPr="009A7B8B">
        <w:rPr>
          <w:b/>
          <w:bCs/>
        </w:rPr>
        <w:t>103</w:t>
      </w:r>
      <w:r w:rsidRPr="009A7B8B">
        <w:t>, 57–66 (2002).</w:t>
      </w:r>
    </w:p>
    <w:p w14:paraId="463B0D2D" w14:textId="77777777" w:rsidR="009A7B8B" w:rsidRPr="009A7B8B" w:rsidRDefault="009A7B8B" w:rsidP="009A7B8B">
      <w:pPr>
        <w:pStyle w:val="Bibliography"/>
      </w:pPr>
      <w:r w:rsidRPr="009A7B8B">
        <w:t>41.</w:t>
      </w:r>
      <w:r w:rsidRPr="009A7B8B">
        <w:tab/>
        <w:t xml:space="preserve">Salazar-Bravo, J. et al. Natural </w:t>
      </w:r>
      <w:proofErr w:type="spellStart"/>
      <w:r w:rsidRPr="009A7B8B">
        <w:t>nidality</w:t>
      </w:r>
      <w:proofErr w:type="spellEnd"/>
      <w:r w:rsidRPr="009A7B8B">
        <w:t xml:space="preserve"> in Bolivian hemorrhagic fever and the systematics of the reservoir species. Infect. Genet. Evol. </w:t>
      </w:r>
      <w:r w:rsidRPr="009A7B8B">
        <w:rPr>
          <w:b/>
          <w:bCs/>
        </w:rPr>
        <w:t>1</w:t>
      </w:r>
      <w:r w:rsidRPr="009A7B8B">
        <w:t>, 191–199 (2002).</w:t>
      </w:r>
    </w:p>
    <w:p w14:paraId="6275486B" w14:textId="77777777" w:rsidR="009A7B8B" w:rsidRPr="009A7B8B" w:rsidRDefault="009A7B8B" w:rsidP="009A7B8B">
      <w:pPr>
        <w:pStyle w:val="Bibliography"/>
      </w:pPr>
      <w:r w:rsidRPr="009A7B8B">
        <w:t>42.</w:t>
      </w:r>
      <w:r w:rsidRPr="009A7B8B">
        <w:tab/>
        <w:t>González-</w:t>
      </w:r>
      <w:proofErr w:type="spellStart"/>
      <w:r w:rsidRPr="009A7B8B">
        <w:t>Ittig</w:t>
      </w:r>
      <w:proofErr w:type="spellEnd"/>
      <w:r w:rsidRPr="009A7B8B">
        <w:t xml:space="preserve">, R. E. et al. Molecular systematics and biogeographic insights of the Calomys callosus complex (Rodentia, </w:t>
      </w:r>
      <w:proofErr w:type="spellStart"/>
      <w:r w:rsidRPr="009A7B8B">
        <w:t>Cricetidae</w:t>
      </w:r>
      <w:proofErr w:type="spellEnd"/>
      <w:r w:rsidRPr="009A7B8B">
        <w:t xml:space="preserve">). Zool. Scr. </w:t>
      </w:r>
      <w:r w:rsidRPr="009A7B8B">
        <w:rPr>
          <w:b/>
          <w:bCs/>
        </w:rPr>
        <w:t>51</w:t>
      </w:r>
      <w:r w:rsidRPr="009A7B8B">
        <w:t>, 498–521 (2022).</w:t>
      </w:r>
    </w:p>
    <w:p w14:paraId="48681F3E" w14:textId="77777777" w:rsidR="009A7B8B" w:rsidRPr="009A7B8B" w:rsidRDefault="009A7B8B" w:rsidP="009A7B8B">
      <w:pPr>
        <w:pStyle w:val="Bibliography"/>
      </w:pPr>
      <w:r w:rsidRPr="009A7B8B">
        <w:t>43.</w:t>
      </w:r>
      <w:r w:rsidRPr="009A7B8B">
        <w:tab/>
        <w:t xml:space="preserve">Tapia-Ramírez, G. et al. A Review of </w:t>
      </w:r>
      <w:proofErr w:type="spellStart"/>
      <w:r w:rsidRPr="009A7B8B">
        <w:t>Mammarenaviruses</w:t>
      </w:r>
      <w:proofErr w:type="spellEnd"/>
      <w:r w:rsidRPr="009A7B8B">
        <w:t xml:space="preserve"> and Rodent Reservoirs in the Americas. </w:t>
      </w:r>
      <w:proofErr w:type="spellStart"/>
      <w:r w:rsidRPr="009A7B8B">
        <w:t>EcoHealth</w:t>
      </w:r>
      <w:proofErr w:type="spellEnd"/>
      <w:r w:rsidRPr="009A7B8B">
        <w:t xml:space="preserve"> </w:t>
      </w:r>
      <w:r w:rsidRPr="009A7B8B">
        <w:rPr>
          <w:b/>
          <w:bCs/>
        </w:rPr>
        <w:t>19</w:t>
      </w:r>
      <w:r w:rsidRPr="009A7B8B">
        <w:t>, 22–39 (2022).</w:t>
      </w:r>
    </w:p>
    <w:p w14:paraId="5D83565A" w14:textId="77777777" w:rsidR="009A7B8B" w:rsidRPr="009A7B8B" w:rsidRDefault="009A7B8B" w:rsidP="009A7B8B">
      <w:pPr>
        <w:pStyle w:val="Bibliography"/>
      </w:pPr>
      <w:r w:rsidRPr="009A7B8B">
        <w:t>44.</w:t>
      </w:r>
      <w:r w:rsidRPr="009A7B8B">
        <w:tab/>
        <w:t xml:space="preserve">Lendino, A., Castellanos, A. A., Pigott, D. M. &amp; Han, B. A. A review of emerging health threats from zoonotic New World </w:t>
      </w:r>
      <w:proofErr w:type="spellStart"/>
      <w:r w:rsidRPr="009A7B8B">
        <w:t>mammarenaviruses</w:t>
      </w:r>
      <w:proofErr w:type="spellEnd"/>
      <w:r w:rsidRPr="009A7B8B">
        <w:t xml:space="preserve">. BMC </w:t>
      </w:r>
      <w:proofErr w:type="spellStart"/>
      <w:r w:rsidRPr="009A7B8B">
        <w:t>Microbiol</w:t>
      </w:r>
      <w:proofErr w:type="spellEnd"/>
      <w:r w:rsidRPr="009A7B8B">
        <w:t xml:space="preserve">. </w:t>
      </w:r>
      <w:r w:rsidRPr="009A7B8B">
        <w:rPr>
          <w:b/>
          <w:bCs/>
        </w:rPr>
        <w:t>24</w:t>
      </w:r>
      <w:r w:rsidRPr="009A7B8B">
        <w:t>, 115 (2024).</w:t>
      </w:r>
    </w:p>
    <w:p w14:paraId="1294A9D1" w14:textId="77777777" w:rsidR="009A7B8B" w:rsidRPr="009A7B8B" w:rsidRDefault="009A7B8B" w:rsidP="009A7B8B">
      <w:pPr>
        <w:pStyle w:val="Bibliography"/>
      </w:pPr>
      <w:r w:rsidRPr="009A7B8B">
        <w:t>45.</w:t>
      </w:r>
      <w:r w:rsidRPr="009A7B8B">
        <w:tab/>
      </w:r>
      <w:proofErr w:type="spellStart"/>
      <w:r w:rsidRPr="009A7B8B">
        <w:t>Meerburg</w:t>
      </w:r>
      <w:proofErr w:type="spellEnd"/>
      <w:r w:rsidRPr="009A7B8B">
        <w:t xml:space="preserve">, B. G., Singleton, G. R. &amp; </w:t>
      </w:r>
      <w:proofErr w:type="spellStart"/>
      <w:r w:rsidRPr="009A7B8B">
        <w:t>Kijlstra</w:t>
      </w:r>
      <w:proofErr w:type="spellEnd"/>
      <w:r w:rsidRPr="009A7B8B">
        <w:t xml:space="preserve">, A. Rodent-borne diseases and their risks for public health. Crit. Rev. </w:t>
      </w:r>
      <w:proofErr w:type="spellStart"/>
      <w:r w:rsidRPr="009A7B8B">
        <w:t>Microbiol</w:t>
      </w:r>
      <w:proofErr w:type="spellEnd"/>
      <w:r w:rsidRPr="009A7B8B">
        <w:t xml:space="preserve">. </w:t>
      </w:r>
      <w:r w:rsidRPr="009A7B8B">
        <w:rPr>
          <w:b/>
          <w:bCs/>
        </w:rPr>
        <w:t>35</w:t>
      </w:r>
      <w:r w:rsidRPr="009A7B8B">
        <w:t>, 221–270 (2009).</w:t>
      </w:r>
    </w:p>
    <w:p w14:paraId="6C4378B6" w14:textId="77777777" w:rsidR="009A7B8B" w:rsidRPr="009A7B8B" w:rsidRDefault="009A7B8B" w:rsidP="009A7B8B">
      <w:pPr>
        <w:pStyle w:val="Bibliography"/>
      </w:pPr>
      <w:r w:rsidRPr="009A7B8B">
        <w:t>46.</w:t>
      </w:r>
      <w:r w:rsidRPr="009A7B8B">
        <w:tab/>
        <w:t xml:space="preserve">Han, B. A., O’Regan, S. M., Paul Schmidt, J. &amp; Drake, J. M. Integrating data mining and transmission theory in the ecology of infectious diseases. Ecol. Lett. </w:t>
      </w:r>
      <w:r w:rsidRPr="009A7B8B">
        <w:rPr>
          <w:b/>
          <w:bCs/>
        </w:rPr>
        <w:t>23</w:t>
      </w:r>
      <w:r w:rsidRPr="009A7B8B">
        <w:t>, 1178–1188 (2020).</w:t>
      </w:r>
    </w:p>
    <w:p w14:paraId="737ACA63" w14:textId="77777777" w:rsidR="009A7B8B" w:rsidRPr="009A7B8B" w:rsidRDefault="009A7B8B" w:rsidP="009A7B8B">
      <w:pPr>
        <w:pStyle w:val="Bibliography"/>
      </w:pPr>
      <w:r w:rsidRPr="009A7B8B">
        <w:t>47.</w:t>
      </w:r>
      <w:r w:rsidRPr="009A7B8B">
        <w:tab/>
        <w:t xml:space="preserve">Plowright, R. K. et al. Pathways to zoonotic spillover. Nat. Rev. </w:t>
      </w:r>
      <w:proofErr w:type="spellStart"/>
      <w:r w:rsidRPr="009A7B8B">
        <w:t>Microbiol</w:t>
      </w:r>
      <w:proofErr w:type="spellEnd"/>
      <w:r w:rsidRPr="009A7B8B">
        <w:t xml:space="preserve">. </w:t>
      </w:r>
      <w:r w:rsidRPr="009A7B8B">
        <w:rPr>
          <w:b/>
          <w:bCs/>
        </w:rPr>
        <w:t>15</w:t>
      </w:r>
      <w:r w:rsidRPr="009A7B8B">
        <w:t>, 502–510 (2017).</w:t>
      </w:r>
    </w:p>
    <w:p w14:paraId="48B323F0" w14:textId="77777777" w:rsidR="009A7B8B" w:rsidRPr="009A7B8B" w:rsidRDefault="009A7B8B" w:rsidP="009A7B8B">
      <w:pPr>
        <w:pStyle w:val="Bibliography"/>
      </w:pPr>
      <w:r w:rsidRPr="009A7B8B">
        <w:t>48.</w:t>
      </w:r>
      <w:r w:rsidRPr="009A7B8B">
        <w:tab/>
        <w:t xml:space="preserve">Becker, D. J. et al. </w:t>
      </w:r>
      <w:proofErr w:type="spellStart"/>
      <w:r w:rsidRPr="009A7B8B">
        <w:t>Optimising</w:t>
      </w:r>
      <w:proofErr w:type="spellEnd"/>
      <w:r w:rsidRPr="009A7B8B">
        <w:t xml:space="preserve"> predictive models to </w:t>
      </w:r>
      <w:proofErr w:type="spellStart"/>
      <w:r w:rsidRPr="009A7B8B">
        <w:t>prioritise</w:t>
      </w:r>
      <w:proofErr w:type="spellEnd"/>
      <w:r w:rsidRPr="009A7B8B">
        <w:t xml:space="preserve"> viral discovery in zoonotic reservoirs. Lancet Microbe </w:t>
      </w:r>
      <w:r w:rsidRPr="009A7B8B">
        <w:rPr>
          <w:b/>
          <w:bCs/>
        </w:rPr>
        <w:t>3</w:t>
      </w:r>
      <w:r w:rsidRPr="009A7B8B">
        <w:t>, e625–e637 (2022).</w:t>
      </w:r>
    </w:p>
    <w:p w14:paraId="1B767E4A" w14:textId="77777777" w:rsidR="009A7B8B" w:rsidRPr="009A7B8B" w:rsidRDefault="009A7B8B" w:rsidP="009A7B8B">
      <w:pPr>
        <w:pStyle w:val="Bibliography"/>
      </w:pPr>
      <w:r w:rsidRPr="009A7B8B">
        <w:t>49.</w:t>
      </w:r>
      <w:r w:rsidRPr="009A7B8B">
        <w:tab/>
        <w:t xml:space="preserve">Huang, Z. Y. X., </w:t>
      </w:r>
      <w:proofErr w:type="spellStart"/>
      <w:r w:rsidRPr="009A7B8B">
        <w:t>Langevelde</w:t>
      </w:r>
      <w:proofErr w:type="spellEnd"/>
      <w:r w:rsidRPr="009A7B8B">
        <w:t xml:space="preserve">, F. V., Estrada-Peña, A., </w:t>
      </w:r>
      <w:proofErr w:type="spellStart"/>
      <w:r w:rsidRPr="009A7B8B">
        <w:t>Suzán</w:t>
      </w:r>
      <w:proofErr w:type="spellEnd"/>
      <w:r w:rsidRPr="009A7B8B">
        <w:t xml:space="preserve">, G. &amp; Boer, W. F. D. The diversity–disease relationship: evidence for and criticisms of the dilution effect. Parasitology </w:t>
      </w:r>
      <w:r w:rsidRPr="009A7B8B">
        <w:rPr>
          <w:b/>
          <w:bCs/>
        </w:rPr>
        <w:t>143</w:t>
      </w:r>
      <w:r w:rsidRPr="009A7B8B">
        <w:t>, 1075–1086 (2016).</w:t>
      </w:r>
    </w:p>
    <w:p w14:paraId="2BD79707" w14:textId="77777777" w:rsidR="009A7B8B" w:rsidRPr="009A7B8B" w:rsidRDefault="009A7B8B" w:rsidP="009A7B8B">
      <w:pPr>
        <w:pStyle w:val="Bibliography"/>
      </w:pPr>
      <w:r w:rsidRPr="009A7B8B">
        <w:t>50.</w:t>
      </w:r>
      <w:r w:rsidRPr="009A7B8B">
        <w:tab/>
        <w:t xml:space="preserve">García-Peña, G. E. et al. Land-use change and rodent-borne diseases: hazards on the shared socioeconomic pathways. Philos. Trans. R. Soc. B Biol. Sci. </w:t>
      </w:r>
      <w:r w:rsidRPr="009A7B8B">
        <w:rPr>
          <w:b/>
          <w:bCs/>
        </w:rPr>
        <w:t>376</w:t>
      </w:r>
      <w:r w:rsidRPr="009A7B8B">
        <w:t>, 20200362 (2021).</w:t>
      </w:r>
    </w:p>
    <w:p w14:paraId="08C9BF96" w14:textId="77777777" w:rsidR="009A7B8B" w:rsidRPr="009A7B8B" w:rsidRDefault="009A7B8B" w:rsidP="009A7B8B">
      <w:pPr>
        <w:pStyle w:val="Bibliography"/>
      </w:pPr>
      <w:r w:rsidRPr="009A7B8B">
        <w:t>51.</w:t>
      </w:r>
      <w:r w:rsidRPr="009A7B8B">
        <w:tab/>
        <w:t xml:space="preserve">Oliver, T. H. et al. Population density but not stability can be predicted from species distribution models. J. Appl. Ecol. </w:t>
      </w:r>
      <w:r w:rsidRPr="009A7B8B">
        <w:rPr>
          <w:b/>
          <w:bCs/>
        </w:rPr>
        <w:t>49</w:t>
      </w:r>
      <w:r w:rsidRPr="009A7B8B">
        <w:t>, 581–590 (2012).</w:t>
      </w:r>
    </w:p>
    <w:p w14:paraId="3EC7A161" w14:textId="77777777" w:rsidR="009A7B8B" w:rsidRPr="009A7B8B" w:rsidRDefault="009A7B8B" w:rsidP="009A7B8B">
      <w:pPr>
        <w:pStyle w:val="Bibliography"/>
      </w:pPr>
      <w:r w:rsidRPr="009A7B8B">
        <w:t>52.</w:t>
      </w:r>
      <w:r w:rsidRPr="009A7B8B">
        <w:tab/>
        <w:t xml:space="preserve">A. Lee-Yaw, J., L. McCune, J., </w:t>
      </w:r>
      <w:proofErr w:type="spellStart"/>
      <w:r w:rsidRPr="009A7B8B">
        <w:t>Pironon</w:t>
      </w:r>
      <w:proofErr w:type="spellEnd"/>
      <w:r w:rsidRPr="009A7B8B">
        <w:t xml:space="preserve">, S. &amp; N. Sheth, S. Species distribution models rarely predict the biology of real populations. </w:t>
      </w:r>
      <w:proofErr w:type="spellStart"/>
      <w:r w:rsidRPr="009A7B8B">
        <w:t>Ecography</w:t>
      </w:r>
      <w:proofErr w:type="spellEnd"/>
      <w:r w:rsidRPr="009A7B8B">
        <w:t xml:space="preserve"> </w:t>
      </w:r>
      <w:r w:rsidRPr="009A7B8B">
        <w:rPr>
          <w:b/>
          <w:bCs/>
        </w:rPr>
        <w:t>2022</w:t>
      </w:r>
      <w:r w:rsidRPr="009A7B8B">
        <w:t>, e05877 (2022).</w:t>
      </w:r>
    </w:p>
    <w:p w14:paraId="0B86CF72" w14:textId="77777777" w:rsidR="009A7B8B" w:rsidRPr="009A7B8B" w:rsidRDefault="009A7B8B" w:rsidP="009A7B8B">
      <w:pPr>
        <w:pStyle w:val="Bibliography"/>
      </w:pPr>
      <w:r w:rsidRPr="009A7B8B">
        <w:t>53.</w:t>
      </w:r>
      <w:r w:rsidRPr="009A7B8B">
        <w:tab/>
        <w:t>GBIF. What is GBIF? https://www.gbif.org/what-is-gbif.</w:t>
      </w:r>
    </w:p>
    <w:p w14:paraId="4DD10DA6" w14:textId="77777777" w:rsidR="009A7B8B" w:rsidRPr="009A7B8B" w:rsidRDefault="009A7B8B" w:rsidP="009A7B8B">
      <w:pPr>
        <w:pStyle w:val="Bibliography"/>
      </w:pPr>
      <w:r w:rsidRPr="009A7B8B">
        <w:t>54.</w:t>
      </w:r>
      <w:r w:rsidRPr="009A7B8B">
        <w:tab/>
        <w:t>Han, B. Supplementary data tables: Integrating data mining and transmission theory in the ecology of infectious diseases. Preprint at https://doi.org/10.25390/CARYINSTITUTE.C.4912389.V1 (2020).</w:t>
      </w:r>
    </w:p>
    <w:p w14:paraId="68056CD9" w14:textId="77777777" w:rsidR="009A7B8B" w:rsidRPr="009A7B8B" w:rsidRDefault="009A7B8B" w:rsidP="009A7B8B">
      <w:pPr>
        <w:pStyle w:val="Bibliography"/>
      </w:pPr>
      <w:r w:rsidRPr="009A7B8B">
        <w:t>55.</w:t>
      </w:r>
      <w:r w:rsidRPr="009A7B8B">
        <w:tab/>
        <w:t xml:space="preserve">Da Re, D. et al. USE it: Uniformly sampling pseudo-absences within the environmental space for applications in habitat suitability models. Methods Ecol. Evol. </w:t>
      </w:r>
      <w:r w:rsidRPr="009A7B8B">
        <w:rPr>
          <w:b/>
          <w:bCs/>
        </w:rPr>
        <w:t>14</w:t>
      </w:r>
      <w:r w:rsidRPr="009A7B8B">
        <w:t>, 2873–2887 (2023).</w:t>
      </w:r>
    </w:p>
    <w:p w14:paraId="332DAEFA" w14:textId="77777777" w:rsidR="009A7B8B" w:rsidRPr="009A7B8B" w:rsidRDefault="009A7B8B" w:rsidP="009A7B8B">
      <w:pPr>
        <w:pStyle w:val="Bibliography"/>
      </w:pPr>
      <w:r w:rsidRPr="009A7B8B">
        <w:t>56.</w:t>
      </w:r>
      <w:r w:rsidRPr="009A7B8B">
        <w:tab/>
        <w:t xml:space="preserve">Moudrý, V. et al. </w:t>
      </w:r>
      <w:proofErr w:type="spellStart"/>
      <w:r w:rsidRPr="009A7B8B">
        <w:t>Optimising</w:t>
      </w:r>
      <w:proofErr w:type="spellEnd"/>
      <w:r w:rsidRPr="009A7B8B">
        <w:t xml:space="preserve"> occurrence data in species distribution models: sample size, positional uncertainty, and sampling bias matter. </w:t>
      </w:r>
      <w:proofErr w:type="spellStart"/>
      <w:r w:rsidRPr="009A7B8B">
        <w:t>Ecography</w:t>
      </w:r>
      <w:proofErr w:type="spellEnd"/>
      <w:r w:rsidRPr="009A7B8B">
        <w:t xml:space="preserve"> </w:t>
      </w:r>
      <w:r w:rsidRPr="009A7B8B">
        <w:rPr>
          <w:b/>
          <w:bCs/>
        </w:rPr>
        <w:t>2024</w:t>
      </w:r>
      <w:r w:rsidRPr="009A7B8B">
        <w:t>, e07294 (2024).</w:t>
      </w:r>
    </w:p>
    <w:p w14:paraId="7A9E871B" w14:textId="77777777" w:rsidR="009A7B8B" w:rsidRPr="009A7B8B" w:rsidRDefault="009A7B8B" w:rsidP="009A7B8B">
      <w:pPr>
        <w:pStyle w:val="Bibliography"/>
      </w:pPr>
      <w:r w:rsidRPr="009A7B8B">
        <w:t>57.</w:t>
      </w:r>
      <w:r w:rsidRPr="009A7B8B">
        <w:tab/>
        <w:t xml:space="preserve">Barbet-Massin, M., </w:t>
      </w:r>
      <w:proofErr w:type="spellStart"/>
      <w:r w:rsidRPr="009A7B8B">
        <w:t>Jiguet</w:t>
      </w:r>
      <w:proofErr w:type="spellEnd"/>
      <w:r w:rsidRPr="009A7B8B">
        <w:t xml:space="preserve">, F., Albert, C. H. &amp; </w:t>
      </w:r>
      <w:proofErr w:type="spellStart"/>
      <w:r w:rsidRPr="009A7B8B">
        <w:t>Thuiller</w:t>
      </w:r>
      <w:proofErr w:type="spellEnd"/>
      <w:r w:rsidRPr="009A7B8B">
        <w:t xml:space="preserve">, W. Selecting pseudo-absences for species distribution models: how, where and how many? Methods Ecol. Evol. </w:t>
      </w:r>
      <w:r w:rsidRPr="009A7B8B">
        <w:rPr>
          <w:b/>
          <w:bCs/>
        </w:rPr>
        <w:t>3</w:t>
      </w:r>
      <w:r w:rsidRPr="009A7B8B">
        <w:t>, 327–338 (2012).</w:t>
      </w:r>
    </w:p>
    <w:p w14:paraId="2EB2124B" w14:textId="77777777" w:rsidR="009A7B8B" w:rsidRPr="009A7B8B" w:rsidRDefault="009A7B8B" w:rsidP="009A7B8B">
      <w:pPr>
        <w:pStyle w:val="Bibliography"/>
      </w:pPr>
      <w:r w:rsidRPr="009A7B8B">
        <w:t>58.</w:t>
      </w:r>
      <w:r w:rsidRPr="009A7B8B">
        <w:tab/>
        <w:t xml:space="preserve">Senay, S. D., Worner, S. P. &amp; Ikeda, T. Novel Three-Step Pseudo-Absence Selection Technique for Improved Species Distribution Modelling. PLOS ONE </w:t>
      </w:r>
      <w:r w:rsidRPr="009A7B8B">
        <w:rPr>
          <w:b/>
          <w:bCs/>
        </w:rPr>
        <w:t>8</w:t>
      </w:r>
      <w:r w:rsidRPr="009A7B8B">
        <w:t>, e71218 (2013).</w:t>
      </w:r>
    </w:p>
    <w:p w14:paraId="007487EA" w14:textId="77777777" w:rsidR="009A7B8B" w:rsidRPr="009A7B8B" w:rsidRDefault="009A7B8B" w:rsidP="009A7B8B">
      <w:pPr>
        <w:pStyle w:val="Bibliography"/>
      </w:pPr>
      <w:r w:rsidRPr="009A7B8B">
        <w:t>59.</w:t>
      </w:r>
      <w:r w:rsidRPr="009A7B8B">
        <w:tab/>
      </w:r>
      <w:proofErr w:type="spellStart"/>
      <w:r w:rsidRPr="009A7B8B">
        <w:t>Broussin</w:t>
      </w:r>
      <w:proofErr w:type="spellEnd"/>
      <w:r w:rsidRPr="009A7B8B">
        <w:t xml:space="preserve">, J., Mouchet, M. &amp; </w:t>
      </w:r>
      <w:proofErr w:type="spellStart"/>
      <w:r w:rsidRPr="009A7B8B">
        <w:t>Goberville</w:t>
      </w:r>
      <w:proofErr w:type="spellEnd"/>
      <w:r w:rsidRPr="009A7B8B">
        <w:t xml:space="preserve">, E. Generating pseudo-absences in the ecological space improves the biological relevance of response curves in species distribution models. Ecol. Model. </w:t>
      </w:r>
      <w:r w:rsidRPr="009A7B8B">
        <w:rPr>
          <w:b/>
          <w:bCs/>
        </w:rPr>
        <w:t>498</w:t>
      </w:r>
      <w:r w:rsidRPr="009A7B8B">
        <w:t>, 110865 (2024).</w:t>
      </w:r>
    </w:p>
    <w:p w14:paraId="118EC61F" w14:textId="77777777" w:rsidR="009A7B8B" w:rsidRPr="009A7B8B" w:rsidRDefault="009A7B8B" w:rsidP="009A7B8B">
      <w:pPr>
        <w:pStyle w:val="Bibliography"/>
      </w:pPr>
      <w:r w:rsidRPr="009A7B8B">
        <w:t>60.</w:t>
      </w:r>
      <w:r w:rsidRPr="009A7B8B">
        <w:tab/>
        <w:t xml:space="preserve">Chapare </w:t>
      </w:r>
      <w:proofErr w:type="spellStart"/>
      <w:r w:rsidRPr="009A7B8B">
        <w:t>haemorrhagic</w:t>
      </w:r>
      <w:proofErr w:type="spellEnd"/>
      <w:r w:rsidRPr="009A7B8B">
        <w:t xml:space="preserve"> fever- the Plurinational State of Bolivia. https://www.who.int/emergencies/disease-outbreak-news/item/2025-DON553.</w:t>
      </w:r>
    </w:p>
    <w:p w14:paraId="5AC381AD" w14:textId="5BEF759F" w:rsidR="0060199F" w:rsidRPr="0060199F" w:rsidRDefault="0020686A" w:rsidP="00372195">
      <w:pPr>
        <w:rPr>
          <w:iCs/>
        </w:rPr>
      </w:pPr>
      <w:r>
        <w:rPr>
          <w:iCs/>
        </w:rPr>
        <w:fldChar w:fldCharType="end"/>
      </w:r>
    </w:p>
    <w:sectPr w:rsidR="0060199F" w:rsidRPr="006019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F02FA8" w14:textId="77777777" w:rsidR="0073541A" w:rsidRDefault="0073541A" w:rsidP="00E520AF">
      <w:pPr>
        <w:spacing w:before="0" w:after="0"/>
      </w:pPr>
      <w:r>
        <w:separator/>
      </w:r>
    </w:p>
  </w:endnote>
  <w:endnote w:type="continuationSeparator" w:id="0">
    <w:p w14:paraId="1DAEB73F" w14:textId="77777777" w:rsidR="0073541A" w:rsidRDefault="0073541A" w:rsidP="00E520A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ACFF" w:usb2="00000009" w:usb3="00000000" w:csb0="000001FF" w:csb1="00000000"/>
  </w:font>
  <w:font w:name="Times New Roman (Body CS)">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2A7F6A" w14:textId="77777777" w:rsidR="0073541A" w:rsidRDefault="0073541A" w:rsidP="00E520AF">
      <w:pPr>
        <w:spacing w:before="0" w:after="0"/>
      </w:pPr>
      <w:r>
        <w:separator/>
      </w:r>
    </w:p>
  </w:footnote>
  <w:footnote w:type="continuationSeparator" w:id="0">
    <w:p w14:paraId="16FE3443" w14:textId="77777777" w:rsidR="0073541A" w:rsidRDefault="0073541A" w:rsidP="00E520AF">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315B4"/>
    <w:multiLevelType w:val="hybridMultilevel"/>
    <w:tmpl w:val="31888A34"/>
    <w:lvl w:ilvl="0" w:tplc="675823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095293"/>
    <w:multiLevelType w:val="hybridMultilevel"/>
    <w:tmpl w:val="DCF2BC38"/>
    <w:lvl w:ilvl="0" w:tplc="0E181F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5F024F0"/>
    <w:multiLevelType w:val="hybridMultilevel"/>
    <w:tmpl w:val="9A566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9B2B14"/>
    <w:multiLevelType w:val="hybridMultilevel"/>
    <w:tmpl w:val="A6EA11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3834915">
    <w:abstractNumId w:val="1"/>
  </w:num>
  <w:num w:numId="2" w16cid:durableId="735710143">
    <w:abstractNumId w:val="2"/>
  </w:num>
  <w:num w:numId="3" w16cid:durableId="761993499">
    <w:abstractNumId w:val="3"/>
  </w:num>
  <w:num w:numId="4" w16cid:durableId="7027510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199F"/>
    <w:rsid w:val="000150D3"/>
    <w:rsid w:val="00022B28"/>
    <w:rsid w:val="000C39A8"/>
    <w:rsid w:val="0011378F"/>
    <w:rsid w:val="00195C7C"/>
    <w:rsid w:val="001A49FC"/>
    <w:rsid w:val="001C456A"/>
    <w:rsid w:val="001C6491"/>
    <w:rsid w:val="001E2228"/>
    <w:rsid w:val="001F6E68"/>
    <w:rsid w:val="0020686A"/>
    <w:rsid w:val="00214D50"/>
    <w:rsid w:val="0022026E"/>
    <w:rsid w:val="00286CD7"/>
    <w:rsid w:val="002D15BB"/>
    <w:rsid w:val="003347E3"/>
    <w:rsid w:val="003406BB"/>
    <w:rsid w:val="00343FC1"/>
    <w:rsid w:val="00372195"/>
    <w:rsid w:val="003840D9"/>
    <w:rsid w:val="003917E4"/>
    <w:rsid w:val="003B4028"/>
    <w:rsid w:val="003E05A2"/>
    <w:rsid w:val="0041237D"/>
    <w:rsid w:val="00425905"/>
    <w:rsid w:val="004B0A7A"/>
    <w:rsid w:val="004C7D83"/>
    <w:rsid w:val="004D75B3"/>
    <w:rsid w:val="005A2E56"/>
    <w:rsid w:val="005B1933"/>
    <w:rsid w:val="005B6638"/>
    <w:rsid w:val="005E1EDE"/>
    <w:rsid w:val="005F28A5"/>
    <w:rsid w:val="0060199F"/>
    <w:rsid w:val="00605343"/>
    <w:rsid w:val="00643ABC"/>
    <w:rsid w:val="006A136A"/>
    <w:rsid w:val="006E6A91"/>
    <w:rsid w:val="006F447A"/>
    <w:rsid w:val="00707ADA"/>
    <w:rsid w:val="007337B4"/>
    <w:rsid w:val="0073541A"/>
    <w:rsid w:val="00745D33"/>
    <w:rsid w:val="00754011"/>
    <w:rsid w:val="00770B17"/>
    <w:rsid w:val="007E428B"/>
    <w:rsid w:val="007F69FF"/>
    <w:rsid w:val="00830A6B"/>
    <w:rsid w:val="008323E4"/>
    <w:rsid w:val="00896EC0"/>
    <w:rsid w:val="008B0B04"/>
    <w:rsid w:val="008C08EE"/>
    <w:rsid w:val="008E103C"/>
    <w:rsid w:val="008F0C0D"/>
    <w:rsid w:val="009219BA"/>
    <w:rsid w:val="00951864"/>
    <w:rsid w:val="00966D9E"/>
    <w:rsid w:val="009A3E14"/>
    <w:rsid w:val="009A7B8B"/>
    <w:rsid w:val="009D63B2"/>
    <w:rsid w:val="00A172C5"/>
    <w:rsid w:val="00A414C1"/>
    <w:rsid w:val="00A70F4F"/>
    <w:rsid w:val="00A77A2E"/>
    <w:rsid w:val="00A84FFD"/>
    <w:rsid w:val="00A87DB7"/>
    <w:rsid w:val="00AB0D1C"/>
    <w:rsid w:val="00AB6397"/>
    <w:rsid w:val="00AE7E64"/>
    <w:rsid w:val="00AF507E"/>
    <w:rsid w:val="00B00E7B"/>
    <w:rsid w:val="00B27FEB"/>
    <w:rsid w:val="00B37B27"/>
    <w:rsid w:val="00B4557D"/>
    <w:rsid w:val="00B544C1"/>
    <w:rsid w:val="00B62ADB"/>
    <w:rsid w:val="00B77E87"/>
    <w:rsid w:val="00B803E4"/>
    <w:rsid w:val="00BA6CFA"/>
    <w:rsid w:val="00BB15F0"/>
    <w:rsid w:val="00BC032B"/>
    <w:rsid w:val="00BF3059"/>
    <w:rsid w:val="00C03D60"/>
    <w:rsid w:val="00C26DD6"/>
    <w:rsid w:val="00C46F76"/>
    <w:rsid w:val="00C60F45"/>
    <w:rsid w:val="00C660FE"/>
    <w:rsid w:val="00C735DD"/>
    <w:rsid w:val="00C954CA"/>
    <w:rsid w:val="00CB11A4"/>
    <w:rsid w:val="00CC6CE7"/>
    <w:rsid w:val="00D141F8"/>
    <w:rsid w:val="00D452AE"/>
    <w:rsid w:val="00D90025"/>
    <w:rsid w:val="00E520AF"/>
    <w:rsid w:val="00E56AFA"/>
    <w:rsid w:val="00E76CDD"/>
    <w:rsid w:val="00E777DC"/>
    <w:rsid w:val="00E844F2"/>
    <w:rsid w:val="00E868C1"/>
    <w:rsid w:val="00EB05A2"/>
    <w:rsid w:val="00F0294D"/>
    <w:rsid w:val="00F13552"/>
    <w:rsid w:val="00F44285"/>
    <w:rsid w:val="00F53120"/>
    <w:rsid w:val="00F608B2"/>
    <w:rsid w:val="00F60C48"/>
    <w:rsid w:val="00F63F22"/>
    <w:rsid w:val="00F8638D"/>
    <w:rsid w:val="00FD6997"/>
    <w:rsid w:val="1B1EF873"/>
    <w:rsid w:val="37B769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4A3FF8"/>
  <w15:chartTrackingRefBased/>
  <w15:docId w15:val="{28A07D7E-5568-A347-925B-79A189644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imes New Roman"/>
        <w:i/>
        <w:iCs/>
        <w:kern w:val="2"/>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86A"/>
    <w:pPr>
      <w:overflowPunct w:val="0"/>
      <w:autoSpaceDE w:val="0"/>
      <w:autoSpaceDN w:val="0"/>
      <w:adjustRightInd w:val="0"/>
      <w:spacing w:before="120" w:after="120"/>
      <w:textAlignment w:val="baseline"/>
    </w:pPr>
    <w:rPr>
      <w:i w:val="0"/>
      <w:iCs w:val="0"/>
      <w:sz w:val="22"/>
    </w:rPr>
  </w:style>
  <w:style w:type="paragraph" w:styleId="Heading1">
    <w:name w:val="heading 1"/>
    <w:basedOn w:val="Normal"/>
    <w:next w:val="Normal"/>
    <w:link w:val="Heading1Char"/>
    <w:autoRedefine/>
    <w:uiPriority w:val="9"/>
    <w:qFormat/>
    <w:rsid w:val="00AE7E64"/>
    <w:pPr>
      <w:keepNext/>
      <w:keepLines/>
      <w:spacing w:before="0"/>
      <w:contextualSpacing/>
      <w:outlineLvl w:val="0"/>
    </w:pPr>
    <w:rPr>
      <w:rFonts w:eastAsiaTheme="majorEastAsia" w:cs="Calibri"/>
      <w:b/>
      <w:iCs/>
      <w:sz w:val="28"/>
      <w:szCs w:val="22"/>
      <w:shd w:val="clear" w:color="auto" w:fill="FFFFFF"/>
    </w:rPr>
  </w:style>
  <w:style w:type="paragraph" w:styleId="Heading2">
    <w:name w:val="heading 2"/>
    <w:basedOn w:val="Normal"/>
    <w:next w:val="Normal"/>
    <w:link w:val="Heading2Char"/>
    <w:autoRedefine/>
    <w:uiPriority w:val="9"/>
    <w:unhideWhenUsed/>
    <w:qFormat/>
    <w:rsid w:val="00B00E7B"/>
    <w:pPr>
      <w:keepNext/>
      <w:keepLines/>
      <w:spacing w:before="0" w:after="0"/>
      <w:outlineLvl w:val="1"/>
    </w:pPr>
    <w:rPr>
      <w:rFonts w:eastAsiaTheme="majorEastAsia" w:cstheme="majorBidi"/>
      <w:b/>
      <w:iCs/>
      <w:szCs w:val="26"/>
    </w:rPr>
  </w:style>
  <w:style w:type="paragraph" w:styleId="Heading3">
    <w:name w:val="heading 3"/>
    <w:basedOn w:val="Normal"/>
    <w:next w:val="Normal"/>
    <w:link w:val="Heading3Char"/>
    <w:autoRedefine/>
    <w:uiPriority w:val="9"/>
    <w:unhideWhenUsed/>
    <w:qFormat/>
    <w:rsid w:val="00B00E7B"/>
    <w:pPr>
      <w:keepNext/>
      <w:keepLines/>
      <w:spacing w:before="160"/>
      <w:outlineLvl w:val="2"/>
    </w:pPr>
    <w:rPr>
      <w:rFonts w:eastAsiaTheme="majorEastAsia" w:cstheme="majorBidi"/>
      <w:b/>
      <w:i/>
      <w:iCs/>
    </w:rPr>
  </w:style>
  <w:style w:type="paragraph" w:styleId="Heading4">
    <w:name w:val="heading 4"/>
    <w:basedOn w:val="Normal"/>
    <w:next w:val="Normal"/>
    <w:link w:val="Heading4Char"/>
    <w:autoRedefine/>
    <w:uiPriority w:val="9"/>
    <w:unhideWhenUsed/>
    <w:qFormat/>
    <w:rsid w:val="008C08EE"/>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60199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0199F"/>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0199F"/>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0199F"/>
    <w:pPr>
      <w:keepNext/>
      <w:keepLines/>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0199F"/>
    <w:pPr>
      <w:keepNext/>
      <w:keepLines/>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Caption"/>
    <w:autoRedefine/>
    <w:qFormat/>
    <w:rsid w:val="00C26DD6"/>
    <w:pPr>
      <w:spacing w:after="0"/>
    </w:pPr>
    <w:rPr>
      <w:b/>
      <w:i w:val="0"/>
      <w:sz w:val="20"/>
    </w:rPr>
  </w:style>
  <w:style w:type="paragraph" w:styleId="Caption">
    <w:name w:val="caption"/>
    <w:basedOn w:val="Normal"/>
    <w:next w:val="Normal"/>
    <w:uiPriority w:val="35"/>
    <w:semiHidden/>
    <w:unhideWhenUsed/>
    <w:qFormat/>
    <w:rsid w:val="008F0C0D"/>
    <w:rPr>
      <w:i/>
      <w:iCs/>
      <w:color w:val="0E2841" w:themeColor="text2"/>
      <w:sz w:val="18"/>
      <w:szCs w:val="18"/>
    </w:rPr>
  </w:style>
  <w:style w:type="paragraph" w:styleId="TOC1">
    <w:name w:val="toc 1"/>
    <w:basedOn w:val="Normal"/>
    <w:next w:val="Normal"/>
    <w:autoRedefine/>
    <w:uiPriority w:val="39"/>
    <w:unhideWhenUsed/>
    <w:qFormat/>
    <w:rsid w:val="000C39A8"/>
    <w:rPr>
      <w:rFonts w:eastAsia="Times New Roman" w:cstheme="minorHAnsi"/>
      <w:b/>
      <w:bCs/>
      <w:caps/>
      <w:szCs w:val="20"/>
      <w:lang w:val="en-GB" w:eastAsia="nl-NL"/>
    </w:rPr>
  </w:style>
  <w:style w:type="paragraph" w:styleId="TOC2">
    <w:name w:val="toc 2"/>
    <w:basedOn w:val="Normal"/>
    <w:next w:val="Normal"/>
    <w:autoRedefine/>
    <w:uiPriority w:val="39"/>
    <w:unhideWhenUsed/>
    <w:qFormat/>
    <w:rsid w:val="000C39A8"/>
    <w:pPr>
      <w:ind w:left="720"/>
    </w:pPr>
    <w:rPr>
      <w:rFonts w:eastAsia="Times New Roman" w:cstheme="minorHAnsi"/>
      <w:smallCaps/>
      <w:szCs w:val="20"/>
      <w:lang w:val="en-GB" w:eastAsia="nl-NL"/>
    </w:rPr>
  </w:style>
  <w:style w:type="character" w:customStyle="1" w:styleId="Heading3Char">
    <w:name w:val="Heading 3 Char"/>
    <w:basedOn w:val="DefaultParagraphFont"/>
    <w:link w:val="Heading3"/>
    <w:uiPriority w:val="9"/>
    <w:rsid w:val="00B00E7B"/>
    <w:rPr>
      <w:rFonts w:eastAsiaTheme="majorEastAsia" w:cstheme="majorBidi"/>
      <w:b/>
      <w:sz w:val="22"/>
    </w:rPr>
  </w:style>
  <w:style w:type="character" w:customStyle="1" w:styleId="Heading1Char">
    <w:name w:val="Heading 1 Char"/>
    <w:basedOn w:val="DefaultParagraphFont"/>
    <w:link w:val="Heading1"/>
    <w:uiPriority w:val="9"/>
    <w:rsid w:val="00AE7E64"/>
    <w:rPr>
      <w:rFonts w:eastAsiaTheme="majorEastAsia" w:cs="Calibri"/>
      <w:b/>
      <w:i w:val="0"/>
      <w:sz w:val="28"/>
      <w:szCs w:val="22"/>
    </w:rPr>
  </w:style>
  <w:style w:type="character" w:customStyle="1" w:styleId="Heading2Char">
    <w:name w:val="Heading 2 Char"/>
    <w:basedOn w:val="DefaultParagraphFont"/>
    <w:link w:val="Heading2"/>
    <w:uiPriority w:val="9"/>
    <w:rsid w:val="00B00E7B"/>
    <w:rPr>
      <w:rFonts w:eastAsiaTheme="majorEastAsia" w:cstheme="majorBidi"/>
      <w:b/>
      <w:i w:val="0"/>
      <w:sz w:val="22"/>
      <w:szCs w:val="26"/>
    </w:rPr>
  </w:style>
  <w:style w:type="character" w:customStyle="1" w:styleId="Heading4Char">
    <w:name w:val="Heading 4 Char"/>
    <w:basedOn w:val="DefaultParagraphFont"/>
    <w:link w:val="Heading4"/>
    <w:uiPriority w:val="9"/>
    <w:rsid w:val="008C08EE"/>
    <w:rPr>
      <w:rFonts w:eastAsiaTheme="majorEastAsia" w:cstheme="majorBidi"/>
      <w:iCs w:val="0"/>
      <w:sz w:val="22"/>
    </w:rPr>
  </w:style>
  <w:style w:type="paragraph" w:styleId="Title">
    <w:name w:val="Title"/>
    <w:basedOn w:val="Normal"/>
    <w:next w:val="Normal"/>
    <w:link w:val="TitleChar"/>
    <w:autoRedefine/>
    <w:uiPriority w:val="10"/>
    <w:qFormat/>
    <w:rsid w:val="0060199F"/>
    <w:rPr>
      <w:rFonts w:cs="Times New Roman (Body CS)"/>
      <w:b/>
      <w:iCs/>
      <w:sz w:val="44"/>
      <w:szCs w:val="44"/>
    </w:rPr>
  </w:style>
  <w:style w:type="character" w:customStyle="1" w:styleId="TitleChar">
    <w:name w:val="Title Char"/>
    <w:basedOn w:val="DefaultParagraphFont"/>
    <w:link w:val="Title"/>
    <w:uiPriority w:val="10"/>
    <w:rsid w:val="0060199F"/>
    <w:rPr>
      <w:rFonts w:cs="Times New Roman (Body CS)"/>
      <w:b/>
      <w:i w:val="0"/>
      <w:sz w:val="44"/>
      <w:szCs w:val="44"/>
    </w:rPr>
  </w:style>
  <w:style w:type="paragraph" w:styleId="Subtitle">
    <w:name w:val="Subtitle"/>
    <w:basedOn w:val="Normal"/>
    <w:next w:val="Normal"/>
    <w:link w:val="SubtitleChar"/>
    <w:autoRedefine/>
    <w:uiPriority w:val="11"/>
    <w:qFormat/>
    <w:rsid w:val="0060199F"/>
    <w:pPr>
      <w:numPr>
        <w:ilvl w:val="1"/>
      </w:numPr>
    </w:pPr>
    <w:rPr>
      <w:rFonts w:eastAsiaTheme="majorEastAsia" w:cstheme="majorBidi"/>
      <w:b/>
      <w:color w:val="000000" w:themeColor="text1"/>
      <w:spacing w:val="15"/>
      <w:sz w:val="32"/>
    </w:rPr>
  </w:style>
  <w:style w:type="character" w:customStyle="1" w:styleId="SubtitleChar">
    <w:name w:val="Subtitle Char"/>
    <w:basedOn w:val="DefaultParagraphFont"/>
    <w:link w:val="Subtitle"/>
    <w:uiPriority w:val="11"/>
    <w:rsid w:val="0060199F"/>
    <w:rPr>
      <w:rFonts w:eastAsiaTheme="majorEastAsia" w:cstheme="majorBidi"/>
      <w:b/>
      <w:i w:val="0"/>
      <w:iCs w:val="0"/>
      <w:color w:val="000000" w:themeColor="text1"/>
      <w:spacing w:val="15"/>
      <w:sz w:val="32"/>
    </w:rPr>
  </w:style>
  <w:style w:type="paragraph" w:styleId="Quote">
    <w:name w:val="Quote"/>
    <w:basedOn w:val="Normal"/>
    <w:next w:val="Normal"/>
    <w:link w:val="QuoteChar"/>
    <w:autoRedefine/>
    <w:uiPriority w:val="29"/>
    <w:qFormat/>
    <w:rsid w:val="00F0294D"/>
    <w:rPr>
      <w:color w:val="156082" w:themeColor="accent1"/>
      <w:sz w:val="20"/>
    </w:rPr>
  </w:style>
  <w:style w:type="character" w:customStyle="1" w:styleId="QuoteChar">
    <w:name w:val="Quote Char"/>
    <w:basedOn w:val="DefaultParagraphFont"/>
    <w:link w:val="Quote"/>
    <w:uiPriority w:val="29"/>
    <w:rsid w:val="00F0294D"/>
    <w:rPr>
      <w:rFonts w:ascii="Calibri" w:hAnsi="Calibri"/>
      <w:i w:val="0"/>
      <w:iCs w:val="0"/>
      <w:color w:val="156082" w:themeColor="accent1"/>
    </w:rPr>
  </w:style>
  <w:style w:type="character" w:customStyle="1" w:styleId="Heading5Char">
    <w:name w:val="Heading 5 Char"/>
    <w:basedOn w:val="DefaultParagraphFont"/>
    <w:link w:val="Heading5"/>
    <w:uiPriority w:val="9"/>
    <w:semiHidden/>
    <w:rsid w:val="0060199F"/>
    <w:rPr>
      <w:rFonts w:asciiTheme="minorHAnsi" w:eastAsiaTheme="majorEastAsia" w:hAnsiTheme="minorHAnsi" w:cstheme="majorBidi"/>
      <w:i w:val="0"/>
      <w:iCs w:val="0"/>
      <w:color w:val="0F4761" w:themeColor="accent1" w:themeShade="BF"/>
      <w:sz w:val="22"/>
    </w:rPr>
  </w:style>
  <w:style w:type="character" w:customStyle="1" w:styleId="Heading6Char">
    <w:name w:val="Heading 6 Char"/>
    <w:basedOn w:val="DefaultParagraphFont"/>
    <w:link w:val="Heading6"/>
    <w:uiPriority w:val="9"/>
    <w:semiHidden/>
    <w:rsid w:val="0060199F"/>
    <w:rPr>
      <w:rFonts w:asciiTheme="minorHAnsi" w:eastAsiaTheme="majorEastAsia" w:hAnsiTheme="minorHAnsi" w:cstheme="majorBidi"/>
      <w:color w:val="595959" w:themeColor="text1" w:themeTint="A6"/>
      <w:sz w:val="22"/>
    </w:rPr>
  </w:style>
  <w:style w:type="character" w:customStyle="1" w:styleId="Heading7Char">
    <w:name w:val="Heading 7 Char"/>
    <w:basedOn w:val="DefaultParagraphFont"/>
    <w:link w:val="Heading7"/>
    <w:uiPriority w:val="9"/>
    <w:semiHidden/>
    <w:rsid w:val="0060199F"/>
    <w:rPr>
      <w:rFonts w:asciiTheme="minorHAnsi" w:eastAsiaTheme="majorEastAsia" w:hAnsiTheme="minorHAnsi" w:cstheme="majorBidi"/>
      <w:i w:val="0"/>
      <w:iCs w:val="0"/>
      <w:color w:val="595959" w:themeColor="text1" w:themeTint="A6"/>
      <w:sz w:val="22"/>
    </w:rPr>
  </w:style>
  <w:style w:type="character" w:customStyle="1" w:styleId="Heading8Char">
    <w:name w:val="Heading 8 Char"/>
    <w:basedOn w:val="DefaultParagraphFont"/>
    <w:link w:val="Heading8"/>
    <w:uiPriority w:val="9"/>
    <w:semiHidden/>
    <w:rsid w:val="0060199F"/>
    <w:rPr>
      <w:rFonts w:asciiTheme="minorHAnsi" w:eastAsiaTheme="majorEastAsia" w:hAnsiTheme="minorHAnsi" w:cstheme="majorBidi"/>
      <w:color w:val="272727" w:themeColor="text1" w:themeTint="D8"/>
      <w:sz w:val="22"/>
    </w:rPr>
  </w:style>
  <w:style w:type="character" w:customStyle="1" w:styleId="Heading9Char">
    <w:name w:val="Heading 9 Char"/>
    <w:basedOn w:val="DefaultParagraphFont"/>
    <w:link w:val="Heading9"/>
    <w:uiPriority w:val="9"/>
    <w:semiHidden/>
    <w:rsid w:val="0060199F"/>
    <w:rPr>
      <w:rFonts w:asciiTheme="minorHAnsi" w:eastAsiaTheme="majorEastAsia" w:hAnsiTheme="minorHAnsi" w:cstheme="majorBidi"/>
      <w:i w:val="0"/>
      <w:iCs w:val="0"/>
      <w:color w:val="272727" w:themeColor="text1" w:themeTint="D8"/>
      <w:sz w:val="22"/>
    </w:rPr>
  </w:style>
  <w:style w:type="paragraph" w:styleId="ListParagraph">
    <w:name w:val="List Paragraph"/>
    <w:basedOn w:val="Normal"/>
    <w:uiPriority w:val="34"/>
    <w:qFormat/>
    <w:rsid w:val="0060199F"/>
    <w:pPr>
      <w:ind w:left="720"/>
      <w:contextualSpacing/>
    </w:pPr>
  </w:style>
  <w:style w:type="character" w:styleId="IntenseEmphasis">
    <w:name w:val="Intense Emphasis"/>
    <w:basedOn w:val="DefaultParagraphFont"/>
    <w:uiPriority w:val="21"/>
    <w:qFormat/>
    <w:rsid w:val="0060199F"/>
    <w:rPr>
      <w:i w:val="0"/>
      <w:iCs w:val="0"/>
      <w:color w:val="0F4761" w:themeColor="accent1" w:themeShade="BF"/>
    </w:rPr>
  </w:style>
  <w:style w:type="paragraph" w:styleId="IntenseQuote">
    <w:name w:val="Intense Quote"/>
    <w:basedOn w:val="Normal"/>
    <w:next w:val="Normal"/>
    <w:link w:val="IntenseQuoteChar"/>
    <w:uiPriority w:val="30"/>
    <w:qFormat/>
    <w:rsid w:val="006019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0199F"/>
    <w:rPr>
      <w:color w:val="0F4761" w:themeColor="accent1" w:themeShade="BF"/>
      <w:sz w:val="22"/>
    </w:rPr>
  </w:style>
  <w:style w:type="character" w:styleId="IntenseReference">
    <w:name w:val="Intense Reference"/>
    <w:basedOn w:val="DefaultParagraphFont"/>
    <w:uiPriority w:val="32"/>
    <w:qFormat/>
    <w:rsid w:val="0060199F"/>
    <w:rPr>
      <w:b/>
      <w:bCs/>
      <w:smallCaps/>
      <w:color w:val="0F4761" w:themeColor="accent1" w:themeShade="BF"/>
      <w:spacing w:val="5"/>
    </w:rPr>
  </w:style>
  <w:style w:type="paragraph" w:styleId="Bibliography">
    <w:name w:val="Bibliography"/>
    <w:basedOn w:val="Normal"/>
    <w:next w:val="Normal"/>
    <w:uiPriority w:val="37"/>
    <w:unhideWhenUsed/>
    <w:rsid w:val="0060199F"/>
    <w:pPr>
      <w:tabs>
        <w:tab w:val="left" w:pos="380"/>
      </w:tabs>
      <w:spacing w:after="0" w:line="480" w:lineRule="auto"/>
      <w:ind w:left="384" w:hanging="384"/>
    </w:pPr>
  </w:style>
  <w:style w:type="table" w:styleId="TableGrid">
    <w:name w:val="Table Grid"/>
    <w:basedOn w:val="TableNormal"/>
    <w:uiPriority w:val="39"/>
    <w:rsid w:val="006019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0199F"/>
    <w:rPr>
      <w:color w:val="467886" w:themeColor="hyperlink"/>
      <w:u w:val="single"/>
    </w:rPr>
  </w:style>
  <w:style w:type="character" w:styleId="UnresolvedMention">
    <w:name w:val="Unresolved Mention"/>
    <w:basedOn w:val="DefaultParagraphFont"/>
    <w:uiPriority w:val="99"/>
    <w:semiHidden/>
    <w:unhideWhenUsed/>
    <w:rsid w:val="0060199F"/>
    <w:rPr>
      <w:color w:val="605E5C"/>
      <w:shd w:val="clear" w:color="auto" w:fill="E1DFDD"/>
    </w:rPr>
  </w:style>
  <w:style w:type="paragraph" w:styleId="Header">
    <w:name w:val="header"/>
    <w:basedOn w:val="Normal"/>
    <w:link w:val="HeaderChar"/>
    <w:uiPriority w:val="99"/>
    <w:unhideWhenUsed/>
    <w:rsid w:val="00E520AF"/>
    <w:pPr>
      <w:tabs>
        <w:tab w:val="center" w:pos="4680"/>
        <w:tab w:val="right" w:pos="9360"/>
      </w:tabs>
      <w:spacing w:before="0" w:after="0"/>
    </w:pPr>
  </w:style>
  <w:style w:type="character" w:customStyle="1" w:styleId="HeaderChar">
    <w:name w:val="Header Char"/>
    <w:basedOn w:val="DefaultParagraphFont"/>
    <w:link w:val="Header"/>
    <w:uiPriority w:val="99"/>
    <w:rsid w:val="00E520AF"/>
    <w:rPr>
      <w:i w:val="0"/>
      <w:iCs w:val="0"/>
      <w:sz w:val="22"/>
    </w:rPr>
  </w:style>
  <w:style w:type="paragraph" w:styleId="Footer">
    <w:name w:val="footer"/>
    <w:basedOn w:val="Normal"/>
    <w:link w:val="FooterChar"/>
    <w:uiPriority w:val="99"/>
    <w:unhideWhenUsed/>
    <w:rsid w:val="00E520AF"/>
    <w:pPr>
      <w:tabs>
        <w:tab w:val="center" w:pos="4680"/>
        <w:tab w:val="right" w:pos="9360"/>
      </w:tabs>
      <w:spacing w:before="0" w:after="0"/>
    </w:pPr>
  </w:style>
  <w:style w:type="character" w:customStyle="1" w:styleId="FooterChar">
    <w:name w:val="Footer Char"/>
    <w:basedOn w:val="DefaultParagraphFont"/>
    <w:link w:val="Footer"/>
    <w:uiPriority w:val="99"/>
    <w:rsid w:val="00E520AF"/>
    <w:rPr>
      <w:i w:val="0"/>
      <w:iCs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hysa.2022.127259"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s://www.researchgate.net/profile/Akindele-Onifade/publication/320840225_MATHEMATICAL_MODEL_FOR_LASSA_FEVER_TRANSMISSION_DYNAMICS_WITH_VARIABLE_HUMAN_AND_RESERVOIR_POPULATION/links/59fcd54aaca272347a22c52b/MATHEMATICAL-MODEL-FOR-LASSA-FEVER-TRANSMISSION-DYNAMICS-WITH-VARIABLE-HUMAN-AND-RESERVOIR-POPULATION.pdf" TargetMode="External"/><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4</Pages>
  <Words>35412</Words>
  <Characters>195125</Characters>
  <Application>Microsoft Office Word</Application>
  <DocSecurity>0</DocSecurity>
  <Lines>3547</Lines>
  <Paragraphs>4116</Paragraphs>
  <ScaleCrop>false</ScaleCrop>
  <Company/>
  <LinksUpToDate>false</LinksUpToDate>
  <CharactersWithSpaces>226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Kulkarni</dc:creator>
  <cp:keywords/>
  <dc:description/>
  <cp:lastModifiedBy>Pranav Kulkarni</cp:lastModifiedBy>
  <cp:revision>6</cp:revision>
  <dcterms:created xsi:type="dcterms:W3CDTF">2025-09-04T20:47:00Z</dcterms:created>
  <dcterms:modified xsi:type="dcterms:W3CDTF">2025-09-0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ilMg1J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